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D5CB2" w:rsidRPr="008E61C1" w:rsidRDefault="009D5CB2" w:rsidP="009D5CB2">
      <w:pPr>
        <w:tabs>
          <w:tab w:val="left" w:pos="4536"/>
        </w:tabs>
        <w:spacing w:line="240" w:lineRule="auto"/>
        <w:jc w:val="center"/>
        <w:rPr>
          <w:rFonts w:cs="Times New Roman"/>
          <w:b/>
          <w:szCs w:val="24"/>
        </w:rPr>
      </w:pPr>
      <w:r w:rsidRPr="008E61C1">
        <w:rPr>
          <w:rFonts w:cs="Times New Roman"/>
          <w:b/>
          <w:szCs w:val="24"/>
        </w:rPr>
        <w:t>PROPOSAL PENELITIAN</w:t>
      </w:r>
    </w:p>
    <w:p w:rsidR="009D5CB2" w:rsidRPr="008E61C1" w:rsidRDefault="009D5CB2" w:rsidP="009D5CB2">
      <w:pPr>
        <w:tabs>
          <w:tab w:val="left" w:pos="4536"/>
        </w:tabs>
        <w:spacing w:line="240" w:lineRule="auto"/>
        <w:jc w:val="center"/>
        <w:rPr>
          <w:rFonts w:cs="Times New Roman"/>
          <w:b/>
          <w:szCs w:val="24"/>
        </w:rPr>
      </w:pPr>
    </w:p>
    <w:p w:rsidR="009D5CB2" w:rsidRPr="008E61C1" w:rsidRDefault="009D5CB2" w:rsidP="009D5CB2">
      <w:pPr>
        <w:tabs>
          <w:tab w:val="left" w:pos="4536"/>
        </w:tabs>
        <w:spacing w:line="240" w:lineRule="auto"/>
        <w:jc w:val="center"/>
        <w:rPr>
          <w:rFonts w:cs="Times New Roman"/>
          <w:b/>
          <w:szCs w:val="24"/>
        </w:rPr>
      </w:pPr>
    </w:p>
    <w:p w:rsidR="009D5CB2" w:rsidRPr="008E61C1" w:rsidRDefault="009D5CB2" w:rsidP="009D5CB2">
      <w:pPr>
        <w:tabs>
          <w:tab w:val="left" w:pos="4536"/>
        </w:tabs>
        <w:spacing w:line="240" w:lineRule="auto"/>
        <w:jc w:val="center"/>
        <w:rPr>
          <w:rFonts w:cs="Times New Roman"/>
          <w:b/>
          <w:szCs w:val="24"/>
        </w:rPr>
      </w:pPr>
      <w:r w:rsidRPr="008E61C1">
        <w:rPr>
          <w:rFonts w:cs="Times New Roman"/>
          <w:b/>
          <w:szCs w:val="24"/>
          <w:lang w:val="id-ID"/>
        </w:rPr>
        <w:t xml:space="preserve">PERANCANGAN </w:t>
      </w:r>
      <w:r w:rsidRPr="008E61C1">
        <w:rPr>
          <w:rFonts w:cs="Times New Roman"/>
          <w:b/>
          <w:szCs w:val="24"/>
        </w:rPr>
        <w:t xml:space="preserve">SISTEM INFORMASI </w:t>
      </w:r>
      <w:r w:rsidRPr="008E61C1">
        <w:rPr>
          <w:rFonts w:cs="Times New Roman"/>
          <w:b/>
          <w:i/>
          <w:szCs w:val="24"/>
          <w:lang w:val="id-ID"/>
        </w:rPr>
        <w:t>ASSESSMENT</w:t>
      </w:r>
      <w:r w:rsidRPr="008E61C1">
        <w:rPr>
          <w:rFonts w:cs="Times New Roman"/>
          <w:b/>
          <w:szCs w:val="24"/>
          <w:lang w:val="id-ID"/>
        </w:rPr>
        <w:t xml:space="preserve"> RESIKO TAHANAN BERBASIS WEB PADA </w:t>
      </w:r>
      <w:r w:rsidR="004456A9">
        <w:rPr>
          <w:rFonts w:cs="Times New Roman"/>
          <w:b/>
          <w:szCs w:val="24"/>
          <w:lang w:val="id-ID"/>
        </w:rPr>
        <w:t>LEMBAGA KEMASYARAKATAN KELAS II</w:t>
      </w:r>
      <w:r w:rsidRPr="008E61C1">
        <w:rPr>
          <w:rFonts w:cs="Times New Roman"/>
          <w:b/>
          <w:szCs w:val="24"/>
          <w:lang w:val="id-ID"/>
        </w:rPr>
        <w:t xml:space="preserve">B </w:t>
      </w:r>
      <w:r w:rsidRPr="008E61C1">
        <w:rPr>
          <w:rFonts w:cs="Times New Roman"/>
          <w:b/>
          <w:szCs w:val="24"/>
        </w:rPr>
        <w:t>KOLAKA</w:t>
      </w:r>
    </w:p>
    <w:p w:rsidR="009D5CB2" w:rsidRPr="004914FB" w:rsidRDefault="009D5CB2" w:rsidP="009D5CB2">
      <w:pPr>
        <w:tabs>
          <w:tab w:val="left" w:pos="4536"/>
        </w:tabs>
        <w:spacing w:line="240" w:lineRule="auto"/>
        <w:jc w:val="center"/>
        <w:rPr>
          <w:rFonts w:cs="Times New Roman"/>
          <w:szCs w:val="24"/>
        </w:rPr>
      </w:pPr>
    </w:p>
    <w:p w:rsidR="009D5CB2" w:rsidRPr="004914FB" w:rsidRDefault="009D5CB2" w:rsidP="009D5CB2">
      <w:pPr>
        <w:tabs>
          <w:tab w:val="left" w:pos="4536"/>
        </w:tabs>
        <w:spacing w:line="240" w:lineRule="auto"/>
        <w:jc w:val="center"/>
        <w:rPr>
          <w:rFonts w:cs="Times New Roman"/>
          <w:szCs w:val="24"/>
        </w:rPr>
      </w:pPr>
    </w:p>
    <w:p w:rsidR="009D5CB2" w:rsidRPr="004914FB" w:rsidRDefault="009D5CB2" w:rsidP="009D5CB2">
      <w:pPr>
        <w:tabs>
          <w:tab w:val="left" w:pos="4536"/>
        </w:tabs>
        <w:spacing w:line="240" w:lineRule="auto"/>
        <w:jc w:val="center"/>
        <w:rPr>
          <w:rFonts w:cs="Times New Roman"/>
          <w:b/>
          <w:szCs w:val="24"/>
        </w:rPr>
      </w:pPr>
    </w:p>
    <w:p w:rsidR="009D5CB2" w:rsidRPr="004914FB" w:rsidRDefault="009D5CB2" w:rsidP="009D5CB2">
      <w:pPr>
        <w:tabs>
          <w:tab w:val="left" w:pos="4536"/>
        </w:tabs>
        <w:spacing w:line="240" w:lineRule="auto"/>
        <w:jc w:val="center"/>
        <w:rPr>
          <w:rFonts w:cs="Times New Roman"/>
          <w:b/>
          <w:szCs w:val="24"/>
        </w:rPr>
      </w:pPr>
    </w:p>
    <w:p w:rsidR="009D5CB2" w:rsidRPr="004914FB" w:rsidRDefault="009D5CB2" w:rsidP="009D5CB2">
      <w:pPr>
        <w:tabs>
          <w:tab w:val="left" w:pos="4536"/>
        </w:tabs>
        <w:spacing w:line="240" w:lineRule="auto"/>
        <w:jc w:val="center"/>
        <w:rPr>
          <w:rFonts w:cs="Times New Roman"/>
          <w:b/>
          <w:szCs w:val="24"/>
        </w:rPr>
      </w:pPr>
    </w:p>
    <w:p w:rsidR="009D5CB2" w:rsidRPr="004914FB" w:rsidRDefault="009D5CB2" w:rsidP="009D5CB2">
      <w:pPr>
        <w:tabs>
          <w:tab w:val="left" w:pos="4536"/>
        </w:tabs>
        <w:spacing w:line="240" w:lineRule="auto"/>
        <w:jc w:val="center"/>
        <w:rPr>
          <w:rFonts w:cs="Times New Roman"/>
          <w:b/>
          <w:szCs w:val="24"/>
        </w:rPr>
      </w:pPr>
    </w:p>
    <w:p w:rsidR="009D5CB2" w:rsidRPr="004914FB" w:rsidRDefault="009D5CB2" w:rsidP="009D5CB2">
      <w:pPr>
        <w:tabs>
          <w:tab w:val="left" w:pos="4536"/>
        </w:tabs>
        <w:spacing w:line="240" w:lineRule="auto"/>
        <w:jc w:val="center"/>
        <w:rPr>
          <w:rFonts w:cs="Times New Roman"/>
          <w:b/>
          <w:szCs w:val="24"/>
        </w:rPr>
      </w:pPr>
    </w:p>
    <w:p w:rsidR="009D5CB2" w:rsidRPr="004914FB" w:rsidRDefault="009D5CB2" w:rsidP="009D5CB2">
      <w:pPr>
        <w:tabs>
          <w:tab w:val="left" w:pos="4536"/>
        </w:tabs>
        <w:spacing w:line="240" w:lineRule="auto"/>
        <w:jc w:val="center"/>
        <w:rPr>
          <w:rFonts w:cs="Times New Roman"/>
          <w:b/>
          <w:szCs w:val="24"/>
        </w:rPr>
      </w:pPr>
    </w:p>
    <w:p w:rsidR="009D5CB2" w:rsidRPr="004914FB" w:rsidRDefault="009D5CB2" w:rsidP="009D5CB2">
      <w:pPr>
        <w:jc w:val="center"/>
        <w:rPr>
          <w:rFonts w:cs="Times New Roman"/>
          <w:b/>
          <w:szCs w:val="24"/>
        </w:rPr>
      </w:pPr>
      <w:r w:rsidRPr="004914FB">
        <w:rPr>
          <w:noProof/>
        </w:rPr>
        <w:drawing>
          <wp:inline distT="0" distB="0" distL="0" distR="0" wp14:anchorId="1BE0C513" wp14:editId="18F52AA5">
            <wp:extent cx="1979930" cy="1868170"/>
            <wp:effectExtent l="0" t="0" r="1270" b="0"/>
            <wp:docPr id="9" name="Picture 9" descr="Image result for logo baru us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logo baru usn"/>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868170"/>
                    </a:xfrm>
                    <a:prstGeom prst="rect">
                      <a:avLst/>
                    </a:prstGeom>
                    <a:noFill/>
                    <a:ln>
                      <a:noFill/>
                    </a:ln>
                  </pic:spPr>
                </pic:pic>
              </a:graphicData>
            </a:graphic>
          </wp:inline>
        </w:drawing>
      </w:r>
    </w:p>
    <w:p w:rsidR="009D5CB2" w:rsidRPr="004914FB" w:rsidRDefault="009D5CB2" w:rsidP="009D5CB2">
      <w:pPr>
        <w:tabs>
          <w:tab w:val="left" w:pos="4536"/>
        </w:tabs>
        <w:spacing w:line="240" w:lineRule="auto"/>
        <w:jc w:val="center"/>
        <w:rPr>
          <w:rFonts w:cs="Times New Roman"/>
          <w:b/>
          <w:szCs w:val="24"/>
        </w:rPr>
      </w:pPr>
    </w:p>
    <w:p w:rsidR="009D5CB2" w:rsidRPr="004914FB" w:rsidRDefault="009D5CB2" w:rsidP="009D5CB2">
      <w:pPr>
        <w:tabs>
          <w:tab w:val="left" w:pos="4536"/>
        </w:tabs>
        <w:spacing w:line="240" w:lineRule="auto"/>
        <w:jc w:val="center"/>
        <w:rPr>
          <w:rFonts w:cs="Times New Roman"/>
          <w:b/>
          <w:szCs w:val="24"/>
        </w:rPr>
      </w:pPr>
    </w:p>
    <w:p w:rsidR="009D5CB2" w:rsidRPr="004914FB" w:rsidRDefault="009D5CB2" w:rsidP="009D5CB2">
      <w:pPr>
        <w:tabs>
          <w:tab w:val="left" w:pos="4536"/>
        </w:tabs>
        <w:spacing w:line="240" w:lineRule="auto"/>
        <w:jc w:val="center"/>
        <w:rPr>
          <w:rFonts w:cs="Times New Roman"/>
          <w:b/>
          <w:szCs w:val="24"/>
        </w:rPr>
      </w:pPr>
    </w:p>
    <w:p w:rsidR="009D5CB2" w:rsidRPr="004914FB" w:rsidRDefault="009D5CB2" w:rsidP="009D5CB2">
      <w:pPr>
        <w:tabs>
          <w:tab w:val="left" w:pos="4536"/>
        </w:tabs>
        <w:spacing w:line="240" w:lineRule="auto"/>
        <w:jc w:val="center"/>
        <w:rPr>
          <w:rFonts w:cs="Times New Roman"/>
          <w:b/>
          <w:szCs w:val="24"/>
        </w:rPr>
      </w:pPr>
    </w:p>
    <w:p w:rsidR="009D5CB2" w:rsidRPr="009D5CB2" w:rsidRDefault="009D5CB2" w:rsidP="009D5CB2">
      <w:pPr>
        <w:tabs>
          <w:tab w:val="left" w:pos="4536"/>
        </w:tabs>
        <w:spacing w:line="240" w:lineRule="auto"/>
        <w:jc w:val="center"/>
        <w:rPr>
          <w:rFonts w:cs="Times New Roman"/>
          <w:b/>
          <w:szCs w:val="24"/>
        </w:rPr>
      </w:pPr>
    </w:p>
    <w:p w:rsidR="009D5CB2" w:rsidRPr="00D3594F" w:rsidRDefault="00D3594F" w:rsidP="009D5CB2">
      <w:pPr>
        <w:tabs>
          <w:tab w:val="left" w:pos="4536"/>
        </w:tabs>
        <w:spacing w:line="240" w:lineRule="auto"/>
        <w:jc w:val="center"/>
        <w:rPr>
          <w:rFonts w:cs="Times New Roman"/>
          <w:szCs w:val="24"/>
          <w:lang w:val="id-ID"/>
        </w:rPr>
      </w:pPr>
      <w:r>
        <w:rPr>
          <w:rFonts w:cs="Times New Roman"/>
          <w:szCs w:val="24"/>
          <w:lang w:val="id-ID"/>
        </w:rPr>
        <w:t>NURFADILLAH</w:t>
      </w:r>
    </w:p>
    <w:p w:rsidR="009D5CB2" w:rsidRPr="00D3594F" w:rsidRDefault="00D3594F" w:rsidP="009D5CB2">
      <w:pPr>
        <w:tabs>
          <w:tab w:val="left" w:pos="4536"/>
        </w:tabs>
        <w:spacing w:line="240" w:lineRule="auto"/>
        <w:jc w:val="center"/>
        <w:rPr>
          <w:rFonts w:cs="Times New Roman"/>
          <w:szCs w:val="24"/>
          <w:lang w:val="id-ID"/>
        </w:rPr>
      </w:pPr>
      <w:r>
        <w:rPr>
          <w:rFonts w:cs="Times New Roman"/>
          <w:szCs w:val="24"/>
          <w:lang w:val="id-ID"/>
        </w:rPr>
        <w:t>171210155</w:t>
      </w:r>
    </w:p>
    <w:p w:rsidR="009D5CB2" w:rsidRPr="009D5CB2" w:rsidRDefault="009D5CB2" w:rsidP="009D5CB2">
      <w:pPr>
        <w:tabs>
          <w:tab w:val="left" w:pos="4536"/>
        </w:tabs>
        <w:spacing w:line="240" w:lineRule="auto"/>
        <w:jc w:val="center"/>
        <w:rPr>
          <w:rFonts w:cs="Times New Roman"/>
          <w:szCs w:val="24"/>
        </w:rPr>
      </w:pPr>
    </w:p>
    <w:p w:rsidR="009D5CB2" w:rsidRPr="009D5CB2" w:rsidRDefault="009D5CB2" w:rsidP="009D5CB2">
      <w:pPr>
        <w:tabs>
          <w:tab w:val="left" w:pos="4536"/>
        </w:tabs>
        <w:spacing w:line="240" w:lineRule="auto"/>
        <w:jc w:val="center"/>
        <w:rPr>
          <w:rFonts w:cs="Times New Roman"/>
          <w:b/>
          <w:szCs w:val="24"/>
        </w:rPr>
      </w:pPr>
    </w:p>
    <w:p w:rsidR="009D5CB2" w:rsidRPr="009D5CB2" w:rsidRDefault="009D5CB2" w:rsidP="009D5CB2">
      <w:pPr>
        <w:tabs>
          <w:tab w:val="left" w:pos="4536"/>
        </w:tabs>
        <w:spacing w:line="240" w:lineRule="auto"/>
        <w:jc w:val="center"/>
        <w:rPr>
          <w:rFonts w:cs="Times New Roman"/>
          <w:b/>
          <w:szCs w:val="24"/>
        </w:rPr>
      </w:pPr>
    </w:p>
    <w:p w:rsidR="009D5CB2" w:rsidRPr="009D5CB2" w:rsidRDefault="009D5CB2" w:rsidP="009D5CB2">
      <w:pPr>
        <w:tabs>
          <w:tab w:val="left" w:pos="4536"/>
        </w:tabs>
        <w:spacing w:line="240" w:lineRule="auto"/>
        <w:jc w:val="center"/>
        <w:rPr>
          <w:rFonts w:cs="Times New Roman"/>
          <w:b/>
          <w:szCs w:val="24"/>
        </w:rPr>
      </w:pPr>
    </w:p>
    <w:p w:rsidR="009D5CB2" w:rsidRPr="009D5CB2" w:rsidRDefault="009D5CB2" w:rsidP="009D5CB2">
      <w:pPr>
        <w:tabs>
          <w:tab w:val="left" w:pos="4536"/>
        </w:tabs>
        <w:spacing w:line="240" w:lineRule="auto"/>
        <w:jc w:val="center"/>
        <w:rPr>
          <w:rFonts w:cs="Times New Roman"/>
          <w:b/>
          <w:szCs w:val="24"/>
        </w:rPr>
      </w:pPr>
    </w:p>
    <w:p w:rsidR="009D5CB2" w:rsidRPr="009D5CB2" w:rsidRDefault="009D5CB2" w:rsidP="009D5CB2">
      <w:pPr>
        <w:tabs>
          <w:tab w:val="left" w:pos="4536"/>
        </w:tabs>
        <w:spacing w:line="240" w:lineRule="auto"/>
        <w:jc w:val="center"/>
        <w:rPr>
          <w:rFonts w:cs="Times New Roman"/>
          <w:b/>
          <w:szCs w:val="24"/>
        </w:rPr>
      </w:pPr>
    </w:p>
    <w:p w:rsidR="009D5CB2" w:rsidRPr="00EB202F" w:rsidRDefault="009D5CB2" w:rsidP="009D5CB2">
      <w:pPr>
        <w:tabs>
          <w:tab w:val="left" w:pos="4536"/>
        </w:tabs>
        <w:spacing w:line="240" w:lineRule="auto"/>
        <w:jc w:val="center"/>
        <w:rPr>
          <w:rFonts w:cs="Times New Roman"/>
          <w:b/>
          <w:szCs w:val="24"/>
        </w:rPr>
      </w:pPr>
      <w:r w:rsidRPr="00EB202F">
        <w:rPr>
          <w:rFonts w:cs="Times New Roman"/>
          <w:b/>
          <w:szCs w:val="24"/>
        </w:rPr>
        <w:t>PROGRAM STUDI SISTEM INFORMASI</w:t>
      </w:r>
    </w:p>
    <w:p w:rsidR="009D5CB2" w:rsidRPr="00EB202F" w:rsidRDefault="009D5CB2" w:rsidP="009D5CB2">
      <w:pPr>
        <w:tabs>
          <w:tab w:val="left" w:pos="4536"/>
        </w:tabs>
        <w:spacing w:line="240" w:lineRule="auto"/>
        <w:jc w:val="center"/>
        <w:rPr>
          <w:rFonts w:cs="Times New Roman"/>
          <w:b/>
          <w:szCs w:val="24"/>
        </w:rPr>
      </w:pPr>
      <w:r w:rsidRPr="00EB202F">
        <w:rPr>
          <w:rFonts w:cs="Times New Roman"/>
          <w:b/>
          <w:szCs w:val="24"/>
        </w:rPr>
        <w:t>FAKULTAS TEKNOLOGI INFORMASI</w:t>
      </w:r>
    </w:p>
    <w:p w:rsidR="009D5CB2" w:rsidRPr="00E10303" w:rsidRDefault="009D5CB2" w:rsidP="009D5CB2">
      <w:pPr>
        <w:tabs>
          <w:tab w:val="left" w:pos="4536"/>
        </w:tabs>
        <w:spacing w:line="240" w:lineRule="auto"/>
        <w:jc w:val="center"/>
        <w:rPr>
          <w:rFonts w:cs="Times New Roman"/>
          <w:b/>
          <w:szCs w:val="24"/>
          <w:lang w:val="id-ID"/>
        </w:rPr>
      </w:pPr>
      <w:r w:rsidRPr="00EB202F">
        <w:rPr>
          <w:rFonts w:cs="Times New Roman"/>
          <w:b/>
          <w:szCs w:val="24"/>
        </w:rPr>
        <w:t>UNIVERSITAS SEMBILANBELAS NOVEMBER</w:t>
      </w:r>
      <w:r w:rsidR="00E10303">
        <w:rPr>
          <w:rFonts w:cs="Times New Roman"/>
          <w:b/>
          <w:szCs w:val="24"/>
          <w:lang w:val="id-ID"/>
        </w:rPr>
        <w:t xml:space="preserve"> KOLAKA</w:t>
      </w:r>
    </w:p>
    <w:p w:rsidR="009D5CB2" w:rsidRPr="00EB202F" w:rsidRDefault="009D5CB2" w:rsidP="009D5CB2">
      <w:pPr>
        <w:tabs>
          <w:tab w:val="left" w:pos="4536"/>
        </w:tabs>
        <w:spacing w:line="240" w:lineRule="auto"/>
        <w:jc w:val="center"/>
        <w:rPr>
          <w:rFonts w:cs="Times New Roman"/>
          <w:b/>
          <w:szCs w:val="24"/>
        </w:rPr>
      </w:pPr>
      <w:r w:rsidRPr="00EB202F">
        <w:rPr>
          <w:rFonts w:cs="Times New Roman"/>
          <w:b/>
          <w:szCs w:val="24"/>
        </w:rPr>
        <w:t>KOLAKA</w:t>
      </w:r>
    </w:p>
    <w:p w:rsidR="009D5CB2" w:rsidRPr="00EB202F" w:rsidRDefault="009D5CB2" w:rsidP="009D5CB2">
      <w:pPr>
        <w:tabs>
          <w:tab w:val="left" w:pos="4536"/>
        </w:tabs>
        <w:spacing w:line="240" w:lineRule="auto"/>
        <w:jc w:val="center"/>
        <w:rPr>
          <w:rFonts w:cs="Times New Roman"/>
          <w:b/>
          <w:szCs w:val="24"/>
        </w:rPr>
      </w:pPr>
      <w:r w:rsidRPr="00EB202F">
        <w:rPr>
          <w:rFonts w:cs="Times New Roman"/>
          <w:b/>
          <w:szCs w:val="24"/>
        </w:rPr>
        <w:t>2021</w:t>
      </w:r>
    </w:p>
    <w:p w:rsidR="009D5CB2" w:rsidRPr="009D5CB2" w:rsidRDefault="009D5CB2" w:rsidP="009D5CB2">
      <w:pPr>
        <w:tabs>
          <w:tab w:val="left" w:pos="4536"/>
        </w:tabs>
        <w:spacing w:line="240" w:lineRule="auto"/>
        <w:jc w:val="center"/>
        <w:rPr>
          <w:rFonts w:cs="Times New Roman"/>
          <w:b/>
          <w:szCs w:val="24"/>
        </w:rPr>
        <w:sectPr w:rsidR="009D5CB2" w:rsidRPr="009D5CB2" w:rsidSect="00A87E83">
          <w:headerReference w:type="default" r:id="rId9"/>
          <w:footerReference w:type="default" r:id="rId10"/>
          <w:pgSz w:w="11907" w:h="16839" w:code="9"/>
          <w:pgMar w:top="2268" w:right="1701" w:bottom="1701" w:left="2268" w:header="720" w:footer="720" w:gutter="0"/>
          <w:pgNumType w:fmt="lowerRoman"/>
          <w:cols w:space="720"/>
          <w:docGrid w:linePitch="360"/>
        </w:sectPr>
      </w:pPr>
      <w:r w:rsidRPr="009D5CB2">
        <w:rPr>
          <w:rFonts w:cs="Times New Roman"/>
          <w:b/>
          <w:szCs w:val="24"/>
        </w:rPr>
        <w:br w:type="page"/>
      </w:r>
    </w:p>
    <w:p w:rsidR="009D5CB2" w:rsidRPr="004914FB" w:rsidRDefault="009D5CB2" w:rsidP="009D5CB2">
      <w:pPr>
        <w:pStyle w:val="Heading1"/>
        <w:spacing w:line="240" w:lineRule="auto"/>
        <w:rPr>
          <w:b w:val="0"/>
        </w:rPr>
      </w:pPr>
      <w:bookmarkStart w:id="0" w:name="_Toc70972108"/>
      <w:bookmarkStart w:id="1" w:name="_Toc76245537"/>
      <w:r w:rsidRPr="004914FB">
        <w:lastRenderedPageBreak/>
        <w:t>HALAMAN PERSETUJUAN</w:t>
      </w:r>
      <w:bookmarkEnd w:id="0"/>
      <w:bookmarkEnd w:id="1"/>
    </w:p>
    <w:p w:rsidR="009D5CB2" w:rsidRPr="004914FB" w:rsidRDefault="009D5CB2" w:rsidP="009D5CB2">
      <w:pPr>
        <w:spacing w:line="240" w:lineRule="auto"/>
      </w:pPr>
      <w:r w:rsidRPr="004914FB">
        <w:t xml:space="preserve"> </w:t>
      </w:r>
    </w:p>
    <w:p w:rsidR="009D5CB2" w:rsidRPr="009D5CB2" w:rsidRDefault="009D5CB2" w:rsidP="009D5CB2">
      <w:pPr>
        <w:spacing w:line="240" w:lineRule="auto"/>
        <w:jc w:val="center"/>
        <w:rPr>
          <w:rFonts w:cs="Times New Roman"/>
          <w:b/>
          <w:szCs w:val="24"/>
        </w:rPr>
      </w:pPr>
      <w:r w:rsidRPr="009D5CB2">
        <w:rPr>
          <w:rFonts w:cs="Times New Roman"/>
          <w:b/>
          <w:szCs w:val="24"/>
        </w:rPr>
        <w:t>USULAN PENELITIAN</w:t>
      </w:r>
    </w:p>
    <w:p w:rsidR="009D5CB2" w:rsidRDefault="009D5CB2" w:rsidP="009D5CB2">
      <w:pPr>
        <w:spacing w:line="240" w:lineRule="auto"/>
        <w:ind w:firstLine="720"/>
        <w:rPr>
          <w:rFonts w:cs="Times New Roman"/>
          <w:szCs w:val="24"/>
        </w:rPr>
      </w:pPr>
    </w:p>
    <w:p w:rsidR="009D5CB2" w:rsidRPr="009D5CB2" w:rsidRDefault="009D5CB2" w:rsidP="009D5CB2">
      <w:pPr>
        <w:spacing w:line="240" w:lineRule="auto"/>
        <w:jc w:val="center"/>
        <w:rPr>
          <w:rFonts w:cs="Times New Roman"/>
          <w:b/>
          <w:szCs w:val="24"/>
        </w:rPr>
      </w:pPr>
      <w:r w:rsidRPr="009D5CB2">
        <w:rPr>
          <w:rFonts w:cs="Times New Roman"/>
          <w:b/>
          <w:szCs w:val="24"/>
        </w:rPr>
        <w:t>S1</w:t>
      </w:r>
      <w:r w:rsidRPr="009D5CB2">
        <w:rPr>
          <w:rFonts w:cs="Times New Roman"/>
          <w:b/>
          <w:szCs w:val="24"/>
          <w:lang w:val="id-ID"/>
        </w:rPr>
        <w:t xml:space="preserve"> </w:t>
      </w:r>
      <w:r>
        <w:rPr>
          <w:rFonts w:cs="Times New Roman"/>
          <w:b/>
          <w:szCs w:val="24"/>
          <w:lang w:val="id-ID"/>
        </w:rPr>
        <w:t xml:space="preserve">PERANCANGAN </w:t>
      </w:r>
      <w:r w:rsidRPr="009D5CB2">
        <w:rPr>
          <w:rFonts w:cs="Times New Roman"/>
          <w:b/>
          <w:szCs w:val="24"/>
        </w:rPr>
        <w:t xml:space="preserve">SISTEM INFORMASI </w:t>
      </w:r>
      <w:r w:rsidRPr="009D5CB2">
        <w:rPr>
          <w:rFonts w:cs="Times New Roman"/>
          <w:b/>
          <w:i/>
          <w:szCs w:val="24"/>
          <w:lang w:val="id-ID"/>
        </w:rPr>
        <w:t>ASSESSMENT</w:t>
      </w:r>
      <w:r w:rsidRPr="009D5CB2">
        <w:rPr>
          <w:rFonts w:cs="Times New Roman"/>
          <w:b/>
          <w:szCs w:val="24"/>
          <w:lang w:val="id-ID"/>
        </w:rPr>
        <w:t xml:space="preserve"> RESIKO TAHANAN BERBASIS WEB PADA </w:t>
      </w:r>
      <w:r w:rsidR="00167395">
        <w:rPr>
          <w:rFonts w:cs="Times New Roman"/>
          <w:b/>
          <w:szCs w:val="24"/>
          <w:lang w:val="id-ID"/>
        </w:rPr>
        <w:t>LEMBAGA KEMASYARAKATAN KELAS II</w:t>
      </w:r>
      <w:r w:rsidRPr="009D5CB2">
        <w:rPr>
          <w:rFonts w:cs="Times New Roman"/>
          <w:b/>
          <w:szCs w:val="24"/>
          <w:lang w:val="id-ID"/>
        </w:rPr>
        <w:t xml:space="preserve">B </w:t>
      </w:r>
      <w:r w:rsidRPr="009D5CB2">
        <w:rPr>
          <w:rFonts w:cs="Times New Roman"/>
          <w:b/>
          <w:szCs w:val="24"/>
        </w:rPr>
        <w:t>KOLAKA</w:t>
      </w:r>
    </w:p>
    <w:p w:rsidR="009D5CB2" w:rsidRPr="004914FB" w:rsidRDefault="009D5CB2" w:rsidP="009D5CB2">
      <w:pPr>
        <w:spacing w:line="240" w:lineRule="auto"/>
        <w:rPr>
          <w:rFonts w:cs="Times New Roman"/>
          <w:szCs w:val="24"/>
        </w:rPr>
      </w:pPr>
    </w:p>
    <w:p w:rsidR="009D5CB2" w:rsidRPr="004914FB" w:rsidRDefault="009D5CB2" w:rsidP="009D5CB2">
      <w:pPr>
        <w:spacing w:line="240" w:lineRule="auto"/>
        <w:rPr>
          <w:rFonts w:cs="Times New Roman"/>
          <w:szCs w:val="24"/>
        </w:rPr>
      </w:pPr>
    </w:p>
    <w:p w:rsidR="009D5CB2" w:rsidRPr="004914FB" w:rsidRDefault="009D5CB2" w:rsidP="009D5CB2">
      <w:pPr>
        <w:spacing w:line="240" w:lineRule="auto"/>
        <w:rPr>
          <w:rFonts w:cs="Times New Roman"/>
          <w:szCs w:val="24"/>
        </w:rPr>
      </w:pPr>
    </w:p>
    <w:p w:rsidR="009D5CB2" w:rsidRPr="004914FB" w:rsidRDefault="009D5CB2" w:rsidP="009D5CB2">
      <w:pPr>
        <w:spacing w:line="240" w:lineRule="auto"/>
        <w:rPr>
          <w:rFonts w:cs="Times New Roman"/>
          <w:szCs w:val="24"/>
        </w:rPr>
      </w:pPr>
    </w:p>
    <w:p w:rsidR="009D5CB2" w:rsidRPr="004914FB" w:rsidRDefault="009D5CB2" w:rsidP="009D5CB2">
      <w:pPr>
        <w:spacing w:line="240" w:lineRule="auto"/>
        <w:rPr>
          <w:rFonts w:cs="Times New Roman"/>
          <w:szCs w:val="24"/>
        </w:rPr>
      </w:pPr>
    </w:p>
    <w:p w:rsidR="009D5CB2" w:rsidRPr="004914FB" w:rsidRDefault="009D5CB2" w:rsidP="009D5CB2">
      <w:pPr>
        <w:spacing w:line="240" w:lineRule="auto"/>
        <w:rPr>
          <w:rFonts w:cs="Times New Roman"/>
          <w:b/>
          <w:szCs w:val="24"/>
        </w:rPr>
      </w:pPr>
    </w:p>
    <w:p w:rsidR="009D5CB2" w:rsidRPr="004914FB" w:rsidRDefault="009D5CB2" w:rsidP="00671F53">
      <w:pPr>
        <w:spacing w:line="240" w:lineRule="auto"/>
        <w:jc w:val="center"/>
        <w:rPr>
          <w:rFonts w:cs="Times New Roman"/>
          <w:b/>
          <w:szCs w:val="24"/>
        </w:rPr>
      </w:pPr>
      <w:r w:rsidRPr="004914FB">
        <w:rPr>
          <w:rFonts w:cs="Times New Roman"/>
          <w:szCs w:val="24"/>
        </w:rPr>
        <w:t>Diusulkan oleh</w:t>
      </w:r>
    </w:p>
    <w:p w:rsidR="009D5CB2" w:rsidRPr="004914FB" w:rsidRDefault="009D5CB2" w:rsidP="00671F53">
      <w:pPr>
        <w:spacing w:line="240" w:lineRule="auto"/>
        <w:jc w:val="center"/>
        <w:rPr>
          <w:rFonts w:cs="Times New Roman"/>
          <w:b/>
          <w:szCs w:val="24"/>
        </w:rPr>
      </w:pPr>
    </w:p>
    <w:p w:rsidR="009D5CB2" w:rsidRPr="00671F53" w:rsidRDefault="00671F53" w:rsidP="00671F53">
      <w:pPr>
        <w:spacing w:line="240" w:lineRule="auto"/>
        <w:jc w:val="center"/>
        <w:rPr>
          <w:rFonts w:cs="Times New Roman"/>
          <w:b/>
          <w:szCs w:val="24"/>
          <w:lang w:val="id-ID"/>
        </w:rPr>
      </w:pPr>
      <w:r>
        <w:rPr>
          <w:rFonts w:cs="Times New Roman"/>
          <w:szCs w:val="24"/>
          <w:lang w:val="id-ID"/>
        </w:rPr>
        <w:t>NURFADILLAH</w:t>
      </w:r>
    </w:p>
    <w:p w:rsidR="009D5CB2" w:rsidRPr="004914FB" w:rsidRDefault="00671F53" w:rsidP="00671F53">
      <w:pPr>
        <w:spacing w:line="240" w:lineRule="auto"/>
        <w:jc w:val="center"/>
        <w:rPr>
          <w:rFonts w:cs="Times New Roman"/>
          <w:b/>
          <w:szCs w:val="24"/>
        </w:rPr>
      </w:pPr>
      <w:r>
        <w:rPr>
          <w:rFonts w:cs="Times New Roman"/>
          <w:szCs w:val="24"/>
        </w:rPr>
        <w:t>171210155</w:t>
      </w:r>
    </w:p>
    <w:p w:rsidR="009D5CB2" w:rsidRPr="004914FB" w:rsidRDefault="009D5CB2" w:rsidP="009D5CB2">
      <w:pPr>
        <w:spacing w:line="240" w:lineRule="auto"/>
        <w:rPr>
          <w:rFonts w:cs="Times New Roman"/>
          <w:b/>
          <w:szCs w:val="24"/>
        </w:rPr>
      </w:pPr>
    </w:p>
    <w:p w:rsidR="009D5CB2" w:rsidRPr="004914FB" w:rsidRDefault="009D5CB2" w:rsidP="009D5CB2">
      <w:pPr>
        <w:spacing w:line="240" w:lineRule="auto"/>
        <w:rPr>
          <w:rFonts w:cs="Times New Roman"/>
          <w:b/>
          <w:szCs w:val="24"/>
        </w:rPr>
      </w:pPr>
    </w:p>
    <w:p w:rsidR="009D5CB2" w:rsidRPr="004914FB" w:rsidRDefault="009D5CB2" w:rsidP="009D5CB2">
      <w:pPr>
        <w:spacing w:line="240" w:lineRule="auto"/>
        <w:rPr>
          <w:rFonts w:cs="Times New Roman"/>
          <w:b/>
          <w:szCs w:val="24"/>
        </w:rPr>
      </w:pPr>
    </w:p>
    <w:p w:rsidR="009D5CB2" w:rsidRPr="004914FB" w:rsidRDefault="009D5CB2" w:rsidP="009D5CB2">
      <w:pPr>
        <w:spacing w:line="240" w:lineRule="auto"/>
        <w:rPr>
          <w:rFonts w:cs="Times New Roman"/>
          <w:b/>
          <w:szCs w:val="24"/>
        </w:rPr>
      </w:pPr>
    </w:p>
    <w:p w:rsidR="009D5CB2" w:rsidRPr="004914FB" w:rsidRDefault="009D5CB2" w:rsidP="009D5CB2">
      <w:pPr>
        <w:spacing w:line="240" w:lineRule="auto"/>
        <w:rPr>
          <w:rFonts w:cs="Times New Roman"/>
          <w:b/>
          <w:szCs w:val="24"/>
        </w:rPr>
      </w:pPr>
    </w:p>
    <w:p w:rsidR="009D5CB2" w:rsidRPr="004914FB" w:rsidRDefault="009D5CB2" w:rsidP="000A65CA">
      <w:pPr>
        <w:spacing w:line="240" w:lineRule="auto"/>
        <w:jc w:val="center"/>
        <w:rPr>
          <w:rFonts w:cs="Times New Roman"/>
          <w:b/>
          <w:szCs w:val="24"/>
        </w:rPr>
      </w:pPr>
      <w:r w:rsidRPr="004914FB">
        <w:rPr>
          <w:rFonts w:cs="Times New Roman"/>
          <w:szCs w:val="24"/>
        </w:rPr>
        <w:t>Telah disetujui</w:t>
      </w:r>
    </w:p>
    <w:p w:rsidR="009D5CB2" w:rsidRPr="004914FB" w:rsidRDefault="00A275A2" w:rsidP="000A65CA">
      <w:pPr>
        <w:spacing w:line="240" w:lineRule="auto"/>
        <w:jc w:val="center"/>
        <w:rPr>
          <w:rFonts w:cs="Times New Roman"/>
          <w:b/>
          <w:szCs w:val="24"/>
        </w:rPr>
      </w:pPr>
      <w:r>
        <w:rPr>
          <w:rFonts w:cs="Times New Roman"/>
          <w:szCs w:val="24"/>
        </w:rPr>
        <w:t>Pada tanggal</w:t>
      </w:r>
      <w:r>
        <w:rPr>
          <w:rFonts w:cs="Times New Roman"/>
          <w:szCs w:val="24"/>
          <w:lang w:val="id-ID"/>
        </w:rPr>
        <w:t xml:space="preserve">    </w:t>
      </w:r>
      <w:r w:rsidR="006C46C4">
        <w:rPr>
          <w:rFonts w:cs="Times New Roman"/>
          <w:szCs w:val="24"/>
          <w:lang w:val="id-ID"/>
        </w:rPr>
        <w:t xml:space="preserve">                         </w:t>
      </w:r>
      <w:r>
        <w:rPr>
          <w:rFonts w:cs="Times New Roman"/>
          <w:szCs w:val="24"/>
          <w:lang w:val="id-ID"/>
        </w:rPr>
        <w:t xml:space="preserve"> </w:t>
      </w:r>
      <w:r w:rsidR="003D313C">
        <w:rPr>
          <w:rFonts w:cs="Times New Roman"/>
          <w:szCs w:val="24"/>
        </w:rPr>
        <w:t>2021</w:t>
      </w:r>
    </w:p>
    <w:p w:rsidR="009D5CB2" w:rsidRPr="004914FB" w:rsidRDefault="009D5CB2" w:rsidP="009D5CB2">
      <w:pPr>
        <w:spacing w:line="240" w:lineRule="auto"/>
        <w:rPr>
          <w:rFonts w:cs="Times New Roman"/>
          <w:b/>
          <w:szCs w:val="24"/>
        </w:rPr>
      </w:pPr>
    </w:p>
    <w:p w:rsidR="009D5CB2" w:rsidRPr="004914FB" w:rsidRDefault="009D5CB2" w:rsidP="009D5CB2">
      <w:pPr>
        <w:spacing w:line="240" w:lineRule="auto"/>
        <w:rPr>
          <w:rFonts w:cs="Times New Roman"/>
          <w:b/>
          <w:szCs w:val="24"/>
        </w:rPr>
      </w:pPr>
    </w:p>
    <w:p w:rsidR="009D5CB2" w:rsidRPr="003A772E" w:rsidRDefault="003A772E" w:rsidP="003A772E">
      <w:pPr>
        <w:spacing w:line="240" w:lineRule="auto"/>
        <w:jc w:val="center"/>
        <w:rPr>
          <w:rFonts w:cs="Times New Roman"/>
          <w:szCs w:val="24"/>
          <w:lang w:val="id-ID"/>
        </w:rPr>
      </w:pPr>
      <w:r w:rsidRPr="003A772E">
        <w:rPr>
          <w:rFonts w:cs="Times New Roman"/>
          <w:szCs w:val="24"/>
          <w:lang w:val="id-ID"/>
        </w:rPr>
        <w:t xml:space="preserve">Pembimbing </w:t>
      </w:r>
      <w:r w:rsidR="007A2921">
        <w:rPr>
          <w:rFonts w:cs="Times New Roman"/>
          <w:szCs w:val="24"/>
          <w:lang w:val="id-ID"/>
        </w:rPr>
        <w:t>I</w:t>
      </w:r>
    </w:p>
    <w:p w:rsidR="009D5CB2" w:rsidRPr="004914FB" w:rsidRDefault="009D5CB2" w:rsidP="009D5CB2">
      <w:pPr>
        <w:spacing w:line="240" w:lineRule="auto"/>
        <w:rPr>
          <w:rFonts w:cs="Times New Roman"/>
          <w:b/>
          <w:szCs w:val="24"/>
        </w:rPr>
      </w:pPr>
    </w:p>
    <w:p w:rsidR="009D5CB2" w:rsidRPr="004914FB" w:rsidRDefault="009D5CB2" w:rsidP="009D5CB2">
      <w:pPr>
        <w:spacing w:line="240" w:lineRule="auto"/>
        <w:rPr>
          <w:rFonts w:cs="Times New Roman"/>
          <w:b/>
          <w:szCs w:val="24"/>
        </w:rPr>
      </w:pPr>
    </w:p>
    <w:p w:rsidR="009D5CB2" w:rsidRPr="004914FB" w:rsidRDefault="009D5CB2" w:rsidP="009D5CB2">
      <w:pPr>
        <w:spacing w:line="240" w:lineRule="auto"/>
        <w:rPr>
          <w:rFonts w:cs="Times New Roman"/>
          <w:b/>
          <w:szCs w:val="24"/>
        </w:rPr>
      </w:pPr>
    </w:p>
    <w:p w:rsidR="007A2921" w:rsidRPr="007A2921" w:rsidRDefault="007A2921" w:rsidP="007A2921">
      <w:pPr>
        <w:spacing w:line="240" w:lineRule="auto"/>
        <w:jc w:val="center"/>
        <w:rPr>
          <w:rFonts w:cs="Times New Roman"/>
          <w:b/>
          <w:szCs w:val="24"/>
          <w:u w:val="single"/>
          <w:lang w:val="id-ID"/>
        </w:rPr>
      </w:pPr>
      <w:r>
        <w:rPr>
          <w:rFonts w:cs="Times New Roman"/>
          <w:szCs w:val="24"/>
          <w:u w:val="single"/>
          <w:lang w:val="id-ID"/>
        </w:rPr>
        <w:t>Anjar Paradipta,</w:t>
      </w:r>
      <w:r w:rsidR="00E10303">
        <w:rPr>
          <w:rFonts w:cs="Times New Roman"/>
          <w:szCs w:val="24"/>
          <w:u w:val="single"/>
          <w:lang w:val="id-ID"/>
        </w:rPr>
        <w:t xml:space="preserve"> S.Kom.,</w:t>
      </w:r>
      <w:r>
        <w:rPr>
          <w:rFonts w:cs="Times New Roman"/>
          <w:szCs w:val="24"/>
          <w:u w:val="single"/>
          <w:lang w:val="id-ID"/>
        </w:rPr>
        <w:t>M.Kom.</w:t>
      </w:r>
    </w:p>
    <w:p w:rsidR="007A2921" w:rsidRPr="00A26F89" w:rsidRDefault="007A2921" w:rsidP="007A2921">
      <w:pPr>
        <w:jc w:val="center"/>
        <w:rPr>
          <w:rFonts w:cs="Times New Roman"/>
          <w:b/>
          <w:szCs w:val="24"/>
          <w:lang w:val="id-ID"/>
        </w:rPr>
      </w:pPr>
      <w:r w:rsidRPr="004914FB">
        <w:rPr>
          <w:rFonts w:cs="Times New Roman"/>
          <w:szCs w:val="24"/>
        </w:rPr>
        <w:t>NIDN.</w:t>
      </w:r>
      <w:r w:rsidR="00A26F89">
        <w:rPr>
          <w:rFonts w:cs="Times New Roman"/>
          <w:szCs w:val="24"/>
        </w:rPr>
        <w:t xml:space="preserve"> </w:t>
      </w:r>
      <w:r w:rsidR="00A26F89">
        <w:rPr>
          <w:rFonts w:cs="Times New Roman"/>
          <w:szCs w:val="24"/>
          <w:lang w:val="id-ID"/>
        </w:rPr>
        <w:t>0007048404</w:t>
      </w:r>
    </w:p>
    <w:p w:rsidR="007A2921" w:rsidRPr="004914FB" w:rsidRDefault="007A2921" w:rsidP="009D5CB2">
      <w:pPr>
        <w:spacing w:line="240" w:lineRule="auto"/>
        <w:rPr>
          <w:rFonts w:cs="Times New Roman"/>
          <w:b/>
          <w:szCs w:val="24"/>
        </w:rPr>
      </w:pPr>
    </w:p>
    <w:p w:rsidR="009D5CB2" w:rsidRPr="004914FB" w:rsidRDefault="009D5CB2" w:rsidP="009D5CB2">
      <w:pPr>
        <w:spacing w:line="240" w:lineRule="auto"/>
        <w:rPr>
          <w:rFonts w:cs="Times New Roman"/>
          <w:b/>
          <w:szCs w:val="24"/>
        </w:rPr>
      </w:pPr>
    </w:p>
    <w:p w:rsidR="009D5CB2" w:rsidRPr="004914FB" w:rsidRDefault="009D5CB2" w:rsidP="003A772E">
      <w:pPr>
        <w:spacing w:line="240" w:lineRule="auto"/>
        <w:jc w:val="center"/>
        <w:rPr>
          <w:rFonts w:cs="Times New Roman"/>
          <w:b/>
          <w:szCs w:val="24"/>
        </w:rPr>
      </w:pPr>
      <w:r w:rsidRPr="004914FB">
        <w:rPr>
          <w:rFonts w:cs="Times New Roman"/>
          <w:szCs w:val="24"/>
        </w:rPr>
        <w:t>Pembimbing II</w:t>
      </w:r>
    </w:p>
    <w:p w:rsidR="009D5CB2" w:rsidRDefault="009D5CB2" w:rsidP="003A772E">
      <w:pPr>
        <w:spacing w:line="240" w:lineRule="auto"/>
        <w:jc w:val="center"/>
        <w:rPr>
          <w:rFonts w:cs="Times New Roman"/>
          <w:b/>
          <w:noProof/>
          <w:szCs w:val="24"/>
        </w:rPr>
      </w:pPr>
    </w:p>
    <w:p w:rsidR="003A772E" w:rsidRDefault="003A772E" w:rsidP="003A772E">
      <w:pPr>
        <w:spacing w:line="240" w:lineRule="auto"/>
        <w:jc w:val="center"/>
        <w:rPr>
          <w:rFonts w:cs="Times New Roman"/>
          <w:b/>
          <w:noProof/>
          <w:szCs w:val="24"/>
        </w:rPr>
      </w:pPr>
    </w:p>
    <w:p w:rsidR="003A772E" w:rsidRPr="004914FB" w:rsidRDefault="003A772E" w:rsidP="003A772E">
      <w:pPr>
        <w:spacing w:line="240" w:lineRule="auto"/>
        <w:jc w:val="center"/>
        <w:rPr>
          <w:rFonts w:cs="Times New Roman"/>
          <w:b/>
          <w:szCs w:val="24"/>
        </w:rPr>
      </w:pPr>
    </w:p>
    <w:p w:rsidR="007A2921" w:rsidRPr="007A2921" w:rsidRDefault="007A2921" w:rsidP="007A2921">
      <w:pPr>
        <w:spacing w:line="240" w:lineRule="auto"/>
        <w:jc w:val="center"/>
        <w:rPr>
          <w:rFonts w:cs="Times New Roman"/>
          <w:b/>
          <w:szCs w:val="24"/>
          <w:u w:val="single"/>
          <w:lang w:val="id-ID"/>
        </w:rPr>
      </w:pPr>
      <w:r>
        <w:rPr>
          <w:rFonts w:cs="Times New Roman"/>
          <w:szCs w:val="24"/>
          <w:u w:val="single"/>
          <w:lang w:val="id-ID"/>
        </w:rPr>
        <w:t>Rasmiati Rasyid, S.Kom.,M.Cs.</w:t>
      </w:r>
    </w:p>
    <w:p w:rsidR="007A2921" w:rsidRPr="007A2921" w:rsidRDefault="007A2921" w:rsidP="007A2921">
      <w:pPr>
        <w:spacing w:line="240" w:lineRule="auto"/>
        <w:jc w:val="center"/>
        <w:rPr>
          <w:rFonts w:cs="Times New Roman"/>
          <w:b/>
          <w:szCs w:val="24"/>
          <w:lang w:val="id-ID"/>
        </w:rPr>
      </w:pPr>
      <w:r w:rsidRPr="004914FB">
        <w:rPr>
          <w:rFonts w:cs="Times New Roman"/>
          <w:szCs w:val="24"/>
        </w:rPr>
        <w:t xml:space="preserve">NIDN. </w:t>
      </w:r>
      <w:r>
        <w:rPr>
          <w:rFonts w:cs="Times New Roman"/>
          <w:szCs w:val="24"/>
          <w:lang w:val="id-ID"/>
        </w:rPr>
        <w:t>0006038706</w:t>
      </w:r>
    </w:p>
    <w:p w:rsidR="007A2921" w:rsidRPr="004914FB" w:rsidRDefault="007A2921" w:rsidP="009D5CB2">
      <w:pPr>
        <w:rPr>
          <w:rFonts w:cs="Times New Roman"/>
          <w:b/>
          <w:szCs w:val="24"/>
        </w:rPr>
        <w:sectPr w:rsidR="007A2921" w:rsidRPr="004914FB" w:rsidSect="00A87E83">
          <w:footerReference w:type="default" r:id="rId11"/>
          <w:pgSz w:w="11907" w:h="16839" w:code="9"/>
          <w:pgMar w:top="2268" w:right="1701" w:bottom="1701" w:left="2268" w:header="720" w:footer="720" w:gutter="0"/>
          <w:pgNumType w:fmt="lowerRoman" w:start="2"/>
          <w:cols w:space="720"/>
          <w:docGrid w:linePitch="360"/>
        </w:sectPr>
      </w:pPr>
    </w:p>
    <w:p w:rsidR="009D5CB2" w:rsidRPr="004914FB" w:rsidRDefault="009D5CB2" w:rsidP="009D5CB2">
      <w:pPr>
        <w:pStyle w:val="Heading1"/>
        <w:rPr>
          <w:rFonts w:eastAsia="Times New Roman"/>
          <w:b w:val="0"/>
        </w:rPr>
      </w:pPr>
      <w:bookmarkStart w:id="2" w:name="_Toc70972109"/>
      <w:bookmarkStart w:id="3" w:name="_Toc76245538"/>
      <w:r w:rsidRPr="004914FB">
        <w:rPr>
          <w:rFonts w:eastAsia="Times New Roman"/>
        </w:rPr>
        <w:lastRenderedPageBreak/>
        <w:t>KATA PENGANTAR</w:t>
      </w:r>
      <w:bookmarkEnd w:id="2"/>
      <w:bookmarkEnd w:id="3"/>
    </w:p>
    <w:p w:rsidR="009D5CB2" w:rsidRPr="004914FB" w:rsidRDefault="009D5CB2" w:rsidP="009D5CB2">
      <w:pPr>
        <w:spacing w:before="100" w:beforeAutospacing="1" w:after="100" w:afterAutospacing="1"/>
        <w:ind w:firstLine="709"/>
        <w:rPr>
          <w:rFonts w:eastAsia="Times New Roman" w:cs="Times New Roman"/>
          <w:b/>
          <w:szCs w:val="24"/>
        </w:rPr>
      </w:pPr>
      <w:r w:rsidRPr="004914FB">
        <w:rPr>
          <w:rFonts w:eastAsia="Times New Roman" w:cs="Times New Roman"/>
          <w:szCs w:val="24"/>
        </w:rPr>
        <w:t>Puji syukur Alhamdulillah, saya panjatkan kehadirat Allah SWT yang telah melimpahkan rahmat dan karunia-Nya, sehingga pada akhirnya penulis dapat menyelesaikan Proposal ini yang berjudul “</w:t>
      </w:r>
      <w:r w:rsidR="002F659E">
        <w:rPr>
          <w:rFonts w:eastAsia="Times New Roman" w:cs="Times New Roman"/>
          <w:szCs w:val="24"/>
          <w:lang w:val="id-ID"/>
        </w:rPr>
        <w:t xml:space="preserve">Perancangan </w:t>
      </w:r>
      <w:r w:rsidRPr="004914FB">
        <w:rPr>
          <w:rFonts w:eastAsia="Times New Roman" w:cs="Times New Roman"/>
          <w:bCs/>
          <w:szCs w:val="24"/>
        </w:rPr>
        <w:t xml:space="preserve">Sistem Informasi </w:t>
      </w:r>
      <w:r w:rsidR="002F659E" w:rsidRPr="002F659E">
        <w:rPr>
          <w:rFonts w:eastAsia="Times New Roman" w:cs="Times New Roman"/>
          <w:bCs/>
          <w:i/>
          <w:szCs w:val="24"/>
          <w:lang w:val="id-ID"/>
        </w:rPr>
        <w:t>Assessment</w:t>
      </w:r>
      <w:r w:rsidR="002F659E">
        <w:rPr>
          <w:rFonts w:eastAsia="Times New Roman" w:cs="Times New Roman"/>
          <w:bCs/>
          <w:szCs w:val="24"/>
          <w:lang w:val="id-ID"/>
        </w:rPr>
        <w:t xml:space="preserve"> Resiko Tahanan Berbasis Web Pada </w:t>
      </w:r>
      <w:r w:rsidR="006C46C4">
        <w:rPr>
          <w:rFonts w:eastAsia="Times New Roman" w:cs="Times New Roman"/>
          <w:bCs/>
          <w:szCs w:val="24"/>
          <w:lang w:val="id-ID"/>
        </w:rPr>
        <w:t>Lembaga Kemasyarakatan Kelas II</w:t>
      </w:r>
      <w:r w:rsidR="002F659E">
        <w:rPr>
          <w:rFonts w:eastAsia="Times New Roman" w:cs="Times New Roman"/>
          <w:bCs/>
          <w:szCs w:val="24"/>
          <w:lang w:val="id-ID"/>
        </w:rPr>
        <w:t xml:space="preserve">B </w:t>
      </w:r>
      <w:r w:rsidRPr="004914FB">
        <w:rPr>
          <w:rFonts w:eastAsia="Times New Roman" w:cs="Times New Roman"/>
          <w:bCs/>
          <w:szCs w:val="24"/>
        </w:rPr>
        <w:t>Kolaka</w:t>
      </w:r>
      <w:r w:rsidRPr="004914FB">
        <w:rPr>
          <w:rFonts w:eastAsia="Times New Roman" w:cs="Times New Roman"/>
          <w:szCs w:val="24"/>
        </w:rPr>
        <w:t>”</w:t>
      </w:r>
    </w:p>
    <w:p w:rsidR="009D5CB2" w:rsidRPr="004914FB" w:rsidRDefault="009D5CB2" w:rsidP="009D5CB2">
      <w:pPr>
        <w:spacing w:before="100" w:beforeAutospacing="1" w:after="100" w:afterAutospacing="1"/>
        <w:ind w:firstLine="720"/>
        <w:rPr>
          <w:rFonts w:eastAsia="Times New Roman" w:cs="Times New Roman"/>
          <w:b/>
          <w:szCs w:val="24"/>
        </w:rPr>
      </w:pPr>
      <w:r w:rsidRPr="004914FB">
        <w:rPr>
          <w:rFonts w:eastAsia="Times New Roman" w:cs="Times New Roman"/>
          <w:szCs w:val="24"/>
        </w:rPr>
        <w:t>Penelitian ini dibuat sebagai salah satu syarat untuk menyelesaikan Program Sarjana Strata Satu (S-1) Program Studi Sistem Informasi, Fakultas Teknologi Informasi, Universitas Sembilan</w:t>
      </w:r>
      <w:r w:rsidR="006F7439">
        <w:rPr>
          <w:rFonts w:eastAsia="Times New Roman" w:cs="Times New Roman"/>
          <w:szCs w:val="24"/>
          <w:lang w:val="id-ID"/>
        </w:rPr>
        <w:t xml:space="preserve"> </w:t>
      </w:r>
      <w:r w:rsidRPr="004914FB">
        <w:rPr>
          <w:rFonts w:eastAsia="Times New Roman" w:cs="Times New Roman"/>
          <w:szCs w:val="24"/>
        </w:rPr>
        <w:t>Belas November Kolaka.</w:t>
      </w:r>
    </w:p>
    <w:p w:rsidR="009D5CB2" w:rsidRPr="004914FB" w:rsidRDefault="009D5CB2" w:rsidP="009D5CB2">
      <w:pPr>
        <w:spacing w:before="100" w:beforeAutospacing="1" w:after="100" w:afterAutospacing="1"/>
        <w:ind w:firstLine="720"/>
        <w:rPr>
          <w:rFonts w:eastAsia="Times New Roman" w:cs="Times New Roman"/>
          <w:b/>
          <w:szCs w:val="24"/>
        </w:rPr>
      </w:pPr>
      <w:r w:rsidRPr="004914FB">
        <w:rPr>
          <w:rFonts w:eastAsia="Times New Roman" w:cs="Times New Roman"/>
          <w:szCs w:val="24"/>
        </w:rPr>
        <w:t xml:space="preserve">Penulis menyadari bahwa dalam penulisan proposal ini masih jauh dari kata sempurna. Oleh karena itu kritik dan saran yang membangun penulis harapkan untuk pemicu karya yang lebih baik lagi. Dan semoga penelitian ini dapat bermanfaat bagi pihak yang membutuhkannya, pembaca pada umumnya dan bagi segenap keluarga besar Program Studi Sistem Informasi khususnya. </w:t>
      </w:r>
    </w:p>
    <w:p w:rsidR="009D5CB2" w:rsidRPr="004914FB" w:rsidRDefault="009D5CB2" w:rsidP="009D5CB2">
      <w:pPr>
        <w:spacing w:before="100" w:beforeAutospacing="1" w:after="100" w:afterAutospacing="1"/>
        <w:ind w:firstLine="709"/>
        <w:rPr>
          <w:rFonts w:eastAsia="Times New Roman" w:cs="Times New Roman"/>
          <w:b/>
          <w:szCs w:val="24"/>
        </w:rPr>
      </w:pPr>
    </w:p>
    <w:p w:rsidR="009D5CB2" w:rsidRPr="004914FB" w:rsidRDefault="009D5CB2" w:rsidP="009D5CB2">
      <w:pPr>
        <w:ind w:left="4820"/>
        <w:rPr>
          <w:b/>
          <w:szCs w:val="24"/>
        </w:rPr>
      </w:pPr>
      <w:r w:rsidRPr="004914FB">
        <w:rPr>
          <w:szCs w:val="24"/>
        </w:rPr>
        <w:t xml:space="preserve">      Kolaka, </w:t>
      </w:r>
      <w:r w:rsidR="00A275A2">
        <w:rPr>
          <w:szCs w:val="24"/>
          <w:lang w:val="id-ID"/>
        </w:rPr>
        <w:t>5 Juli</w:t>
      </w:r>
      <w:r w:rsidRPr="004914FB">
        <w:rPr>
          <w:szCs w:val="24"/>
        </w:rPr>
        <w:t xml:space="preserve"> 2021</w:t>
      </w:r>
    </w:p>
    <w:p w:rsidR="009D5CB2" w:rsidRPr="004914FB" w:rsidRDefault="009D5CB2" w:rsidP="009D5CB2">
      <w:pPr>
        <w:ind w:left="5760"/>
        <w:rPr>
          <w:szCs w:val="24"/>
        </w:rPr>
      </w:pPr>
    </w:p>
    <w:p w:rsidR="009D5CB2" w:rsidRPr="004914FB" w:rsidRDefault="009D5CB2" w:rsidP="009D5CB2">
      <w:pPr>
        <w:ind w:left="5760"/>
        <w:rPr>
          <w:szCs w:val="24"/>
        </w:rPr>
      </w:pPr>
    </w:p>
    <w:p w:rsidR="009D5CB2" w:rsidRPr="004914FB" w:rsidRDefault="009D5CB2" w:rsidP="009D5CB2">
      <w:pPr>
        <w:rPr>
          <w:rFonts w:ascii="Calibri" w:hAnsi="Calibri"/>
          <w:b/>
        </w:rPr>
      </w:pPr>
      <w:r w:rsidRPr="004914FB">
        <w:rPr>
          <w:szCs w:val="24"/>
        </w:rPr>
        <w:t xml:space="preserve">                                                                                  </w:t>
      </w:r>
      <w:r w:rsidR="003E6C7C">
        <w:rPr>
          <w:szCs w:val="24"/>
          <w:lang w:val="id-ID"/>
        </w:rPr>
        <w:t xml:space="preserve">  </w:t>
      </w:r>
      <w:r w:rsidRPr="004914FB">
        <w:rPr>
          <w:szCs w:val="24"/>
        </w:rPr>
        <w:t xml:space="preserve">  Penulis</w:t>
      </w:r>
    </w:p>
    <w:p w:rsidR="009D5CB2" w:rsidRPr="004914FB" w:rsidRDefault="009D5CB2" w:rsidP="009D5CB2">
      <w:pPr>
        <w:spacing w:before="100" w:beforeAutospacing="1" w:after="100" w:afterAutospacing="1"/>
        <w:ind w:firstLine="709"/>
        <w:rPr>
          <w:rFonts w:eastAsia="Times New Roman" w:cs="Times New Roman"/>
          <w:szCs w:val="24"/>
        </w:rPr>
      </w:pPr>
    </w:p>
    <w:p w:rsidR="009D5CB2" w:rsidRPr="004914FB" w:rsidRDefault="009D5CB2" w:rsidP="009D5CB2">
      <w:pPr>
        <w:rPr>
          <w:rFonts w:cs="Times New Roman"/>
        </w:rPr>
      </w:pPr>
    </w:p>
    <w:p w:rsidR="009D5CB2" w:rsidRPr="004914FB" w:rsidRDefault="009D5CB2" w:rsidP="009D5CB2">
      <w:pPr>
        <w:rPr>
          <w:rFonts w:cs="Times New Roman"/>
          <w:b/>
        </w:rPr>
      </w:pPr>
      <w:r w:rsidRPr="004914FB">
        <w:rPr>
          <w:rFonts w:cs="Times New Roman"/>
        </w:rPr>
        <w:br w:type="page"/>
      </w:r>
    </w:p>
    <w:p w:rsidR="009D5CB2" w:rsidRDefault="009D5CB2" w:rsidP="009D5CB2">
      <w:pPr>
        <w:pStyle w:val="Heading1"/>
        <w:spacing w:line="240" w:lineRule="auto"/>
      </w:pPr>
      <w:bookmarkStart w:id="4" w:name="_Toc70972110"/>
      <w:bookmarkStart w:id="5" w:name="_Toc76245539"/>
      <w:r w:rsidRPr="004914FB">
        <w:lastRenderedPageBreak/>
        <w:t>DAFTAR ISI</w:t>
      </w:r>
      <w:bookmarkEnd w:id="4"/>
      <w:bookmarkEnd w:id="5"/>
    </w:p>
    <w:sdt>
      <w:sdtPr>
        <w:rPr>
          <w:rFonts w:ascii="Times New Roman" w:eastAsiaTheme="minorHAnsi" w:hAnsi="Times New Roman" w:cstheme="minorBidi"/>
          <w:color w:val="auto"/>
          <w:sz w:val="24"/>
          <w:szCs w:val="22"/>
        </w:rPr>
        <w:id w:val="527535975"/>
        <w:docPartObj>
          <w:docPartGallery w:val="Table of Contents"/>
          <w:docPartUnique/>
        </w:docPartObj>
      </w:sdtPr>
      <w:sdtEndPr>
        <w:rPr>
          <w:b/>
          <w:bCs/>
          <w:noProof/>
        </w:rPr>
      </w:sdtEndPr>
      <w:sdtContent>
        <w:p w:rsidR="00497AC8" w:rsidRDefault="00497AC8">
          <w:pPr>
            <w:pStyle w:val="TOCHeading"/>
          </w:pPr>
        </w:p>
        <w:p w:rsidR="00862407" w:rsidRDefault="00497AC8">
          <w:pPr>
            <w:pStyle w:val="TOC1"/>
            <w:tabs>
              <w:tab w:val="right" w:leader="dot" w:pos="7931"/>
            </w:tabs>
            <w:rPr>
              <w:rFonts w:asciiTheme="minorHAnsi" w:eastAsiaTheme="minorEastAsia" w:hAnsiTheme="minorHAnsi"/>
              <w:noProof/>
              <w:sz w:val="22"/>
            </w:rPr>
          </w:pPr>
          <w:r>
            <w:fldChar w:fldCharType="begin"/>
          </w:r>
          <w:r>
            <w:instrText xml:space="preserve"> TOC \o "1-3" \h \z \u </w:instrText>
          </w:r>
          <w:r>
            <w:fldChar w:fldCharType="separate"/>
          </w:r>
          <w:hyperlink w:anchor="_Toc76245537" w:history="1">
            <w:r w:rsidR="00862407" w:rsidRPr="009F6702">
              <w:rPr>
                <w:rStyle w:val="Hyperlink"/>
                <w:noProof/>
              </w:rPr>
              <w:t>HALAMAN PERSETUJUAN</w:t>
            </w:r>
            <w:r w:rsidR="00862407">
              <w:rPr>
                <w:noProof/>
                <w:webHidden/>
              </w:rPr>
              <w:tab/>
            </w:r>
            <w:r w:rsidR="00862407">
              <w:rPr>
                <w:noProof/>
                <w:webHidden/>
              </w:rPr>
              <w:fldChar w:fldCharType="begin"/>
            </w:r>
            <w:r w:rsidR="00862407">
              <w:rPr>
                <w:noProof/>
                <w:webHidden/>
              </w:rPr>
              <w:instrText xml:space="preserve"> PAGEREF _Toc76245537 \h </w:instrText>
            </w:r>
            <w:r w:rsidR="00862407">
              <w:rPr>
                <w:noProof/>
                <w:webHidden/>
              </w:rPr>
            </w:r>
            <w:r w:rsidR="00862407">
              <w:rPr>
                <w:noProof/>
                <w:webHidden/>
              </w:rPr>
              <w:fldChar w:fldCharType="separate"/>
            </w:r>
            <w:r w:rsidR="00143A53">
              <w:rPr>
                <w:noProof/>
                <w:webHidden/>
              </w:rPr>
              <w:t>ii</w:t>
            </w:r>
            <w:r w:rsidR="00862407">
              <w:rPr>
                <w:noProof/>
                <w:webHidden/>
              </w:rPr>
              <w:fldChar w:fldCharType="end"/>
            </w:r>
          </w:hyperlink>
        </w:p>
        <w:p w:rsidR="00862407" w:rsidRDefault="00697D71">
          <w:pPr>
            <w:pStyle w:val="TOC1"/>
            <w:tabs>
              <w:tab w:val="right" w:leader="dot" w:pos="7931"/>
            </w:tabs>
            <w:rPr>
              <w:rFonts w:asciiTheme="minorHAnsi" w:eastAsiaTheme="minorEastAsia" w:hAnsiTheme="minorHAnsi"/>
              <w:noProof/>
              <w:sz w:val="22"/>
            </w:rPr>
          </w:pPr>
          <w:hyperlink w:anchor="_Toc76245538" w:history="1">
            <w:r w:rsidR="00862407" w:rsidRPr="009F6702">
              <w:rPr>
                <w:rStyle w:val="Hyperlink"/>
                <w:rFonts w:eastAsia="Times New Roman"/>
                <w:noProof/>
              </w:rPr>
              <w:t>KATA PENGANTAR</w:t>
            </w:r>
            <w:r w:rsidR="00862407">
              <w:rPr>
                <w:noProof/>
                <w:webHidden/>
              </w:rPr>
              <w:tab/>
            </w:r>
            <w:r w:rsidR="00862407">
              <w:rPr>
                <w:noProof/>
                <w:webHidden/>
              </w:rPr>
              <w:fldChar w:fldCharType="begin"/>
            </w:r>
            <w:r w:rsidR="00862407">
              <w:rPr>
                <w:noProof/>
                <w:webHidden/>
              </w:rPr>
              <w:instrText xml:space="preserve"> PAGEREF _Toc76245538 \h </w:instrText>
            </w:r>
            <w:r w:rsidR="00862407">
              <w:rPr>
                <w:noProof/>
                <w:webHidden/>
              </w:rPr>
            </w:r>
            <w:r w:rsidR="00862407">
              <w:rPr>
                <w:noProof/>
                <w:webHidden/>
              </w:rPr>
              <w:fldChar w:fldCharType="separate"/>
            </w:r>
            <w:r w:rsidR="00143A53">
              <w:rPr>
                <w:noProof/>
                <w:webHidden/>
              </w:rPr>
              <w:t>iii</w:t>
            </w:r>
            <w:r w:rsidR="00862407">
              <w:rPr>
                <w:noProof/>
                <w:webHidden/>
              </w:rPr>
              <w:fldChar w:fldCharType="end"/>
            </w:r>
          </w:hyperlink>
        </w:p>
        <w:p w:rsidR="00862407" w:rsidRDefault="00697D71">
          <w:pPr>
            <w:pStyle w:val="TOC1"/>
            <w:tabs>
              <w:tab w:val="right" w:leader="dot" w:pos="7931"/>
            </w:tabs>
            <w:rPr>
              <w:rFonts w:asciiTheme="minorHAnsi" w:eastAsiaTheme="minorEastAsia" w:hAnsiTheme="minorHAnsi"/>
              <w:noProof/>
              <w:sz w:val="22"/>
            </w:rPr>
          </w:pPr>
          <w:hyperlink w:anchor="_Toc76245539" w:history="1">
            <w:r w:rsidR="00862407" w:rsidRPr="009F6702">
              <w:rPr>
                <w:rStyle w:val="Hyperlink"/>
                <w:noProof/>
              </w:rPr>
              <w:t>DAFTAR ISI</w:t>
            </w:r>
            <w:r w:rsidR="00862407">
              <w:rPr>
                <w:noProof/>
                <w:webHidden/>
              </w:rPr>
              <w:tab/>
            </w:r>
            <w:r w:rsidR="00862407">
              <w:rPr>
                <w:noProof/>
                <w:webHidden/>
              </w:rPr>
              <w:fldChar w:fldCharType="begin"/>
            </w:r>
            <w:r w:rsidR="00862407">
              <w:rPr>
                <w:noProof/>
                <w:webHidden/>
              </w:rPr>
              <w:instrText xml:space="preserve"> PAGEREF _Toc76245539 \h </w:instrText>
            </w:r>
            <w:r w:rsidR="00862407">
              <w:rPr>
                <w:noProof/>
                <w:webHidden/>
              </w:rPr>
            </w:r>
            <w:r w:rsidR="00862407">
              <w:rPr>
                <w:noProof/>
                <w:webHidden/>
              </w:rPr>
              <w:fldChar w:fldCharType="separate"/>
            </w:r>
            <w:r w:rsidR="00143A53">
              <w:rPr>
                <w:noProof/>
                <w:webHidden/>
              </w:rPr>
              <w:t>iv</w:t>
            </w:r>
            <w:r w:rsidR="00862407">
              <w:rPr>
                <w:noProof/>
                <w:webHidden/>
              </w:rPr>
              <w:fldChar w:fldCharType="end"/>
            </w:r>
          </w:hyperlink>
        </w:p>
        <w:p w:rsidR="00862407" w:rsidRDefault="00697D71">
          <w:pPr>
            <w:pStyle w:val="TOC1"/>
            <w:tabs>
              <w:tab w:val="right" w:leader="dot" w:pos="7931"/>
            </w:tabs>
            <w:rPr>
              <w:rFonts w:asciiTheme="minorHAnsi" w:eastAsiaTheme="minorEastAsia" w:hAnsiTheme="minorHAnsi"/>
              <w:noProof/>
              <w:sz w:val="22"/>
            </w:rPr>
          </w:pPr>
          <w:hyperlink w:anchor="_Toc76245540" w:history="1">
            <w:r w:rsidR="00862407" w:rsidRPr="009F6702">
              <w:rPr>
                <w:rStyle w:val="Hyperlink"/>
                <w:noProof/>
              </w:rPr>
              <w:t>DAFTAR GAMBAR</w:t>
            </w:r>
            <w:r w:rsidR="00862407">
              <w:rPr>
                <w:noProof/>
                <w:webHidden/>
              </w:rPr>
              <w:tab/>
            </w:r>
            <w:r w:rsidR="00862407">
              <w:rPr>
                <w:noProof/>
                <w:webHidden/>
              </w:rPr>
              <w:fldChar w:fldCharType="begin"/>
            </w:r>
            <w:r w:rsidR="00862407">
              <w:rPr>
                <w:noProof/>
                <w:webHidden/>
              </w:rPr>
              <w:instrText xml:space="preserve"> PAGEREF _Toc76245540 \h </w:instrText>
            </w:r>
            <w:r w:rsidR="00862407">
              <w:rPr>
                <w:noProof/>
                <w:webHidden/>
              </w:rPr>
            </w:r>
            <w:r w:rsidR="00862407">
              <w:rPr>
                <w:noProof/>
                <w:webHidden/>
              </w:rPr>
              <w:fldChar w:fldCharType="separate"/>
            </w:r>
            <w:r w:rsidR="00143A53">
              <w:rPr>
                <w:noProof/>
                <w:webHidden/>
              </w:rPr>
              <w:t>v</w:t>
            </w:r>
            <w:r w:rsidR="00862407">
              <w:rPr>
                <w:noProof/>
                <w:webHidden/>
              </w:rPr>
              <w:fldChar w:fldCharType="end"/>
            </w:r>
          </w:hyperlink>
        </w:p>
        <w:p w:rsidR="00862407" w:rsidRDefault="00697D71">
          <w:pPr>
            <w:pStyle w:val="TOC1"/>
            <w:tabs>
              <w:tab w:val="right" w:leader="dot" w:pos="7931"/>
            </w:tabs>
            <w:rPr>
              <w:rFonts w:asciiTheme="minorHAnsi" w:eastAsiaTheme="minorEastAsia" w:hAnsiTheme="minorHAnsi"/>
              <w:noProof/>
              <w:sz w:val="22"/>
            </w:rPr>
          </w:pPr>
          <w:hyperlink w:anchor="_Toc76245541" w:history="1">
            <w:r w:rsidR="00862407" w:rsidRPr="009F6702">
              <w:rPr>
                <w:rStyle w:val="Hyperlink"/>
                <w:noProof/>
              </w:rPr>
              <w:t>DAFTAR TABEL</w:t>
            </w:r>
            <w:r w:rsidR="00862407">
              <w:rPr>
                <w:noProof/>
                <w:webHidden/>
              </w:rPr>
              <w:tab/>
            </w:r>
            <w:r w:rsidR="00862407">
              <w:rPr>
                <w:noProof/>
                <w:webHidden/>
              </w:rPr>
              <w:fldChar w:fldCharType="begin"/>
            </w:r>
            <w:r w:rsidR="00862407">
              <w:rPr>
                <w:noProof/>
                <w:webHidden/>
              </w:rPr>
              <w:instrText xml:space="preserve"> PAGEREF _Toc76245541 \h </w:instrText>
            </w:r>
            <w:r w:rsidR="00862407">
              <w:rPr>
                <w:noProof/>
                <w:webHidden/>
              </w:rPr>
            </w:r>
            <w:r w:rsidR="00862407">
              <w:rPr>
                <w:noProof/>
                <w:webHidden/>
              </w:rPr>
              <w:fldChar w:fldCharType="separate"/>
            </w:r>
            <w:r w:rsidR="00143A53">
              <w:rPr>
                <w:noProof/>
                <w:webHidden/>
              </w:rPr>
              <w:t>vi</w:t>
            </w:r>
            <w:r w:rsidR="00862407">
              <w:rPr>
                <w:noProof/>
                <w:webHidden/>
              </w:rPr>
              <w:fldChar w:fldCharType="end"/>
            </w:r>
          </w:hyperlink>
        </w:p>
        <w:p w:rsidR="00862407" w:rsidRDefault="00697D71">
          <w:pPr>
            <w:pStyle w:val="TOC1"/>
            <w:tabs>
              <w:tab w:val="right" w:leader="dot" w:pos="7931"/>
            </w:tabs>
            <w:rPr>
              <w:rFonts w:asciiTheme="minorHAnsi" w:eastAsiaTheme="minorEastAsia" w:hAnsiTheme="minorHAnsi"/>
              <w:noProof/>
              <w:sz w:val="22"/>
            </w:rPr>
          </w:pPr>
          <w:hyperlink w:anchor="_Toc76245542" w:history="1">
            <w:r w:rsidR="00862407" w:rsidRPr="009F6702">
              <w:rPr>
                <w:rStyle w:val="Hyperlink"/>
                <w:noProof/>
              </w:rPr>
              <w:t>BAB I  PENDAHULUAN</w:t>
            </w:r>
            <w:r w:rsidR="00862407">
              <w:rPr>
                <w:noProof/>
                <w:webHidden/>
              </w:rPr>
              <w:tab/>
            </w:r>
            <w:r w:rsidR="00862407">
              <w:rPr>
                <w:noProof/>
                <w:webHidden/>
              </w:rPr>
              <w:fldChar w:fldCharType="begin"/>
            </w:r>
            <w:r w:rsidR="00862407">
              <w:rPr>
                <w:noProof/>
                <w:webHidden/>
              </w:rPr>
              <w:instrText xml:space="preserve"> PAGEREF _Toc76245542 \h </w:instrText>
            </w:r>
            <w:r w:rsidR="00862407">
              <w:rPr>
                <w:noProof/>
                <w:webHidden/>
              </w:rPr>
            </w:r>
            <w:r w:rsidR="00862407">
              <w:rPr>
                <w:noProof/>
                <w:webHidden/>
              </w:rPr>
              <w:fldChar w:fldCharType="separate"/>
            </w:r>
            <w:r w:rsidR="00143A53">
              <w:rPr>
                <w:noProof/>
                <w:webHidden/>
              </w:rPr>
              <w:t>1</w:t>
            </w:r>
            <w:r w:rsidR="00862407">
              <w:rPr>
                <w:noProof/>
                <w:webHidden/>
              </w:rPr>
              <w:fldChar w:fldCharType="end"/>
            </w:r>
          </w:hyperlink>
        </w:p>
        <w:p w:rsidR="00862407" w:rsidRDefault="00697D71">
          <w:pPr>
            <w:pStyle w:val="TOC2"/>
            <w:rPr>
              <w:rFonts w:asciiTheme="minorHAnsi" w:eastAsiaTheme="minorEastAsia" w:hAnsiTheme="minorHAnsi"/>
              <w:noProof/>
              <w:sz w:val="22"/>
            </w:rPr>
          </w:pPr>
          <w:hyperlink w:anchor="_Toc76245543" w:history="1">
            <w:r w:rsidR="00862407" w:rsidRPr="009F6702">
              <w:rPr>
                <w:rStyle w:val="Hyperlink"/>
                <w:noProof/>
              </w:rPr>
              <w:t>1.1.</w:t>
            </w:r>
            <w:r w:rsidR="00862407">
              <w:rPr>
                <w:rFonts w:asciiTheme="minorHAnsi" w:eastAsiaTheme="minorEastAsia" w:hAnsiTheme="minorHAnsi"/>
                <w:noProof/>
                <w:sz w:val="22"/>
              </w:rPr>
              <w:tab/>
            </w:r>
            <w:r w:rsidR="00862407" w:rsidRPr="009F6702">
              <w:rPr>
                <w:rStyle w:val="Hyperlink"/>
                <w:noProof/>
              </w:rPr>
              <w:t>Latar Belakang</w:t>
            </w:r>
            <w:r w:rsidR="00862407">
              <w:rPr>
                <w:noProof/>
                <w:webHidden/>
              </w:rPr>
              <w:tab/>
            </w:r>
            <w:r w:rsidR="00862407">
              <w:rPr>
                <w:noProof/>
                <w:webHidden/>
              </w:rPr>
              <w:fldChar w:fldCharType="begin"/>
            </w:r>
            <w:r w:rsidR="00862407">
              <w:rPr>
                <w:noProof/>
                <w:webHidden/>
              </w:rPr>
              <w:instrText xml:space="preserve"> PAGEREF _Toc76245543 \h </w:instrText>
            </w:r>
            <w:r w:rsidR="00862407">
              <w:rPr>
                <w:noProof/>
                <w:webHidden/>
              </w:rPr>
            </w:r>
            <w:r w:rsidR="00862407">
              <w:rPr>
                <w:noProof/>
                <w:webHidden/>
              </w:rPr>
              <w:fldChar w:fldCharType="separate"/>
            </w:r>
            <w:r w:rsidR="00143A53">
              <w:rPr>
                <w:noProof/>
                <w:webHidden/>
              </w:rPr>
              <w:t>1</w:t>
            </w:r>
            <w:r w:rsidR="00862407">
              <w:rPr>
                <w:noProof/>
                <w:webHidden/>
              </w:rPr>
              <w:fldChar w:fldCharType="end"/>
            </w:r>
          </w:hyperlink>
        </w:p>
        <w:p w:rsidR="00862407" w:rsidRDefault="00697D71">
          <w:pPr>
            <w:pStyle w:val="TOC2"/>
            <w:rPr>
              <w:rFonts w:asciiTheme="minorHAnsi" w:eastAsiaTheme="minorEastAsia" w:hAnsiTheme="minorHAnsi"/>
              <w:noProof/>
              <w:sz w:val="22"/>
            </w:rPr>
          </w:pPr>
          <w:hyperlink w:anchor="_Toc76245544" w:history="1">
            <w:r w:rsidR="00862407" w:rsidRPr="009F6702">
              <w:rPr>
                <w:rStyle w:val="Hyperlink"/>
                <w:noProof/>
              </w:rPr>
              <w:t>1.2. Rumusan Masalah.</w:t>
            </w:r>
            <w:r w:rsidR="00862407">
              <w:rPr>
                <w:noProof/>
                <w:webHidden/>
              </w:rPr>
              <w:tab/>
            </w:r>
            <w:r w:rsidR="00862407">
              <w:rPr>
                <w:noProof/>
                <w:webHidden/>
              </w:rPr>
              <w:fldChar w:fldCharType="begin"/>
            </w:r>
            <w:r w:rsidR="00862407">
              <w:rPr>
                <w:noProof/>
                <w:webHidden/>
              </w:rPr>
              <w:instrText xml:space="preserve"> PAGEREF _Toc76245544 \h </w:instrText>
            </w:r>
            <w:r w:rsidR="00862407">
              <w:rPr>
                <w:noProof/>
                <w:webHidden/>
              </w:rPr>
            </w:r>
            <w:r w:rsidR="00862407">
              <w:rPr>
                <w:noProof/>
                <w:webHidden/>
              </w:rPr>
              <w:fldChar w:fldCharType="separate"/>
            </w:r>
            <w:r w:rsidR="00143A53">
              <w:rPr>
                <w:noProof/>
                <w:webHidden/>
              </w:rPr>
              <w:t>3</w:t>
            </w:r>
            <w:r w:rsidR="00862407">
              <w:rPr>
                <w:noProof/>
                <w:webHidden/>
              </w:rPr>
              <w:fldChar w:fldCharType="end"/>
            </w:r>
          </w:hyperlink>
        </w:p>
        <w:p w:rsidR="00862407" w:rsidRDefault="00697D71">
          <w:pPr>
            <w:pStyle w:val="TOC2"/>
            <w:rPr>
              <w:rFonts w:asciiTheme="minorHAnsi" w:eastAsiaTheme="minorEastAsia" w:hAnsiTheme="minorHAnsi"/>
              <w:noProof/>
              <w:sz w:val="22"/>
            </w:rPr>
          </w:pPr>
          <w:hyperlink w:anchor="_Toc76245545" w:history="1">
            <w:r w:rsidR="00862407" w:rsidRPr="009F6702">
              <w:rPr>
                <w:rStyle w:val="Hyperlink"/>
                <w:noProof/>
              </w:rPr>
              <w:t>1.2.</w:t>
            </w:r>
            <w:r w:rsidR="00862407">
              <w:rPr>
                <w:rFonts w:asciiTheme="minorHAnsi" w:eastAsiaTheme="minorEastAsia" w:hAnsiTheme="minorHAnsi"/>
                <w:noProof/>
                <w:sz w:val="22"/>
              </w:rPr>
              <w:tab/>
            </w:r>
            <w:r w:rsidR="00862407" w:rsidRPr="009F6702">
              <w:rPr>
                <w:rStyle w:val="Hyperlink"/>
                <w:noProof/>
              </w:rPr>
              <w:t>Batasan Masalah.</w:t>
            </w:r>
            <w:r w:rsidR="00862407">
              <w:rPr>
                <w:noProof/>
                <w:webHidden/>
              </w:rPr>
              <w:tab/>
            </w:r>
            <w:r w:rsidR="00862407">
              <w:rPr>
                <w:noProof/>
                <w:webHidden/>
              </w:rPr>
              <w:fldChar w:fldCharType="begin"/>
            </w:r>
            <w:r w:rsidR="00862407">
              <w:rPr>
                <w:noProof/>
                <w:webHidden/>
              </w:rPr>
              <w:instrText xml:space="preserve"> PAGEREF _Toc76245545 \h </w:instrText>
            </w:r>
            <w:r w:rsidR="00862407">
              <w:rPr>
                <w:noProof/>
                <w:webHidden/>
              </w:rPr>
            </w:r>
            <w:r w:rsidR="00862407">
              <w:rPr>
                <w:noProof/>
                <w:webHidden/>
              </w:rPr>
              <w:fldChar w:fldCharType="separate"/>
            </w:r>
            <w:r w:rsidR="00143A53">
              <w:rPr>
                <w:noProof/>
                <w:webHidden/>
              </w:rPr>
              <w:t>3</w:t>
            </w:r>
            <w:r w:rsidR="00862407">
              <w:rPr>
                <w:noProof/>
                <w:webHidden/>
              </w:rPr>
              <w:fldChar w:fldCharType="end"/>
            </w:r>
          </w:hyperlink>
        </w:p>
        <w:p w:rsidR="00862407" w:rsidRDefault="00697D71">
          <w:pPr>
            <w:pStyle w:val="TOC2"/>
            <w:rPr>
              <w:rFonts w:asciiTheme="minorHAnsi" w:eastAsiaTheme="minorEastAsia" w:hAnsiTheme="minorHAnsi"/>
              <w:noProof/>
              <w:sz w:val="22"/>
            </w:rPr>
          </w:pPr>
          <w:hyperlink w:anchor="_Toc76245546" w:history="1">
            <w:r w:rsidR="00862407" w:rsidRPr="009F6702">
              <w:rPr>
                <w:rStyle w:val="Hyperlink"/>
                <w:noProof/>
              </w:rPr>
              <w:t>1.3.</w:t>
            </w:r>
            <w:r w:rsidR="00862407">
              <w:rPr>
                <w:rFonts w:asciiTheme="minorHAnsi" w:eastAsiaTheme="minorEastAsia" w:hAnsiTheme="minorHAnsi"/>
                <w:noProof/>
                <w:sz w:val="22"/>
              </w:rPr>
              <w:tab/>
            </w:r>
            <w:r w:rsidR="00862407" w:rsidRPr="009F6702">
              <w:rPr>
                <w:rStyle w:val="Hyperlink"/>
                <w:noProof/>
              </w:rPr>
              <w:t>Tujuan Penelitian.</w:t>
            </w:r>
            <w:r w:rsidR="00862407">
              <w:rPr>
                <w:noProof/>
                <w:webHidden/>
              </w:rPr>
              <w:tab/>
            </w:r>
            <w:r w:rsidR="00862407">
              <w:rPr>
                <w:noProof/>
                <w:webHidden/>
              </w:rPr>
              <w:fldChar w:fldCharType="begin"/>
            </w:r>
            <w:r w:rsidR="00862407">
              <w:rPr>
                <w:noProof/>
                <w:webHidden/>
              </w:rPr>
              <w:instrText xml:space="preserve"> PAGEREF _Toc76245546 \h </w:instrText>
            </w:r>
            <w:r w:rsidR="00862407">
              <w:rPr>
                <w:noProof/>
                <w:webHidden/>
              </w:rPr>
            </w:r>
            <w:r w:rsidR="00862407">
              <w:rPr>
                <w:noProof/>
                <w:webHidden/>
              </w:rPr>
              <w:fldChar w:fldCharType="separate"/>
            </w:r>
            <w:r w:rsidR="00143A53">
              <w:rPr>
                <w:noProof/>
                <w:webHidden/>
              </w:rPr>
              <w:t>3</w:t>
            </w:r>
            <w:r w:rsidR="00862407">
              <w:rPr>
                <w:noProof/>
                <w:webHidden/>
              </w:rPr>
              <w:fldChar w:fldCharType="end"/>
            </w:r>
          </w:hyperlink>
        </w:p>
        <w:p w:rsidR="00862407" w:rsidRDefault="00697D71">
          <w:pPr>
            <w:pStyle w:val="TOC2"/>
            <w:rPr>
              <w:rFonts w:asciiTheme="minorHAnsi" w:eastAsiaTheme="minorEastAsia" w:hAnsiTheme="minorHAnsi"/>
              <w:noProof/>
              <w:sz w:val="22"/>
            </w:rPr>
          </w:pPr>
          <w:hyperlink w:anchor="_Toc76245547" w:history="1">
            <w:r w:rsidR="00862407" w:rsidRPr="009F6702">
              <w:rPr>
                <w:rStyle w:val="Hyperlink"/>
                <w:noProof/>
              </w:rPr>
              <w:t>1.4.</w:t>
            </w:r>
            <w:r w:rsidR="00862407">
              <w:rPr>
                <w:rFonts w:asciiTheme="minorHAnsi" w:eastAsiaTheme="minorEastAsia" w:hAnsiTheme="minorHAnsi"/>
                <w:noProof/>
                <w:sz w:val="22"/>
              </w:rPr>
              <w:tab/>
            </w:r>
            <w:r w:rsidR="00862407" w:rsidRPr="009F6702">
              <w:rPr>
                <w:rStyle w:val="Hyperlink"/>
                <w:noProof/>
              </w:rPr>
              <w:t>Manfaat Penelitian.</w:t>
            </w:r>
            <w:r w:rsidR="00862407">
              <w:rPr>
                <w:noProof/>
                <w:webHidden/>
              </w:rPr>
              <w:tab/>
            </w:r>
            <w:r w:rsidR="00862407">
              <w:rPr>
                <w:noProof/>
                <w:webHidden/>
              </w:rPr>
              <w:fldChar w:fldCharType="begin"/>
            </w:r>
            <w:r w:rsidR="00862407">
              <w:rPr>
                <w:noProof/>
                <w:webHidden/>
              </w:rPr>
              <w:instrText xml:space="preserve"> PAGEREF _Toc76245547 \h </w:instrText>
            </w:r>
            <w:r w:rsidR="00862407">
              <w:rPr>
                <w:noProof/>
                <w:webHidden/>
              </w:rPr>
            </w:r>
            <w:r w:rsidR="00862407">
              <w:rPr>
                <w:noProof/>
                <w:webHidden/>
              </w:rPr>
              <w:fldChar w:fldCharType="separate"/>
            </w:r>
            <w:r w:rsidR="00143A53">
              <w:rPr>
                <w:noProof/>
                <w:webHidden/>
              </w:rPr>
              <w:t>4</w:t>
            </w:r>
            <w:r w:rsidR="00862407">
              <w:rPr>
                <w:noProof/>
                <w:webHidden/>
              </w:rPr>
              <w:fldChar w:fldCharType="end"/>
            </w:r>
          </w:hyperlink>
        </w:p>
        <w:p w:rsidR="00862407" w:rsidRDefault="00697D71">
          <w:pPr>
            <w:pStyle w:val="TOC1"/>
            <w:tabs>
              <w:tab w:val="right" w:leader="dot" w:pos="7931"/>
            </w:tabs>
            <w:rPr>
              <w:rFonts w:asciiTheme="minorHAnsi" w:eastAsiaTheme="minorEastAsia" w:hAnsiTheme="minorHAnsi"/>
              <w:noProof/>
              <w:sz w:val="22"/>
            </w:rPr>
          </w:pPr>
          <w:hyperlink w:anchor="_Toc76245548" w:history="1">
            <w:r w:rsidR="00862407" w:rsidRPr="009F6702">
              <w:rPr>
                <w:rStyle w:val="Hyperlink"/>
                <w:noProof/>
              </w:rPr>
              <w:t>BAB II  TINJAUAN PUSTAKA</w:t>
            </w:r>
            <w:r w:rsidR="00862407">
              <w:rPr>
                <w:noProof/>
                <w:webHidden/>
              </w:rPr>
              <w:tab/>
            </w:r>
            <w:r w:rsidR="00862407">
              <w:rPr>
                <w:noProof/>
                <w:webHidden/>
              </w:rPr>
              <w:fldChar w:fldCharType="begin"/>
            </w:r>
            <w:r w:rsidR="00862407">
              <w:rPr>
                <w:noProof/>
                <w:webHidden/>
              </w:rPr>
              <w:instrText xml:space="preserve"> PAGEREF _Toc76245548 \h </w:instrText>
            </w:r>
            <w:r w:rsidR="00862407">
              <w:rPr>
                <w:noProof/>
                <w:webHidden/>
              </w:rPr>
            </w:r>
            <w:r w:rsidR="00862407">
              <w:rPr>
                <w:noProof/>
                <w:webHidden/>
              </w:rPr>
              <w:fldChar w:fldCharType="separate"/>
            </w:r>
            <w:r w:rsidR="00143A53">
              <w:rPr>
                <w:noProof/>
                <w:webHidden/>
              </w:rPr>
              <w:t>5</w:t>
            </w:r>
            <w:r w:rsidR="00862407">
              <w:rPr>
                <w:noProof/>
                <w:webHidden/>
              </w:rPr>
              <w:fldChar w:fldCharType="end"/>
            </w:r>
          </w:hyperlink>
        </w:p>
        <w:p w:rsidR="00862407" w:rsidRDefault="00697D71">
          <w:pPr>
            <w:pStyle w:val="TOC2"/>
            <w:rPr>
              <w:rFonts w:asciiTheme="minorHAnsi" w:eastAsiaTheme="minorEastAsia" w:hAnsiTheme="minorHAnsi"/>
              <w:noProof/>
              <w:sz w:val="22"/>
            </w:rPr>
          </w:pPr>
          <w:hyperlink w:anchor="_Toc76245549" w:history="1">
            <w:r w:rsidR="00862407" w:rsidRPr="009F6702">
              <w:rPr>
                <w:rStyle w:val="Hyperlink"/>
                <w:noProof/>
              </w:rPr>
              <w:t>2.1. Kajian Pustaka</w:t>
            </w:r>
            <w:r w:rsidR="00862407">
              <w:rPr>
                <w:noProof/>
                <w:webHidden/>
              </w:rPr>
              <w:tab/>
            </w:r>
            <w:r w:rsidR="00862407">
              <w:rPr>
                <w:noProof/>
                <w:webHidden/>
              </w:rPr>
              <w:fldChar w:fldCharType="begin"/>
            </w:r>
            <w:r w:rsidR="00862407">
              <w:rPr>
                <w:noProof/>
                <w:webHidden/>
              </w:rPr>
              <w:instrText xml:space="preserve"> PAGEREF _Toc76245549 \h </w:instrText>
            </w:r>
            <w:r w:rsidR="00862407">
              <w:rPr>
                <w:noProof/>
                <w:webHidden/>
              </w:rPr>
            </w:r>
            <w:r w:rsidR="00862407">
              <w:rPr>
                <w:noProof/>
                <w:webHidden/>
              </w:rPr>
              <w:fldChar w:fldCharType="separate"/>
            </w:r>
            <w:r w:rsidR="00143A53">
              <w:rPr>
                <w:noProof/>
                <w:webHidden/>
              </w:rPr>
              <w:t>5</w:t>
            </w:r>
            <w:r w:rsidR="00862407">
              <w:rPr>
                <w:noProof/>
                <w:webHidden/>
              </w:rPr>
              <w:fldChar w:fldCharType="end"/>
            </w:r>
          </w:hyperlink>
        </w:p>
        <w:p w:rsidR="00862407" w:rsidRDefault="00EA46BF">
          <w:pPr>
            <w:pStyle w:val="TOC2"/>
            <w:rPr>
              <w:rFonts w:asciiTheme="minorHAnsi" w:eastAsiaTheme="minorEastAsia" w:hAnsiTheme="minorHAnsi"/>
              <w:noProof/>
              <w:sz w:val="22"/>
            </w:rPr>
          </w:pPr>
          <w:hyperlink w:anchor="_Toc76245550" w:history="1">
            <w:r w:rsidR="00862407" w:rsidRPr="009F6702">
              <w:rPr>
                <w:rStyle w:val="Hyperlink"/>
                <w:noProof/>
              </w:rPr>
              <w:t>2.2. Landasan Teori</w:t>
            </w:r>
            <w:r w:rsidR="00862407">
              <w:rPr>
                <w:noProof/>
                <w:webHidden/>
              </w:rPr>
              <w:tab/>
            </w:r>
            <w:r w:rsidR="00862407">
              <w:rPr>
                <w:noProof/>
                <w:webHidden/>
              </w:rPr>
              <w:fldChar w:fldCharType="begin"/>
            </w:r>
            <w:r w:rsidR="00862407">
              <w:rPr>
                <w:noProof/>
                <w:webHidden/>
              </w:rPr>
              <w:instrText xml:space="preserve"> PAGEREF _Toc76245550 \h </w:instrText>
            </w:r>
            <w:r w:rsidR="00862407">
              <w:rPr>
                <w:noProof/>
                <w:webHidden/>
              </w:rPr>
            </w:r>
            <w:r w:rsidR="00862407">
              <w:rPr>
                <w:noProof/>
                <w:webHidden/>
              </w:rPr>
              <w:fldChar w:fldCharType="separate"/>
            </w:r>
            <w:r w:rsidR="00143A53">
              <w:rPr>
                <w:noProof/>
                <w:webHidden/>
              </w:rPr>
              <w:t>10</w:t>
            </w:r>
            <w:r w:rsidR="00862407">
              <w:rPr>
                <w:noProof/>
                <w:webHidden/>
              </w:rPr>
              <w:fldChar w:fldCharType="end"/>
            </w:r>
          </w:hyperlink>
        </w:p>
        <w:p w:rsidR="00862407" w:rsidRDefault="00697D71">
          <w:pPr>
            <w:pStyle w:val="TOC1"/>
            <w:tabs>
              <w:tab w:val="right" w:leader="dot" w:pos="7931"/>
            </w:tabs>
            <w:rPr>
              <w:rFonts w:asciiTheme="minorHAnsi" w:eastAsiaTheme="minorEastAsia" w:hAnsiTheme="minorHAnsi"/>
              <w:noProof/>
              <w:sz w:val="22"/>
            </w:rPr>
          </w:pPr>
          <w:hyperlink w:anchor="_Toc76245551" w:history="1">
            <w:r w:rsidR="00862407" w:rsidRPr="009F6702">
              <w:rPr>
                <w:rStyle w:val="Hyperlink"/>
                <w:noProof/>
              </w:rPr>
              <w:t>BAB III  METODE PENELITIAN</w:t>
            </w:r>
            <w:r w:rsidR="00862407">
              <w:rPr>
                <w:noProof/>
                <w:webHidden/>
              </w:rPr>
              <w:tab/>
            </w:r>
            <w:r w:rsidR="00862407">
              <w:rPr>
                <w:noProof/>
                <w:webHidden/>
              </w:rPr>
              <w:fldChar w:fldCharType="begin"/>
            </w:r>
            <w:r w:rsidR="00862407">
              <w:rPr>
                <w:noProof/>
                <w:webHidden/>
              </w:rPr>
              <w:instrText xml:space="preserve"> PAGEREF _Toc76245551 \h </w:instrText>
            </w:r>
            <w:r w:rsidR="00862407">
              <w:rPr>
                <w:noProof/>
                <w:webHidden/>
              </w:rPr>
            </w:r>
            <w:r w:rsidR="00862407">
              <w:rPr>
                <w:noProof/>
                <w:webHidden/>
              </w:rPr>
              <w:fldChar w:fldCharType="separate"/>
            </w:r>
            <w:r w:rsidR="00143A53">
              <w:rPr>
                <w:noProof/>
                <w:webHidden/>
              </w:rPr>
              <w:t>28</w:t>
            </w:r>
            <w:r w:rsidR="00862407">
              <w:rPr>
                <w:noProof/>
                <w:webHidden/>
              </w:rPr>
              <w:fldChar w:fldCharType="end"/>
            </w:r>
          </w:hyperlink>
        </w:p>
        <w:p w:rsidR="00862407" w:rsidRDefault="00697D71" w:rsidP="00862407">
          <w:pPr>
            <w:pStyle w:val="TOC2"/>
            <w:rPr>
              <w:rFonts w:asciiTheme="minorHAnsi" w:eastAsiaTheme="minorEastAsia" w:hAnsiTheme="minorHAnsi"/>
              <w:noProof/>
              <w:sz w:val="22"/>
            </w:rPr>
          </w:pPr>
          <w:hyperlink w:anchor="_Toc76245552" w:history="1">
            <w:r w:rsidR="00862407" w:rsidRPr="009F6702">
              <w:rPr>
                <w:rStyle w:val="Hyperlink"/>
                <w:noProof/>
                <w:lang w:val="id-ID"/>
              </w:rPr>
              <w:t>3.1 Tempat dan waktu penelitian</w:t>
            </w:r>
            <w:r w:rsidR="00862407">
              <w:rPr>
                <w:noProof/>
                <w:webHidden/>
              </w:rPr>
              <w:tab/>
            </w:r>
            <w:r w:rsidR="00862407">
              <w:rPr>
                <w:noProof/>
                <w:webHidden/>
              </w:rPr>
              <w:fldChar w:fldCharType="begin"/>
            </w:r>
            <w:r w:rsidR="00862407">
              <w:rPr>
                <w:noProof/>
                <w:webHidden/>
              </w:rPr>
              <w:instrText xml:space="preserve"> PAGEREF _Toc76245552 \h </w:instrText>
            </w:r>
            <w:r w:rsidR="00862407">
              <w:rPr>
                <w:noProof/>
                <w:webHidden/>
              </w:rPr>
            </w:r>
            <w:r w:rsidR="00862407">
              <w:rPr>
                <w:noProof/>
                <w:webHidden/>
              </w:rPr>
              <w:fldChar w:fldCharType="separate"/>
            </w:r>
            <w:r w:rsidR="00143A53">
              <w:rPr>
                <w:noProof/>
                <w:webHidden/>
              </w:rPr>
              <w:t>28</w:t>
            </w:r>
            <w:r w:rsidR="00862407">
              <w:rPr>
                <w:noProof/>
                <w:webHidden/>
              </w:rPr>
              <w:fldChar w:fldCharType="end"/>
            </w:r>
          </w:hyperlink>
        </w:p>
        <w:p w:rsidR="00862407" w:rsidRDefault="00697D71" w:rsidP="00862407">
          <w:pPr>
            <w:pStyle w:val="TOC2"/>
            <w:rPr>
              <w:rFonts w:asciiTheme="minorHAnsi" w:eastAsiaTheme="minorEastAsia" w:hAnsiTheme="minorHAnsi"/>
              <w:noProof/>
              <w:sz w:val="22"/>
            </w:rPr>
          </w:pPr>
          <w:hyperlink w:anchor="_Toc76245553" w:history="1">
            <w:r w:rsidR="00862407" w:rsidRPr="009F6702">
              <w:rPr>
                <w:rStyle w:val="Hyperlink"/>
                <w:noProof/>
                <w:lang w:val="id-ID"/>
              </w:rPr>
              <w:t>3.2  Jadwal penelitian</w:t>
            </w:r>
            <w:r w:rsidR="00862407">
              <w:rPr>
                <w:noProof/>
                <w:webHidden/>
              </w:rPr>
              <w:tab/>
            </w:r>
            <w:r w:rsidR="00862407">
              <w:rPr>
                <w:noProof/>
                <w:webHidden/>
              </w:rPr>
              <w:fldChar w:fldCharType="begin"/>
            </w:r>
            <w:r w:rsidR="00862407">
              <w:rPr>
                <w:noProof/>
                <w:webHidden/>
              </w:rPr>
              <w:instrText xml:space="preserve"> PAGEREF _Toc76245553 \h </w:instrText>
            </w:r>
            <w:r w:rsidR="00862407">
              <w:rPr>
                <w:noProof/>
                <w:webHidden/>
              </w:rPr>
            </w:r>
            <w:r w:rsidR="00862407">
              <w:rPr>
                <w:noProof/>
                <w:webHidden/>
              </w:rPr>
              <w:fldChar w:fldCharType="separate"/>
            </w:r>
            <w:r w:rsidR="00143A53">
              <w:rPr>
                <w:noProof/>
                <w:webHidden/>
              </w:rPr>
              <w:t>28</w:t>
            </w:r>
            <w:r w:rsidR="00862407">
              <w:rPr>
                <w:noProof/>
                <w:webHidden/>
              </w:rPr>
              <w:fldChar w:fldCharType="end"/>
            </w:r>
          </w:hyperlink>
        </w:p>
        <w:p w:rsidR="00862407" w:rsidRDefault="00697D71" w:rsidP="00862407">
          <w:pPr>
            <w:pStyle w:val="TOC2"/>
            <w:rPr>
              <w:rFonts w:asciiTheme="minorHAnsi" w:eastAsiaTheme="minorEastAsia" w:hAnsiTheme="minorHAnsi"/>
              <w:noProof/>
              <w:sz w:val="22"/>
            </w:rPr>
          </w:pPr>
          <w:hyperlink w:anchor="_Toc76245554" w:history="1">
            <w:r w:rsidR="00862407" w:rsidRPr="009F6702">
              <w:rPr>
                <w:rStyle w:val="Hyperlink"/>
                <w:noProof/>
                <w:lang w:val="id-ID"/>
              </w:rPr>
              <w:t>3.3 Teknik Pengumpulan data.</w:t>
            </w:r>
            <w:r w:rsidR="00862407">
              <w:rPr>
                <w:noProof/>
                <w:webHidden/>
              </w:rPr>
              <w:tab/>
            </w:r>
            <w:r w:rsidR="00862407">
              <w:rPr>
                <w:noProof/>
                <w:webHidden/>
              </w:rPr>
              <w:fldChar w:fldCharType="begin"/>
            </w:r>
            <w:r w:rsidR="00862407">
              <w:rPr>
                <w:noProof/>
                <w:webHidden/>
              </w:rPr>
              <w:instrText xml:space="preserve"> PAGEREF _Toc76245554 \h </w:instrText>
            </w:r>
            <w:r w:rsidR="00862407">
              <w:rPr>
                <w:noProof/>
                <w:webHidden/>
              </w:rPr>
            </w:r>
            <w:r w:rsidR="00862407">
              <w:rPr>
                <w:noProof/>
                <w:webHidden/>
              </w:rPr>
              <w:fldChar w:fldCharType="separate"/>
            </w:r>
            <w:r w:rsidR="00143A53">
              <w:rPr>
                <w:noProof/>
                <w:webHidden/>
              </w:rPr>
              <w:t>28</w:t>
            </w:r>
            <w:r w:rsidR="00862407">
              <w:rPr>
                <w:noProof/>
                <w:webHidden/>
              </w:rPr>
              <w:fldChar w:fldCharType="end"/>
            </w:r>
          </w:hyperlink>
        </w:p>
        <w:p w:rsidR="00862407" w:rsidRDefault="00697D71" w:rsidP="00862407">
          <w:pPr>
            <w:pStyle w:val="TOC2"/>
            <w:rPr>
              <w:rFonts w:asciiTheme="minorHAnsi" w:eastAsiaTheme="minorEastAsia" w:hAnsiTheme="minorHAnsi"/>
              <w:noProof/>
              <w:sz w:val="22"/>
            </w:rPr>
          </w:pPr>
          <w:hyperlink w:anchor="_Toc76245555" w:history="1">
            <w:r w:rsidR="00862407" w:rsidRPr="009F6702">
              <w:rPr>
                <w:rStyle w:val="Hyperlink"/>
                <w:noProof/>
                <w:lang w:val="id-ID"/>
              </w:rPr>
              <w:t>3.4</w:t>
            </w:r>
            <w:r w:rsidR="00862407">
              <w:rPr>
                <w:rFonts w:asciiTheme="minorHAnsi" w:eastAsiaTheme="minorEastAsia" w:hAnsiTheme="minorHAnsi"/>
                <w:noProof/>
                <w:sz w:val="22"/>
              </w:rPr>
              <w:tab/>
            </w:r>
            <w:r w:rsidR="00956FCF">
              <w:rPr>
                <w:rStyle w:val="Hyperlink"/>
                <w:noProof/>
                <w:lang w:val="id-ID"/>
              </w:rPr>
              <w:t>L</w:t>
            </w:r>
            <w:r w:rsidR="00862407" w:rsidRPr="009F6702">
              <w:rPr>
                <w:rStyle w:val="Hyperlink"/>
                <w:noProof/>
                <w:lang w:val="id-ID"/>
              </w:rPr>
              <w:t>angkah-langkah penelitian</w:t>
            </w:r>
            <w:r w:rsidR="00862407">
              <w:rPr>
                <w:noProof/>
                <w:webHidden/>
              </w:rPr>
              <w:tab/>
            </w:r>
            <w:r w:rsidR="00862407">
              <w:rPr>
                <w:noProof/>
                <w:webHidden/>
              </w:rPr>
              <w:fldChar w:fldCharType="begin"/>
            </w:r>
            <w:r w:rsidR="00862407">
              <w:rPr>
                <w:noProof/>
                <w:webHidden/>
              </w:rPr>
              <w:instrText xml:space="preserve"> PAGEREF _Toc76245555 \h </w:instrText>
            </w:r>
            <w:r w:rsidR="00862407">
              <w:rPr>
                <w:noProof/>
                <w:webHidden/>
              </w:rPr>
            </w:r>
            <w:r w:rsidR="00862407">
              <w:rPr>
                <w:noProof/>
                <w:webHidden/>
              </w:rPr>
              <w:fldChar w:fldCharType="separate"/>
            </w:r>
            <w:r w:rsidR="00143A53">
              <w:rPr>
                <w:noProof/>
                <w:webHidden/>
              </w:rPr>
              <w:t>29</w:t>
            </w:r>
            <w:r w:rsidR="00862407">
              <w:rPr>
                <w:noProof/>
                <w:webHidden/>
              </w:rPr>
              <w:fldChar w:fldCharType="end"/>
            </w:r>
          </w:hyperlink>
        </w:p>
        <w:p w:rsidR="00862407" w:rsidRPr="00862407" w:rsidRDefault="00697D71" w:rsidP="00862407">
          <w:pPr>
            <w:pStyle w:val="TOC3"/>
            <w:rPr>
              <w:rFonts w:asciiTheme="minorHAnsi" w:eastAsiaTheme="minorEastAsia" w:hAnsiTheme="minorHAnsi"/>
              <w:sz w:val="22"/>
            </w:rPr>
          </w:pPr>
          <w:hyperlink w:anchor="_Toc76245556" w:history="1">
            <w:r w:rsidR="00862407" w:rsidRPr="00862407">
              <w:rPr>
                <w:rStyle w:val="Hyperlink"/>
                <w:b w:val="0"/>
              </w:rPr>
              <w:t>3.4.1 Analisis kebutuhan</w:t>
            </w:r>
            <w:r w:rsidR="00862407" w:rsidRPr="00C01199">
              <w:rPr>
                <w:b w:val="0"/>
                <w:webHidden/>
              </w:rPr>
              <w:tab/>
            </w:r>
            <w:r w:rsidR="00862407" w:rsidRPr="00C01199">
              <w:rPr>
                <w:b w:val="0"/>
                <w:webHidden/>
              </w:rPr>
              <w:fldChar w:fldCharType="begin"/>
            </w:r>
            <w:r w:rsidR="00862407" w:rsidRPr="00C01199">
              <w:rPr>
                <w:b w:val="0"/>
                <w:webHidden/>
              </w:rPr>
              <w:instrText xml:space="preserve"> PAGEREF _Toc76245556 \h </w:instrText>
            </w:r>
            <w:r w:rsidR="00862407" w:rsidRPr="00C01199">
              <w:rPr>
                <w:b w:val="0"/>
                <w:webHidden/>
              </w:rPr>
            </w:r>
            <w:r w:rsidR="00862407" w:rsidRPr="00C01199">
              <w:rPr>
                <w:b w:val="0"/>
                <w:webHidden/>
              </w:rPr>
              <w:fldChar w:fldCharType="separate"/>
            </w:r>
            <w:r w:rsidR="00143A53">
              <w:rPr>
                <w:b w:val="0"/>
                <w:webHidden/>
              </w:rPr>
              <w:t>29</w:t>
            </w:r>
            <w:r w:rsidR="00862407" w:rsidRPr="00C01199">
              <w:rPr>
                <w:b w:val="0"/>
                <w:webHidden/>
              </w:rPr>
              <w:fldChar w:fldCharType="end"/>
            </w:r>
          </w:hyperlink>
        </w:p>
        <w:p w:rsidR="00862407" w:rsidRPr="00862407" w:rsidRDefault="00697D71" w:rsidP="00862407">
          <w:pPr>
            <w:pStyle w:val="TOC3"/>
            <w:rPr>
              <w:rFonts w:asciiTheme="minorHAnsi" w:eastAsiaTheme="minorEastAsia" w:hAnsiTheme="minorHAnsi"/>
              <w:sz w:val="22"/>
            </w:rPr>
          </w:pPr>
          <w:hyperlink w:anchor="_Toc76245557" w:history="1">
            <w:r w:rsidR="00862407" w:rsidRPr="00862407">
              <w:rPr>
                <w:rStyle w:val="Hyperlink"/>
                <w:b w:val="0"/>
              </w:rPr>
              <w:t>3.4.2 Desain sistem</w:t>
            </w:r>
            <w:r w:rsidR="00862407" w:rsidRPr="00C01199">
              <w:rPr>
                <w:b w:val="0"/>
                <w:webHidden/>
              </w:rPr>
              <w:tab/>
            </w:r>
            <w:r w:rsidR="00862407" w:rsidRPr="00C01199">
              <w:rPr>
                <w:b w:val="0"/>
                <w:webHidden/>
              </w:rPr>
              <w:fldChar w:fldCharType="begin"/>
            </w:r>
            <w:r w:rsidR="00862407" w:rsidRPr="00C01199">
              <w:rPr>
                <w:b w:val="0"/>
                <w:webHidden/>
              </w:rPr>
              <w:instrText xml:space="preserve"> PAGEREF _Toc76245557 \h </w:instrText>
            </w:r>
            <w:r w:rsidR="00862407" w:rsidRPr="00C01199">
              <w:rPr>
                <w:b w:val="0"/>
                <w:webHidden/>
              </w:rPr>
            </w:r>
            <w:r w:rsidR="00862407" w:rsidRPr="00C01199">
              <w:rPr>
                <w:b w:val="0"/>
                <w:webHidden/>
              </w:rPr>
              <w:fldChar w:fldCharType="separate"/>
            </w:r>
            <w:r w:rsidR="00143A53">
              <w:rPr>
                <w:b w:val="0"/>
                <w:webHidden/>
              </w:rPr>
              <w:t>30</w:t>
            </w:r>
            <w:r w:rsidR="00862407" w:rsidRPr="00C01199">
              <w:rPr>
                <w:b w:val="0"/>
                <w:webHidden/>
              </w:rPr>
              <w:fldChar w:fldCharType="end"/>
            </w:r>
          </w:hyperlink>
        </w:p>
        <w:p w:rsidR="009D5CB2" w:rsidRPr="00D14D7E" w:rsidRDefault="00497AC8" w:rsidP="00D14D7E">
          <w:r>
            <w:rPr>
              <w:b/>
              <w:bCs/>
              <w:noProof/>
            </w:rPr>
            <w:fldChar w:fldCharType="end"/>
          </w:r>
        </w:p>
      </w:sdtContent>
    </w:sdt>
    <w:p w:rsidR="003E6C7C" w:rsidRDefault="003E6C7C">
      <w:pPr>
        <w:spacing w:after="160" w:line="259" w:lineRule="auto"/>
        <w:jc w:val="left"/>
        <w:rPr>
          <w:rFonts w:eastAsiaTheme="majorEastAsia" w:cstheme="majorBidi"/>
          <w:b/>
          <w:szCs w:val="32"/>
        </w:rPr>
      </w:pPr>
      <w:bookmarkStart w:id="6" w:name="_Toc70972111"/>
      <w:r>
        <w:br w:type="page"/>
      </w:r>
    </w:p>
    <w:p w:rsidR="009D5CB2" w:rsidRDefault="009D5CB2" w:rsidP="00DB7E10">
      <w:pPr>
        <w:pStyle w:val="Heading1"/>
      </w:pPr>
      <w:bookmarkStart w:id="7" w:name="_Toc76245540"/>
      <w:r w:rsidRPr="004914FB">
        <w:lastRenderedPageBreak/>
        <w:t>DAFTAR GAMBAR</w:t>
      </w:r>
      <w:bookmarkEnd w:id="6"/>
      <w:bookmarkEnd w:id="7"/>
    </w:p>
    <w:p w:rsidR="00EA46BF" w:rsidRPr="00EA46BF" w:rsidRDefault="00EA46BF" w:rsidP="00EA46BF"/>
    <w:p w:rsidR="00417F51" w:rsidRPr="00417F51" w:rsidRDefault="00417F51" w:rsidP="00DB7E10">
      <w:pPr>
        <w:pStyle w:val="TableofFigures"/>
        <w:tabs>
          <w:tab w:val="right" w:leader="dot" w:pos="7931"/>
        </w:tabs>
        <w:rPr>
          <w:rFonts w:ascii="Times New Roman" w:eastAsiaTheme="minorEastAsia" w:hAnsi="Times New Roman" w:cs="Times New Roman"/>
          <w:smallCaps w:val="0"/>
          <w:noProof/>
          <w:color w:val="auto"/>
          <w:sz w:val="24"/>
          <w:szCs w:val="24"/>
          <w:lang w:val="en-US"/>
        </w:rPr>
      </w:pPr>
      <w:r w:rsidRPr="00417F51">
        <w:rPr>
          <w:rFonts w:ascii="Times New Roman" w:hAnsi="Times New Roman" w:cs="Times New Roman"/>
          <w:sz w:val="24"/>
          <w:szCs w:val="24"/>
        </w:rPr>
        <w:fldChar w:fldCharType="begin"/>
      </w:r>
      <w:r w:rsidRPr="00417F51">
        <w:rPr>
          <w:rFonts w:ascii="Times New Roman" w:hAnsi="Times New Roman" w:cs="Times New Roman"/>
          <w:sz w:val="24"/>
          <w:szCs w:val="24"/>
        </w:rPr>
        <w:instrText xml:space="preserve"> TOC \h \z \c "Gambar 2.1" </w:instrText>
      </w:r>
      <w:r w:rsidRPr="00417F51">
        <w:rPr>
          <w:rFonts w:ascii="Times New Roman" w:hAnsi="Times New Roman" w:cs="Times New Roman"/>
          <w:sz w:val="24"/>
          <w:szCs w:val="24"/>
        </w:rPr>
        <w:fldChar w:fldCharType="separate"/>
      </w:r>
      <w:hyperlink w:anchor="_Toc84495294" w:history="1">
        <w:r w:rsidR="006C46C4">
          <w:rPr>
            <w:rStyle w:val="Hyperlink"/>
            <w:rFonts w:ascii="Times New Roman" w:hAnsi="Times New Roman" w:cs="Times New Roman"/>
            <w:noProof/>
            <w:sz w:val="24"/>
            <w:szCs w:val="24"/>
          </w:rPr>
          <w:t>g</w:t>
        </w:r>
        <w:r w:rsidR="006C46C4" w:rsidRPr="00417F51">
          <w:rPr>
            <w:rStyle w:val="Hyperlink"/>
            <w:rFonts w:ascii="Times New Roman" w:hAnsi="Times New Roman" w:cs="Times New Roman"/>
            <w:noProof/>
            <w:sz w:val="24"/>
            <w:szCs w:val="24"/>
          </w:rPr>
          <w:t xml:space="preserve">ambar </w:t>
        </w:r>
        <w:r w:rsidR="006C46C4">
          <w:rPr>
            <w:rStyle w:val="Hyperlink"/>
            <w:rFonts w:ascii="Times New Roman" w:hAnsi="Times New Roman" w:cs="Times New Roman"/>
            <w:noProof/>
            <w:sz w:val="24"/>
            <w:szCs w:val="24"/>
          </w:rPr>
          <w:t>2.1</w:t>
        </w:r>
        <w:r w:rsidR="006C46C4" w:rsidRPr="00417F51">
          <w:rPr>
            <w:rStyle w:val="Hyperlink"/>
            <w:rFonts w:ascii="Times New Roman" w:hAnsi="Times New Roman" w:cs="Times New Roman"/>
            <w:noProof/>
            <w:sz w:val="24"/>
            <w:szCs w:val="24"/>
          </w:rPr>
          <w:t xml:space="preserve"> </w:t>
        </w:r>
        <w:r w:rsidR="006C46C4">
          <w:rPr>
            <w:rStyle w:val="Hyperlink"/>
            <w:rFonts w:ascii="Times New Roman" w:hAnsi="Times New Roman" w:cs="Times New Roman"/>
            <w:noProof/>
            <w:sz w:val="24"/>
            <w:szCs w:val="24"/>
          </w:rPr>
          <w:t>s</w:t>
        </w:r>
        <w:r w:rsidR="006C46C4" w:rsidRPr="00417F51">
          <w:rPr>
            <w:rStyle w:val="Hyperlink"/>
            <w:rFonts w:ascii="Times New Roman" w:hAnsi="Times New Roman" w:cs="Times New Roman"/>
            <w:noProof/>
            <w:sz w:val="24"/>
            <w:szCs w:val="24"/>
          </w:rPr>
          <w:t>t</w:t>
        </w:r>
        <w:r w:rsidR="006C46C4">
          <w:rPr>
            <w:rStyle w:val="Hyperlink"/>
            <w:rFonts w:ascii="Times New Roman" w:hAnsi="Times New Roman" w:cs="Times New Roman"/>
            <w:noProof/>
            <w:sz w:val="24"/>
            <w:szCs w:val="24"/>
          </w:rPr>
          <w:t>ruktur organisasi lapas kelas iib kolak</w:t>
        </w:r>
        <w:r w:rsidR="006C46C4" w:rsidRPr="00417F51">
          <w:rPr>
            <w:rStyle w:val="Hyperlink"/>
            <w:rFonts w:ascii="Times New Roman" w:hAnsi="Times New Roman" w:cs="Times New Roman"/>
            <w:noProof/>
            <w:sz w:val="24"/>
            <w:szCs w:val="24"/>
          </w:rPr>
          <w:t>a</w:t>
        </w:r>
        <w:r w:rsidR="006C46C4" w:rsidRPr="00417F51">
          <w:rPr>
            <w:rFonts w:ascii="Times New Roman" w:hAnsi="Times New Roman" w:cs="Times New Roman"/>
            <w:noProof/>
            <w:webHidden/>
            <w:sz w:val="24"/>
            <w:szCs w:val="24"/>
          </w:rPr>
          <w:tab/>
        </w:r>
        <w:r w:rsidRPr="00417F51">
          <w:rPr>
            <w:rFonts w:ascii="Times New Roman" w:hAnsi="Times New Roman" w:cs="Times New Roman"/>
            <w:noProof/>
            <w:webHidden/>
            <w:sz w:val="24"/>
            <w:szCs w:val="24"/>
          </w:rPr>
          <w:fldChar w:fldCharType="begin"/>
        </w:r>
        <w:r w:rsidRPr="00417F51">
          <w:rPr>
            <w:rFonts w:ascii="Times New Roman" w:hAnsi="Times New Roman" w:cs="Times New Roman"/>
            <w:noProof/>
            <w:webHidden/>
            <w:sz w:val="24"/>
            <w:szCs w:val="24"/>
          </w:rPr>
          <w:instrText xml:space="preserve"> PAGEREF _Toc84495294 \h </w:instrText>
        </w:r>
        <w:r w:rsidRPr="00417F51">
          <w:rPr>
            <w:rFonts w:ascii="Times New Roman" w:hAnsi="Times New Roman" w:cs="Times New Roman"/>
            <w:noProof/>
            <w:webHidden/>
            <w:sz w:val="24"/>
            <w:szCs w:val="24"/>
          </w:rPr>
        </w:r>
        <w:r w:rsidRPr="00417F51">
          <w:rPr>
            <w:rFonts w:ascii="Times New Roman" w:hAnsi="Times New Roman" w:cs="Times New Roman"/>
            <w:noProof/>
            <w:webHidden/>
            <w:sz w:val="24"/>
            <w:szCs w:val="24"/>
          </w:rPr>
          <w:fldChar w:fldCharType="separate"/>
        </w:r>
        <w:r w:rsidR="00143A53">
          <w:rPr>
            <w:rFonts w:ascii="Times New Roman" w:hAnsi="Times New Roman" w:cs="Times New Roman"/>
            <w:noProof/>
            <w:webHidden/>
            <w:sz w:val="24"/>
            <w:szCs w:val="24"/>
          </w:rPr>
          <w:t>12</w:t>
        </w:r>
        <w:r w:rsidRPr="00417F51">
          <w:rPr>
            <w:rFonts w:ascii="Times New Roman" w:hAnsi="Times New Roman" w:cs="Times New Roman"/>
            <w:noProof/>
            <w:webHidden/>
            <w:sz w:val="24"/>
            <w:szCs w:val="24"/>
          </w:rPr>
          <w:fldChar w:fldCharType="end"/>
        </w:r>
      </w:hyperlink>
    </w:p>
    <w:p w:rsidR="00DF704E" w:rsidRDefault="00417F51" w:rsidP="00DB7E10">
      <w:pPr>
        <w:rPr>
          <w:noProof/>
        </w:rPr>
      </w:pPr>
      <w:r w:rsidRPr="00417F51">
        <w:rPr>
          <w:rFonts w:cs="Times New Roman"/>
          <w:szCs w:val="24"/>
        </w:rPr>
        <w:fldChar w:fldCharType="end"/>
      </w:r>
      <w:r w:rsidR="00DF704E">
        <w:rPr>
          <w:rFonts w:cs="Times New Roman"/>
          <w:szCs w:val="24"/>
        </w:rPr>
        <w:fldChar w:fldCharType="begin"/>
      </w:r>
      <w:r w:rsidR="00DF704E">
        <w:rPr>
          <w:rFonts w:cs="Times New Roman"/>
          <w:szCs w:val="24"/>
        </w:rPr>
        <w:instrText xml:space="preserve"> TOC \h \z \c "Gambar 2.2 Metode Waterrfall" </w:instrText>
      </w:r>
      <w:r w:rsidR="00DF704E">
        <w:rPr>
          <w:rFonts w:cs="Times New Roman"/>
          <w:szCs w:val="24"/>
        </w:rPr>
        <w:fldChar w:fldCharType="separate"/>
      </w:r>
    </w:p>
    <w:p w:rsidR="00DF704E" w:rsidRPr="00DF704E" w:rsidRDefault="00697D71" w:rsidP="00DB7E10">
      <w:pPr>
        <w:pStyle w:val="TableofFigures"/>
        <w:tabs>
          <w:tab w:val="right" w:leader="dot" w:pos="7931"/>
        </w:tabs>
        <w:rPr>
          <w:rFonts w:ascii="Times New Roman" w:eastAsiaTheme="minorEastAsia" w:hAnsi="Times New Roman" w:cs="Times New Roman"/>
          <w:smallCaps w:val="0"/>
          <w:noProof/>
          <w:color w:val="auto"/>
          <w:sz w:val="24"/>
          <w:szCs w:val="24"/>
          <w:lang w:val="en-US"/>
        </w:rPr>
      </w:pPr>
      <w:hyperlink w:anchor="_Toc84495865" w:history="1">
        <w:r w:rsidR="006C46C4" w:rsidRPr="00DF704E">
          <w:rPr>
            <w:rStyle w:val="Hyperlink"/>
            <w:rFonts w:ascii="Times New Roman" w:hAnsi="Times New Roman" w:cs="Times New Roman"/>
            <w:noProof/>
            <w:sz w:val="24"/>
            <w:szCs w:val="24"/>
          </w:rPr>
          <w:t>gam</w:t>
        </w:r>
        <w:r w:rsidR="006C46C4">
          <w:rPr>
            <w:rStyle w:val="Hyperlink"/>
            <w:rFonts w:ascii="Times New Roman" w:hAnsi="Times New Roman" w:cs="Times New Roman"/>
            <w:noProof/>
            <w:sz w:val="24"/>
            <w:szCs w:val="24"/>
          </w:rPr>
          <w:t xml:space="preserve">bar 2.2 metode waterrfall </w:t>
        </w:r>
        <w:r w:rsidR="006C46C4" w:rsidRPr="00DF704E">
          <w:rPr>
            <w:rFonts w:ascii="Times New Roman" w:hAnsi="Times New Roman" w:cs="Times New Roman"/>
            <w:noProof/>
            <w:webHidden/>
            <w:sz w:val="24"/>
            <w:szCs w:val="24"/>
          </w:rPr>
          <w:tab/>
        </w:r>
        <w:r w:rsidR="00DF704E" w:rsidRPr="00DF704E">
          <w:rPr>
            <w:rFonts w:ascii="Times New Roman" w:hAnsi="Times New Roman" w:cs="Times New Roman"/>
            <w:noProof/>
            <w:webHidden/>
            <w:sz w:val="24"/>
            <w:szCs w:val="24"/>
          </w:rPr>
          <w:fldChar w:fldCharType="begin"/>
        </w:r>
        <w:r w:rsidR="00DF704E" w:rsidRPr="00DF704E">
          <w:rPr>
            <w:rFonts w:ascii="Times New Roman" w:hAnsi="Times New Roman" w:cs="Times New Roman"/>
            <w:noProof/>
            <w:webHidden/>
            <w:sz w:val="24"/>
            <w:szCs w:val="24"/>
          </w:rPr>
          <w:instrText xml:space="preserve"> PAGEREF _Toc84495865 \h </w:instrText>
        </w:r>
        <w:r w:rsidR="00DF704E" w:rsidRPr="00DF704E">
          <w:rPr>
            <w:rFonts w:ascii="Times New Roman" w:hAnsi="Times New Roman" w:cs="Times New Roman"/>
            <w:noProof/>
            <w:webHidden/>
            <w:sz w:val="24"/>
            <w:szCs w:val="24"/>
          </w:rPr>
        </w:r>
        <w:r w:rsidR="00DF704E" w:rsidRPr="00DF704E">
          <w:rPr>
            <w:rFonts w:ascii="Times New Roman" w:hAnsi="Times New Roman" w:cs="Times New Roman"/>
            <w:noProof/>
            <w:webHidden/>
            <w:sz w:val="24"/>
            <w:szCs w:val="24"/>
          </w:rPr>
          <w:fldChar w:fldCharType="separate"/>
        </w:r>
        <w:r w:rsidR="00143A53">
          <w:rPr>
            <w:rFonts w:ascii="Times New Roman" w:hAnsi="Times New Roman" w:cs="Times New Roman"/>
            <w:noProof/>
            <w:webHidden/>
            <w:sz w:val="24"/>
            <w:szCs w:val="24"/>
          </w:rPr>
          <w:t>16</w:t>
        </w:r>
        <w:r w:rsidR="00DF704E" w:rsidRPr="00DF704E">
          <w:rPr>
            <w:rFonts w:ascii="Times New Roman" w:hAnsi="Times New Roman" w:cs="Times New Roman"/>
            <w:noProof/>
            <w:webHidden/>
            <w:sz w:val="24"/>
            <w:szCs w:val="24"/>
          </w:rPr>
          <w:fldChar w:fldCharType="end"/>
        </w:r>
      </w:hyperlink>
    </w:p>
    <w:p w:rsidR="004456A9" w:rsidRPr="004456A9" w:rsidRDefault="00DF704E" w:rsidP="00DB7E10">
      <w:pPr>
        <w:rPr>
          <w:rFonts w:cs="Times New Roman"/>
          <w:noProof/>
          <w:szCs w:val="24"/>
        </w:rPr>
      </w:pPr>
      <w:r>
        <w:rPr>
          <w:rFonts w:cs="Times New Roman"/>
          <w:szCs w:val="24"/>
        </w:rPr>
        <w:fldChar w:fldCharType="end"/>
      </w:r>
      <w:r w:rsidR="004456A9" w:rsidRPr="004456A9">
        <w:rPr>
          <w:rFonts w:cs="Times New Roman"/>
          <w:szCs w:val="24"/>
        </w:rPr>
        <w:fldChar w:fldCharType="begin"/>
      </w:r>
      <w:r w:rsidR="004456A9" w:rsidRPr="004456A9">
        <w:rPr>
          <w:rFonts w:cs="Times New Roman"/>
          <w:szCs w:val="24"/>
        </w:rPr>
        <w:instrText xml:space="preserve"> TOC \h \z \c "Gambar 3.1 Diagram konteks sistem yang d" </w:instrText>
      </w:r>
      <w:r w:rsidR="004456A9" w:rsidRPr="004456A9">
        <w:rPr>
          <w:rFonts w:cs="Times New Roman"/>
          <w:szCs w:val="24"/>
        </w:rPr>
        <w:fldChar w:fldCharType="separate"/>
      </w:r>
    </w:p>
    <w:p w:rsidR="004456A9" w:rsidRPr="004456A9" w:rsidRDefault="00697D71">
      <w:pPr>
        <w:pStyle w:val="TableofFigures"/>
        <w:tabs>
          <w:tab w:val="right" w:leader="dot" w:pos="7931"/>
        </w:tabs>
        <w:rPr>
          <w:rFonts w:ascii="Times New Roman" w:eastAsiaTheme="minorEastAsia" w:hAnsi="Times New Roman" w:cs="Times New Roman"/>
          <w:smallCaps w:val="0"/>
          <w:noProof/>
          <w:color w:val="auto"/>
          <w:sz w:val="24"/>
          <w:szCs w:val="24"/>
          <w:lang w:val="en-US"/>
        </w:rPr>
      </w:pPr>
      <w:hyperlink w:anchor="_Toc84499006" w:history="1">
        <w:r w:rsidR="006C46C4" w:rsidRPr="004456A9">
          <w:rPr>
            <w:rStyle w:val="Hyperlink"/>
            <w:rFonts w:ascii="Times New Roman" w:hAnsi="Times New Roman" w:cs="Times New Roman"/>
            <w:noProof/>
            <w:sz w:val="24"/>
            <w:szCs w:val="24"/>
          </w:rPr>
          <w:t>gambar 3.1</w:t>
        </w:r>
        <w:r w:rsidR="006C46C4">
          <w:rPr>
            <w:rStyle w:val="Hyperlink"/>
            <w:rFonts w:ascii="Times New Roman" w:hAnsi="Times New Roman" w:cs="Times New Roman"/>
            <w:noProof/>
            <w:sz w:val="24"/>
            <w:szCs w:val="24"/>
          </w:rPr>
          <w:t xml:space="preserve"> diagram konteks sistem yang di usulkan</w:t>
        </w:r>
        <w:r w:rsidR="006C46C4" w:rsidRPr="004456A9">
          <w:rPr>
            <w:rFonts w:ascii="Times New Roman" w:hAnsi="Times New Roman" w:cs="Times New Roman"/>
            <w:noProof/>
            <w:webHidden/>
            <w:sz w:val="24"/>
            <w:szCs w:val="24"/>
          </w:rPr>
          <w:tab/>
        </w:r>
        <w:r w:rsidR="004456A9" w:rsidRPr="004456A9">
          <w:rPr>
            <w:rFonts w:ascii="Times New Roman" w:hAnsi="Times New Roman" w:cs="Times New Roman"/>
            <w:noProof/>
            <w:webHidden/>
            <w:sz w:val="24"/>
            <w:szCs w:val="24"/>
          </w:rPr>
          <w:fldChar w:fldCharType="begin"/>
        </w:r>
        <w:r w:rsidR="004456A9" w:rsidRPr="004456A9">
          <w:rPr>
            <w:rFonts w:ascii="Times New Roman" w:hAnsi="Times New Roman" w:cs="Times New Roman"/>
            <w:noProof/>
            <w:webHidden/>
            <w:sz w:val="24"/>
            <w:szCs w:val="24"/>
          </w:rPr>
          <w:instrText xml:space="preserve"> PAGEREF _Toc84499006 \h </w:instrText>
        </w:r>
        <w:r w:rsidR="004456A9" w:rsidRPr="004456A9">
          <w:rPr>
            <w:rFonts w:ascii="Times New Roman" w:hAnsi="Times New Roman" w:cs="Times New Roman"/>
            <w:noProof/>
            <w:webHidden/>
            <w:sz w:val="24"/>
            <w:szCs w:val="24"/>
          </w:rPr>
        </w:r>
        <w:r w:rsidR="004456A9" w:rsidRPr="004456A9">
          <w:rPr>
            <w:rFonts w:ascii="Times New Roman" w:hAnsi="Times New Roman" w:cs="Times New Roman"/>
            <w:noProof/>
            <w:webHidden/>
            <w:sz w:val="24"/>
            <w:szCs w:val="24"/>
          </w:rPr>
          <w:fldChar w:fldCharType="separate"/>
        </w:r>
        <w:r w:rsidR="00143A53">
          <w:rPr>
            <w:rFonts w:ascii="Times New Roman" w:hAnsi="Times New Roman" w:cs="Times New Roman"/>
            <w:noProof/>
            <w:webHidden/>
            <w:sz w:val="24"/>
            <w:szCs w:val="24"/>
          </w:rPr>
          <w:t>31</w:t>
        </w:r>
        <w:r w:rsidR="004456A9" w:rsidRPr="004456A9">
          <w:rPr>
            <w:rFonts w:ascii="Times New Roman" w:hAnsi="Times New Roman" w:cs="Times New Roman"/>
            <w:noProof/>
            <w:webHidden/>
            <w:sz w:val="24"/>
            <w:szCs w:val="24"/>
          </w:rPr>
          <w:fldChar w:fldCharType="end"/>
        </w:r>
      </w:hyperlink>
    </w:p>
    <w:p w:rsidR="009D5CB2" w:rsidRPr="004456A9" w:rsidRDefault="004456A9" w:rsidP="00DB7E10">
      <w:pPr>
        <w:rPr>
          <w:rFonts w:cs="Times New Roman"/>
          <w:szCs w:val="24"/>
        </w:rPr>
      </w:pPr>
      <w:r w:rsidRPr="004456A9">
        <w:rPr>
          <w:rFonts w:cs="Times New Roman"/>
          <w:szCs w:val="24"/>
        </w:rPr>
        <w:fldChar w:fldCharType="end"/>
      </w:r>
    </w:p>
    <w:p w:rsidR="009D5CB2" w:rsidRPr="004914FB" w:rsidRDefault="009D5CB2" w:rsidP="009D5CB2">
      <w:r w:rsidRPr="004914FB">
        <w:br w:type="page"/>
      </w:r>
    </w:p>
    <w:p w:rsidR="009D5CB2" w:rsidRDefault="009D5CB2" w:rsidP="009D5CB2">
      <w:pPr>
        <w:pStyle w:val="Heading1"/>
      </w:pPr>
      <w:bookmarkStart w:id="8" w:name="_Toc70972112"/>
      <w:bookmarkStart w:id="9" w:name="_Toc76245541"/>
      <w:r w:rsidRPr="004914FB">
        <w:lastRenderedPageBreak/>
        <w:t>DAFTAR TABEL</w:t>
      </w:r>
      <w:bookmarkEnd w:id="8"/>
      <w:bookmarkEnd w:id="9"/>
    </w:p>
    <w:p w:rsidR="00EA46BF" w:rsidRPr="00EA46BF" w:rsidRDefault="00EA46BF" w:rsidP="00EA46BF"/>
    <w:p w:rsidR="00DB7E10" w:rsidRPr="006C46C4" w:rsidRDefault="00DB7E10">
      <w:pPr>
        <w:pStyle w:val="TableofFigures"/>
        <w:tabs>
          <w:tab w:val="right" w:leader="dot" w:pos="7931"/>
        </w:tabs>
        <w:rPr>
          <w:rFonts w:ascii="Times New Roman" w:eastAsiaTheme="minorEastAsia" w:hAnsi="Times New Roman" w:cs="Times New Roman"/>
          <w:smallCaps w:val="0"/>
          <w:noProof/>
          <w:color w:val="auto"/>
          <w:sz w:val="24"/>
          <w:szCs w:val="24"/>
          <w:lang w:val="en-US"/>
        </w:rPr>
      </w:pPr>
      <w:r w:rsidRPr="006C46C4">
        <w:rPr>
          <w:rFonts w:ascii="Times New Roman" w:hAnsi="Times New Roman" w:cs="Times New Roman"/>
          <w:sz w:val="24"/>
          <w:szCs w:val="24"/>
        </w:rPr>
        <w:fldChar w:fldCharType="begin"/>
      </w:r>
      <w:r w:rsidRPr="006C46C4">
        <w:rPr>
          <w:rFonts w:ascii="Times New Roman" w:hAnsi="Times New Roman" w:cs="Times New Roman"/>
          <w:sz w:val="24"/>
          <w:szCs w:val="24"/>
        </w:rPr>
        <w:instrText xml:space="preserve"> TOC \h \z \c "Tabel 2.1 Peneliti terdahulu" </w:instrText>
      </w:r>
      <w:r w:rsidRPr="006C46C4">
        <w:rPr>
          <w:rFonts w:ascii="Times New Roman" w:hAnsi="Times New Roman" w:cs="Times New Roman"/>
          <w:sz w:val="24"/>
          <w:szCs w:val="24"/>
        </w:rPr>
        <w:fldChar w:fldCharType="separate"/>
      </w:r>
      <w:hyperlink w:anchor="_Toc84497567" w:history="1">
        <w:r w:rsidR="006C46C4" w:rsidRPr="006C46C4">
          <w:rPr>
            <w:rStyle w:val="Hyperlink"/>
            <w:rFonts w:ascii="Times New Roman" w:hAnsi="Times New Roman" w:cs="Times New Roman"/>
            <w:noProof/>
            <w:sz w:val="24"/>
            <w:szCs w:val="24"/>
          </w:rPr>
          <w:t xml:space="preserve">tabel 2.1 peneliti terdahulu </w:t>
        </w:r>
        <w:r w:rsidR="006C46C4" w:rsidRPr="006C46C4">
          <w:rPr>
            <w:rFonts w:ascii="Times New Roman" w:hAnsi="Times New Roman" w:cs="Times New Roman"/>
            <w:noProof/>
            <w:webHidden/>
            <w:sz w:val="24"/>
            <w:szCs w:val="24"/>
          </w:rPr>
          <w:tab/>
        </w:r>
        <w:r w:rsidRPr="006C46C4">
          <w:rPr>
            <w:rFonts w:ascii="Times New Roman" w:hAnsi="Times New Roman" w:cs="Times New Roman"/>
            <w:noProof/>
            <w:webHidden/>
            <w:sz w:val="24"/>
            <w:szCs w:val="24"/>
          </w:rPr>
          <w:fldChar w:fldCharType="begin"/>
        </w:r>
        <w:r w:rsidRPr="006C46C4">
          <w:rPr>
            <w:rFonts w:ascii="Times New Roman" w:hAnsi="Times New Roman" w:cs="Times New Roman"/>
            <w:noProof/>
            <w:webHidden/>
            <w:sz w:val="24"/>
            <w:szCs w:val="24"/>
          </w:rPr>
          <w:instrText xml:space="preserve"> PAGEREF _Toc84497567 \h </w:instrText>
        </w:r>
        <w:r w:rsidRPr="006C46C4">
          <w:rPr>
            <w:rFonts w:ascii="Times New Roman" w:hAnsi="Times New Roman" w:cs="Times New Roman"/>
            <w:noProof/>
            <w:webHidden/>
            <w:sz w:val="24"/>
            <w:szCs w:val="24"/>
          </w:rPr>
        </w:r>
        <w:r w:rsidRPr="006C46C4">
          <w:rPr>
            <w:rFonts w:ascii="Times New Roman" w:hAnsi="Times New Roman" w:cs="Times New Roman"/>
            <w:noProof/>
            <w:webHidden/>
            <w:sz w:val="24"/>
            <w:szCs w:val="24"/>
          </w:rPr>
          <w:fldChar w:fldCharType="separate"/>
        </w:r>
        <w:r w:rsidR="00143A53">
          <w:rPr>
            <w:rFonts w:ascii="Times New Roman" w:hAnsi="Times New Roman" w:cs="Times New Roman"/>
            <w:noProof/>
            <w:webHidden/>
            <w:sz w:val="24"/>
            <w:szCs w:val="24"/>
          </w:rPr>
          <w:t>5</w:t>
        </w:r>
        <w:r w:rsidRPr="006C46C4">
          <w:rPr>
            <w:rFonts w:ascii="Times New Roman" w:hAnsi="Times New Roman" w:cs="Times New Roman"/>
            <w:noProof/>
            <w:webHidden/>
            <w:sz w:val="24"/>
            <w:szCs w:val="24"/>
          </w:rPr>
          <w:fldChar w:fldCharType="end"/>
        </w:r>
      </w:hyperlink>
    </w:p>
    <w:p w:rsidR="00DB7E10" w:rsidRPr="006C46C4" w:rsidRDefault="00DB7E10" w:rsidP="00DB7E10">
      <w:pPr>
        <w:rPr>
          <w:rFonts w:cs="Times New Roman"/>
          <w:szCs w:val="24"/>
        </w:rPr>
      </w:pPr>
      <w:r w:rsidRPr="006C46C4">
        <w:rPr>
          <w:rFonts w:cs="Times New Roman"/>
          <w:szCs w:val="24"/>
        </w:rPr>
        <w:fldChar w:fldCharType="end"/>
      </w:r>
    </w:p>
    <w:p w:rsidR="00DB7E10" w:rsidRPr="006C46C4" w:rsidRDefault="00DB7E10">
      <w:pPr>
        <w:pStyle w:val="TableofFigures"/>
        <w:tabs>
          <w:tab w:val="right" w:leader="dot" w:pos="7931"/>
        </w:tabs>
        <w:rPr>
          <w:rFonts w:ascii="Times New Roman" w:eastAsiaTheme="minorEastAsia" w:hAnsi="Times New Roman" w:cs="Times New Roman"/>
          <w:smallCaps w:val="0"/>
          <w:noProof/>
          <w:color w:val="auto"/>
          <w:sz w:val="24"/>
          <w:szCs w:val="24"/>
          <w:lang w:val="en-US"/>
        </w:rPr>
      </w:pPr>
      <w:r w:rsidRPr="006C46C4">
        <w:rPr>
          <w:rFonts w:ascii="Times New Roman" w:hAnsi="Times New Roman" w:cs="Times New Roman"/>
          <w:b/>
          <w:sz w:val="24"/>
          <w:szCs w:val="24"/>
        </w:rPr>
        <w:fldChar w:fldCharType="begin"/>
      </w:r>
      <w:r w:rsidRPr="006C46C4">
        <w:rPr>
          <w:rFonts w:ascii="Times New Roman" w:hAnsi="Times New Roman" w:cs="Times New Roman"/>
          <w:b/>
          <w:sz w:val="24"/>
          <w:szCs w:val="24"/>
        </w:rPr>
        <w:instrText xml:space="preserve"> TOC \h \z \c "Tabel 2.2 Simbol Diagram Arus Data" </w:instrText>
      </w:r>
      <w:r w:rsidRPr="006C46C4">
        <w:rPr>
          <w:rFonts w:ascii="Times New Roman" w:hAnsi="Times New Roman" w:cs="Times New Roman"/>
          <w:b/>
          <w:sz w:val="24"/>
          <w:szCs w:val="24"/>
        </w:rPr>
        <w:fldChar w:fldCharType="separate"/>
      </w:r>
      <w:hyperlink w:anchor="_Toc84497874" w:history="1">
        <w:r w:rsidR="006C46C4" w:rsidRPr="006C46C4">
          <w:rPr>
            <w:rStyle w:val="Hyperlink"/>
            <w:rFonts w:ascii="Times New Roman" w:hAnsi="Times New Roman" w:cs="Times New Roman"/>
            <w:noProof/>
            <w:sz w:val="24"/>
            <w:szCs w:val="24"/>
          </w:rPr>
          <w:t xml:space="preserve">tabel 2.2 simbol diagram arus data </w:t>
        </w:r>
        <w:r w:rsidR="006C46C4" w:rsidRPr="006C46C4">
          <w:rPr>
            <w:rFonts w:ascii="Times New Roman" w:hAnsi="Times New Roman" w:cs="Times New Roman"/>
            <w:noProof/>
            <w:webHidden/>
            <w:sz w:val="24"/>
            <w:szCs w:val="24"/>
          </w:rPr>
          <w:tab/>
        </w:r>
        <w:r w:rsidRPr="006C46C4">
          <w:rPr>
            <w:rFonts w:ascii="Times New Roman" w:hAnsi="Times New Roman" w:cs="Times New Roman"/>
            <w:noProof/>
            <w:webHidden/>
            <w:sz w:val="24"/>
            <w:szCs w:val="24"/>
          </w:rPr>
          <w:fldChar w:fldCharType="begin"/>
        </w:r>
        <w:r w:rsidRPr="006C46C4">
          <w:rPr>
            <w:rFonts w:ascii="Times New Roman" w:hAnsi="Times New Roman" w:cs="Times New Roman"/>
            <w:noProof/>
            <w:webHidden/>
            <w:sz w:val="24"/>
            <w:szCs w:val="24"/>
          </w:rPr>
          <w:instrText xml:space="preserve"> PAGEREF _Toc84497874 \h </w:instrText>
        </w:r>
        <w:r w:rsidRPr="006C46C4">
          <w:rPr>
            <w:rFonts w:ascii="Times New Roman" w:hAnsi="Times New Roman" w:cs="Times New Roman"/>
            <w:noProof/>
            <w:webHidden/>
            <w:sz w:val="24"/>
            <w:szCs w:val="24"/>
          </w:rPr>
        </w:r>
        <w:r w:rsidRPr="006C46C4">
          <w:rPr>
            <w:rFonts w:ascii="Times New Roman" w:hAnsi="Times New Roman" w:cs="Times New Roman"/>
            <w:noProof/>
            <w:webHidden/>
            <w:sz w:val="24"/>
            <w:szCs w:val="24"/>
          </w:rPr>
          <w:fldChar w:fldCharType="separate"/>
        </w:r>
        <w:r w:rsidR="00143A53">
          <w:rPr>
            <w:rFonts w:ascii="Times New Roman" w:hAnsi="Times New Roman" w:cs="Times New Roman"/>
            <w:noProof/>
            <w:webHidden/>
            <w:sz w:val="24"/>
            <w:szCs w:val="24"/>
          </w:rPr>
          <w:t>20</w:t>
        </w:r>
        <w:r w:rsidRPr="006C46C4">
          <w:rPr>
            <w:rFonts w:ascii="Times New Roman" w:hAnsi="Times New Roman" w:cs="Times New Roman"/>
            <w:noProof/>
            <w:webHidden/>
            <w:sz w:val="24"/>
            <w:szCs w:val="24"/>
          </w:rPr>
          <w:fldChar w:fldCharType="end"/>
        </w:r>
      </w:hyperlink>
    </w:p>
    <w:p w:rsidR="00D657CA" w:rsidRPr="006C46C4" w:rsidRDefault="00DB7E10" w:rsidP="009D5CB2">
      <w:pPr>
        <w:jc w:val="center"/>
        <w:rPr>
          <w:rFonts w:cs="Times New Roman"/>
          <w:noProof/>
          <w:color w:val="000000" w:themeColor="text1"/>
          <w:szCs w:val="24"/>
        </w:rPr>
      </w:pPr>
      <w:r w:rsidRPr="006C46C4">
        <w:rPr>
          <w:rFonts w:cs="Times New Roman"/>
          <w:b/>
          <w:szCs w:val="24"/>
          <w:lang w:val="id-ID"/>
        </w:rPr>
        <w:fldChar w:fldCharType="end"/>
      </w:r>
      <w:r w:rsidR="00D657CA" w:rsidRPr="006C46C4">
        <w:rPr>
          <w:rFonts w:cs="Times New Roman"/>
          <w:b/>
          <w:color w:val="000000" w:themeColor="text1"/>
          <w:szCs w:val="24"/>
          <w:lang w:val="id-ID"/>
        </w:rPr>
        <w:fldChar w:fldCharType="begin"/>
      </w:r>
      <w:r w:rsidR="00D657CA" w:rsidRPr="006C46C4">
        <w:rPr>
          <w:rFonts w:cs="Times New Roman"/>
          <w:b/>
          <w:color w:val="000000" w:themeColor="text1"/>
          <w:szCs w:val="24"/>
          <w:lang w:val="id-ID"/>
        </w:rPr>
        <w:instrText xml:space="preserve"> TOC \h \z \c "Tabel 2.3 Simbol Entity Relathionship Di" </w:instrText>
      </w:r>
      <w:r w:rsidR="00D657CA" w:rsidRPr="006C46C4">
        <w:rPr>
          <w:rFonts w:cs="Times New Roman"/>
          <w:b/>
          <w:color w:val="000000" w:themeColor="text1"/>
          <w:szCs w:val="24"/>
          <w:lang w:val="id-ID"/>
        </w:rPr>
        <w:fldChar w:fldCharType="separate"/>
      </w:r>
    </w:p>
    <w:p w:rsidR="00D657CA" w:rsidRPr="006C46C4" w:rsidRDefault="00697D71">
      <w:pPr>
        <w:pStyle w:val="TableofFigures"/>
        <w:tabs>
          <w:tab w:val="right" w:leader="dot" w:pos="7931"/>
        </w:tabs>
        <w:rPr>
          <w:rFonts w:ascii="Times New Roman" w:eastAsiaTheme="minorEastAsia" w:hAnsi="Times New Roman" w:cs="Times New Roman"/>
          <w:smallCaps w:val="0"/>
          <w:noProof/>
          <w:sz w:val="24"/>
          <w:szCs w:val="24"/>
          <w:lang w:val="en-US"/>
        </w:rPr>
      </w:pPr>
      <w:hyperlink w:anchor="_Toc84498161" w:history="1">
        <w:r w:rsidR="006C46C4" w:rsidRPr="006C46C4">
          <w:rPr>
            <w:rStyle w:val="Hyperlink"/>
            <w:rFonts w:ascii="Times New Roman" w:hAnsi="Times New Roman" w:cs="Times New Roman"/>
            <w:noProof/>
            <w:color w:val="000000" w:themeColor="text1"/>
            <w:sz w:val="24"/>
            <w:szCs w:val="24"/>
          </w:rPr>
          <w:t>tabel 2.3 simbol entity relathionship diagram</w:t>
        </w:r>
        <w:r w:rsidR="006C46C4" w:rsidRPr="006C46C4">
          <w:rPr>
            <w:rFonts w:ascii="Times New Roman" w:hAnsi="Times New Roman" w:cs="Times New Roman"/>
            <w:noProof/>
            <w:webHidden/>
            <w:sz w:val="24"/>
            <w:szCs w:val="24"/>
          </w:rPr>
          <w:tab/>
        </w:r>
        <w:r w:rsidR="00D657CA" w:rsidRPr="006C46C4">
          <w:rPr>
            <w:rFonts w:ascii="Times New Roman" w:hAnsi="Times New Roman" w:cs="Times New Roman"/>
            <w:noProof/>
            <w:webHidden/>
            <w:sz w:val="24"/>
            <w:szCs w:val="24"/>
          </w:rPr>
          <w:fldChar w:fldCharType="begin"/>
        </w:r>
        <w:r w:rsidR="00D657CA" w:rsidRPr="006C46C4">
          <w:rPr>
            <w:rFonts w:ascii="Times New Roman" w:hAnsi="Times New Roman" w:cs="Times New Roman"/>
            <w:noProof/>
            <w:webHidden/>
            <w:sz w:val="24"/>
            <w:szCs w:val="24"/>
          </w:rPr>
          <w:instrText xml:space="preserve"> PAGEREF _Toc84498161 \h </w:instrText>
        </w:r>
        <w:r w:rsidR="00D657CA" w:rsidRPr="006C46C4">
          <w:rPr>
            <w:rFonts w:ascii="Times New Roman" w:hAnsi="Times New Roman" w:cs="Times New Roman"/>
            <w:noProof/>
            <w:webHidden/>
            <w:sz w:val="24"/>
            <w:szCs w:val="24"/>
          </w:rPr>
          <w:fldChar w:fldCharType="separate"/>
        </w:r>
        <w:r w:rsidR="00143A53">
          <w:rPr>
            <w:rFonts w:ascii="Times New Roman" w:hAnsi="Times New Roman" w:cs="Times New Roman"/>
            <w:b/>
            <w:bCs/>
            <w:noProof/>
            <w:webHidden/>
            <w:sz w:val="24"/>
            <w:szCs w:val="24"/>
            <w:lang w:val="en-US"/>
          </w:rPr>
          <w:t>Error! Bookmark not defined.</w:t>
        </w:r>
        <w:r w:rsidR="00D657CA" w:rsidRPr="006C46C4">
          <w:rPr>
            <w:rFonts w:ascii="Times New Roman" w:hAnsi="Times New Roman" w:cs="Times New Roman"/>
            <w:noProof/>
            <w:webHidden/>
            <w:sz w:val="24"/>
            <w:szCs w:val="24"/>
          </w:rPr>
          <w:fldChar w:fldCharType="end"/>
        </w:r>
      </w:hyperlink>
    </w:p>
    <w:p w:rsidR="00D657CA" w:rsidRPr="006C46C4" w:rsidRDefault="00D657CA" w:rsidP="009D5CB2">
      <w:pPr>
        <w:jc w:val="center"/>
        <w:rPr>
          <w:rFonts w:cs="Times New Roman"/>
          <w:noProof/>
          <w:szCs w:val="24"/>
        </w:rPr>
      </w:pPr>
      <w:r w:rsidRPr="006C46C4">
        <w:rPr>
          <w:rFonts w:cs="Times New Roman"/>
          <w:b/>
          <w:color w:val="000000" w:themeColor="text1"/>
          <w:szCs w:val="24"/>
          <w:lang w:val="id-ID"/>
        </w:rPr>
        <w:fldChar w:fldCharType="end"/>
      </w:r>
      <w:r w:rsidRPr="006C46C4">
        <w:rPr>
          <w:rFonts w:cs="Times New Roman"/>
          <w:b/>
          <w:color w:val="000000" w:themeColor="text1"/>
          <w:szCs w:val="24"/>
          <w:lang w:val="id-ID"/>
        </w:rPr>
        <w:fldChar w:fldCharType="begin"/>
      </w:r>
      <w:r w:rsidRPr="006C46C4">
        <w:rPr>
          <w:rFonts w:cs="Times New Roman"/>
          <w:b/>
          <w:color w:val="000000" w:themeColor="text1"/>
          <w:szCs w:val="24"/>
          <w:lang w:val="id-ID"/>
        </w:rPr>
        <w:instrText xml:space="preserve"> TOC \h \z \c "Tabel 2.4 Simbol Flowchart " </w:instrText>
      </w:r>
      <w:r w:rsidRPr="006C46C4">
        <w:rPr>
          <w:rFonts w:cs="Times New Roman"/>
          <w:b/>
          <w:color w:val="000000" w:themeColor="text1"/>
          <w:szCs w:val="24"/>
          <w:lang w:val="id-ID"/>
        </w:rPr>
        <w:fldChar w:fldCharType="separate"/>
      </w:r>
    </w:p>
    <w:p w:rsidR="00D657CA" w:rsidRPr="006C46C4" w:rsidRDefault="00697D71">
      <w:pPr>
        <w:pStyle w:val="TableofFigures"/>
        <w:tabs>
          <w:tab w:val="right" w:leader="dot" w:pos="7931"/>
        </w:tabs>
        <w:rPr>
          <w:rFonts w:ascii="Times New Roman" w:eastAsiaTheme="minorEastAsia" w:hAnsi="Times New Roman" w:cs="Times New Roman"/>
          <w:smallCaps w:val="0"/>
          <w:noProof/>
          <w:color w:val="auto"/>
          <w:sz w:val="24"/>
          <w:szCs w:val="24"/>
          <w:lang w:val="en-US"/>
        </w:rPr>
      </w:pPr>
      <w:hyperlink w:anchor="_Toc84498339" w:history="1">
        <w:r w:rsidR="006C46C4" w:rsidRPr="006C46C4">
          <w:rPr>
            <w:rStyle w:val="Hyperlink"/>
            <w:rFonts w:ascii="Times New Roman" w:hAnsi="Times New Roman" w:cs="Times New Roman"/>
            <w:noProof/>
            <w:sz w:val="24"/>
            <w:szCs w:val="24"/>
          </w:rPr>
          <w:t xml:space="preserve">tabel 2.4 simbol flowchart </w:t>
        </w:r>
        <w:r w:rsidR="006C46C4" w:rsidRPr="006C46C4">
          <w:rPr>
            <w:rFonts w:ascii="Times New Roman" w:hAnsi="Times New Roman" w:cs="Times New Roman"/>
            <w:noProof/>
            <w:webHidden/>
            <w:sz w:val="24"/>
            <w:szCs w:val="24"/>
          </w:rPr>
          <w:tab/>
        </w:r>
        <w:r w:rsidR="00D657CA" w:rsidRPr="006C46C4">
          <w:rPr>
            <w:rFonts w:ascii="Times New Roman" w:hAnsi="Times New Roman" w:cs="Times New Roman"/>
            <w:noProof/>
            <w:webHidden/>
            <w:sz w:val="24"/>
            <w:szCs w:val="24"/>
          </w:rPr>
          <w:fldChar w:fldCharType="begin"/>
        </w:r>
        <w:r w:rsidR="00D657CA" w:rsidRPr="006C46C4">
          <w:rPr>
            <w:rFonts w:ascii="Times New Roman" w:hAnsi="Times New Roman" w:cs="Times New Roman"/>
            <w:noProof/>
            <w:webHidden/>
            <w:sz w:val="24"/>
            <w:szCs w:val="24"/>
          </w:rPr>
          <w:instrText xml:space="preserve"> PAGEREF _Toc84498339 \h </w:instrText>
        </w:r>
        <w:r w:rsidR="00D657CA" w:rsidRPr="006C46C4">
          <w:rPr>
            <w:rFonts w:ascii="Times New Roman" w:hAnsi="Times New Roman" w:cs="Times New Roman"/>
            <w:noProof/>
            <w:webHidden/>
            <w:sz w:val="24"/>
            <w:szCs w:val="24"/>
          </w:rPr>
        </w:r>
        <w:r w:rsidR="00D657CA" w:rsidRPr="006C46C4">
          <w:rPr>
            <w:rFonts w:ascii="Times New Roman" w:hAnsi="Times New Roman" w:cs="Times New Roman"/>
            <w:noProof/>
            <w:webHidden/>
            <w:sz w:val="24"/>
            <w:szCs w:val="24"/>
          </w:rPr>
          <w:fldChar w:fldCharType="separate"/>
        </w:r>
        <w:r w:rsidR="00143A53">
          <w:rPr>
            <w:rFonts w:ascii="Times New Roman" w:hAnsi="Times New Roman" w:cs="Times New Roman"/>
            <w:noProof/>
            <w:webHidden/>
            <w:sz w:val="24"/>
            <w:szCs w:val="24"/>
          </w:rPr>
          <w:t>22</w:t>
        </w:r>
        <w:r w:rsidR="00D657CA" w:rsidRPr="006C46C4">
          <w:rPr>
            <w:rFonts w:ascii="Times New Roman" w:hAnsi="Times New Roman" w:cs="Times New Roman"/>
            <w:noProof/>
            <w:webHidden/>
            <w:sz w:val="24"/>
            <w:szCs w:val="24"/>
          </w:rPr>
          <w:fldChar w:fldCharType="end"/>
        </w:r>
      </w:hyperlink>
    </w:p>
    <w:p w:rsidR="00D657CA" w:rsidRPr="006C46C4" w:rsidRDefault="00D657CA" w:rsidP="009D5CB2">
      <w:pPr>
        <w:jc w:val="center"/>
        <w:rPr>
          <w:rFonts w:cs="Times New Roman"/>
          <w:noProof/>
          <w:szCs w:val="24"/>
        </w:rPr>
      </w:pPr>
      <w:r w:rsidRPr="006C46C4">
        <w:rPr>
          <w:rFonts w:cs="Times New Roman"/>
          <w:b/>
          <w:color w:val="000000" w:themeColor="text1"/>
          <w:szCs w:val="24"/>
          <w:lang w:val="id-ID"/>
        </w:rPr>
        <w:fldChar w:fldCharType="end"/>
      </w:r>
      <w:r w:rsidRPr="006C46C4">
        <w:rPr>
          <w:rFonts w:cs="Times New Roman"/>
          <w:b/>
          <w:color w:val="000000" w:themeColor="text1"/>
          <w:szCs w:val="24"/>
          <w:lang w:val="id-ID"/>
        </w:rPr>
        <w:fldChar w:fldCharType="begin"/>
      </w:r>
      <w:r w:rsidRPr="006C46C4">
        <w:rPr>
          <w:rFonts w:cs="Times New Roman"/>
          <w:b/>
          <w:color w:val="000000" w:themeColor="text1"/>
          <w:szCs w:val="24"/>
          <w:lang w:val="id-ID"/>
        </w:rPr>
        <w:instrText xml:space="preserve"> TOC \h \z \c "Tabel 2.5 Simbol Flowmap " </w:instrText>
      </w:r>
      <w:r w:rsidRPr="006C46C4">
        <w:rPr>
          <w:rFonts w:cs="Times New Roman"/>
          <w:b/>
          <w:color w:val="000000" w:themeColor="text1"/>
          <w:szCs w:val="24"/>
          <w:lang w:val="id-ID"/>
        </w:rPr>
        <w:fldChar w:fldCharType="separate"/>
      </w:r>
    </w:p>
    <w:p w:rsidR="00D657CA" w:rsidRPr="006C46C4" w:rsidRDefault="00697D71">
      <w:pPr>
        <w:pStyle w:val="TableofFigures"/>
        <w:tabs>
          <w:tab w:val="right" w:leader="dot" w:pos="7931"/>
        </w:tabs>
        <w:rPr>
          <w:rFonts w:ascii="Times New Roman" w:eastAsiaTheme="minorEastAsia" w:hAnsi="Times New Roman" w:cs="Times New Roman"/>
          <w:smallCaps w:val="0"/>
          <w:noProof/>
          <w:color w:val="auto"/>
          <w:sz w:val="24"/>
          <w:szCs w:val="24"/>
          <w:lang w:val="en-US"/>
        </w:rPr>
      </w:pPr>
      <w:hyperlink w:anchor="_Toc84498523" w:history="1">
        <w:r w:rsidR="006C46C4" w:rsidRPr="006C46C4">
          <w:rPr>
            <w:rStyle w:val="Hyperlink"/>
            <w:rFonts w:ascii="Times New Roman" w:hAnsi="Times New Roman" w:cs="Times New Roman"/>
            <w:noProof/>
            <w:sz w:val="24"/>
            <w:szCs w:val="24"/>
          </w:rPr>
          <w:t xml:space="preserve">tabel 2.5 simbol flowmap  </w:t>
        </w:r>
        <w:r w:rsidR="006C46C4" w:rsidRPr="006C46C4">
          <w:rPr>
            <w:rFonts w:ascii="Times New Roman" w:hAnsi="Times New Roman" w:cs="Times New Roman"/>
            <w:noProof/>
            <w:webHidden/>
            <w:sz w:val="24"/>
            <w:szCs w:val="24"/>
          </w:rPr>
          <w:tab/>
        </w:r>
        <w:r w:rsidR="00D657CA" w:rsidRPr="006C46C4">
          <w:rPr>
            <w:rFonts w:ascii="Times New Roman" w:hAnsi="Times New Roman" w:cs="Times New Roman"/>
            <w:noProof/>
            <w:webHidden/>
            <w:sz w:val="24"/>
            <w:szCs w:val="24"/>
          </w:rPr>
          <w:fldChar w:fldCharType="begin"/>
        </w:r>
        <w:r w:rsidR="00D657CA" w:rsidRPr="006C46C4">
          <w:rPr>
            <w:rFonts w:ascii="Times New Roman" w:hAnsi="Times New Roman" w:cs="Times New Roman"/>
            <w:noProof/>
            <w:webHidden/>
            <w:sz w:val="24"/>
            <w:szCs w:val="24"/>
          </w:rPr>
          <w:instrText xml:space="preserve"> PAGEREF _Toc84498523 \h </w:instrText>
        </w:r>
        <w:r w:rsidR="00D657CA" w:rsidRPr="006C46C4">
          <w:rPr>
            <w:rFonts w:ascii="Times New Roman" w:hAnsi="Times New Roman" w:cs="Times New Roman"/>
            <w:noProof/>
            <w:webHidden/>
            <w:sz w:val="24"/>
            <w:szCs w:val="24"/>
          </w:rPr>
          <w:fldChar w:fldCharType="separate"/>
        </w:r>
        <w:r w:rsidR="00143A53">
          <w:rPr>
            <w:rFonts w:ascii="Times New Roman" w:hAnsi="Times New Roman" w:cs="Times New Roman"/>
            <w:b/>
            <w:bCs/>
            <w:noProof/>
            <w:webHidden/>
            <w:sz w:val="24"/>
            <w:szCs w:val="24"/>
            <w:lang w:val="en-US"/>
          </w:rPr>
          <w:t>Error! Bookmark not defined.</w:t>
        </w:r>
        <w:r w:rsidR="00D657CA" w:rsidRPr="006C46C4">
          <w:rPr>
            <w:rFonts w:ascii="Times New Roman" w:hAnsi="Times New Roman" w:cs="Times New Roman"/>
            <w:noProof/>
            <w:webHidden/>
            <w:sz w:val="24"/>
            <w:szCs w:val="24"/>
          </w:rPr>
          <w:fldChar w:fldCharType="end"/>
        </w:r>
      </w:hyperlink>
    </w:p>
    <w:p w:rsidR="004456A9" w:rsidRPr="006C46C4" w:rsidRDefault="00D657CA" w:rsidP="009D5CB2">
      <w:pPr>
        <w:jc w:val="center"/>
        <w:rPr>
          <w:rFonts w:cs="Times New Roman"/>
          <w:noProof/>
          <w:szCs w:val="24"/>
        </w:rPr>
      </w:pPr>
      <w:r w:rsidRPr="006C46C4">
        <w:rPr>
          <w:rFonts w:cs="Times New Roman"/>
          <w:b/>
          <w:color w:val="000000" w:themeColor="text1"/>
          <w:szCs w:val="24"/>
          <w:lang w:val="id-ID"/>
        </w:rPr>
        <w:fldChar w:fldCharType="end"/>
      </w:r>
      <w:r w:rsidR="004456A9" w:rsidRPr="006C46C4">
        <w:rPr>
          <w:rFonts w:cs="Times New Roman"/>
          <w:b/>
          <w:color w:val="000000" w:themeColor="text1"/>
          <w:szCs w:val="24"/>
          <w:lang w:val="id-ID"/>
        </w:rPr>
        <w:fldChar w:fldCharType="begin"/>
      </w:r>
      <w:r w:rsidR="004456A9" w:rsidRPr="006C46C4">
        <w:rPr>
          <w:rFonts w:cs="Times New Roman"/>
          <w:b/>
          <w:color w:val="000000" w:themeColor="text1"/>
          <w:szCs w:val="24"/>
          <w:lang w:val="id-ID"/>
        </w:rPr>
        <w:instrText xml:space="preserve"> TOC \h \z \c "Tabel 3.1 Rencana Kegiatan" </w:instrText>
      </w:r>
      <w:r w:rsidR="004456A9" w:rsidRPr="006C46C4">
        <w:rPr>
          <w:rFonts w:cs="Times New Roman"/>
          <w:b/>
          <w:color w:val="000000" w:themeColor="text1"/>
          <w:szCs w:val="24"/>
          <w:lang w:val="id-ID"/>
        </w:rPr>
        <w:fldChar w:fldCharType="separate"/>
      </w:r>
    </w:p>
    <w:p w:rsidR="004456A9" w:rsidRPr="006C46C4" w:rsidRDefault="00697D71">
      <w:pPr>
        <w:pStyle w:val="TableofFigures"/>
        <w:tabs>
          <w:tab w:val="right" w:leader="dot" w:pos="7931"/>
        </w:tabs>
        <w:rPr>
          <w:rFonts w:ascii="Times New Roman" w:eastAsiaTheme="minorEastAsia" w:hAnsi="Times New Roman" w:cs="Times New Roman"/>
          <w:smallCaps w:val="0"/>
          <w:noProof/>
          <w:color w:val="auto"/>
          <w:sz w:val="24"/>
          <w:szCs w:val="24"/>
          <w:lang w:val="en-US"/>
        </w:rPr>
      </w:pPr>
      <w:hyperlink w:anchor="_Toc84498780" w:history="1">
        <w:r w:rsidR="006C46C4" w:rsidRPr="006C46C4">
          <w:rPr>
            <w:rStyle w:val="Hyperlink"/>
            <w:rFonts w:ascii="Times New Roman" w:hAnsi="Times New Roman" w:cs="Times New Roman"/>
            <w:noProof/>
            <w:sz w:val="24"/>
            <w:szCs w:val="24"/>
          </w:rPr>
          <w:t xml:space="preserve">tabel 3.1 rencana kegiatan </w:t>
        </w:r>
        <w:r w:rsidR="006C46C4" w:rsidRPr="006C46C4">
          <w:rPr>
            <w:rFonts w:ascii="Times New Roman" w:hAnsi="Times New Roman" w:cs="Times New Roman"/>
            <w:noProof/>
            <w:webHidden/>
            <w:sz w:val="24"/>
            <w:szCs w:val="24"/>
          </w:rPr>
          <w:tab/>
        </w:r>
        <w:r w:rsidR="004456A9" w:rsidRPr="006C46C4">
          <w:rPr>
            <w:rFonts w:ascii="Times New Roman" w:hAnsi="Times New Roman" w:cs="Times New Roman"/>
            <w:noProof/>
            <w:webHidden/>
            <w:sz w:val="24"/>
            <w:szCs w:val="24"/>
          </w:rPr>
          <w:fldChar w:fldCharType="begin"/>
        </w:r>
        <w:r w:rsidR="004456A9" w:rsidRPr="006C46C4">
          <w:rPr>
            <w:rFonts w:ascii="Times New Roman" w:hAnsi="Times New Roman" w:cs="Times New Roman"/>
            <w:noProof/>
            <w:webHidden/>
            <w:sz w:val="24"/>
            <w:szCs w:val="24"/>
          </w:rPr>
          <w:instrText xml:space="preserve"> PAGEREF _Toc84498780 \h </w:instrText>
        </w:r>
        <w:r w:rsidR="004456A9" w:rsidRPr="006C46C4">
          <w:rPr>
            <w:rFonts w:ascii="Times New Roman" w:hAnsi="Times New Roman" w:cs="Times New Roman"/>
            <w:noProof/>
            <w:webHidden/>
            <w:sz w:val="24"/>
            <w:szCs w:val="24"/>
          </w:rPr>
        </w:r>
        <w:r w:rsidR="004456A9" w:rsidRPr="006C46C4">
          <w:rPr>
            <w:rFonts w:ascii="Times New Roman" w:hAnsi="Times New Roman" w:cs="Times New Roman"/>
            <w:noProof/>
            <w:webHidden/>
            <w:sz w:val="24"/>
            <w:szCs w:val="24"/>
          </w:rPr>
          <w:fldChar w:fldCharType="separate"/>
        </w:r>
        <w:r w:rsidR="00143A53">
          <w:rPr>
            <w:rFonts w:ascii="Times New Roman" w:hAnsi="Times New Roman" w:cs="Times New Roman"/>
            <w:noProof/>
            <w:webHidden/>
            <w:sz w:val="24"/>
            <w:szCs w:val="24"/>
          </w:rPr>
          <w:t>28</w:t>
        </w:r>
        <w:r w:rsidR="004456A9" w:rsidRPr="006C46C4">
          <w:rPr>
            <w:rFonts w:ascii="Times New Roman" w:hAnsi="Times New Roman" w:cs="Times New Roman"/>
            <w:noProof/>
            <w:webHidden/>
            <w:sz w:val="24"/>
            <w:szCs w:val="24"/>
          </w:rPr>
          <w:fldChar w:fldCharType="end"/>
        </w:r>
      </w:hyperlink>
    </w:p>
    <w:p w:rsidR="003462B4" w:rsidRPr="006C46C4" w:rsidRDefault="004456A9" w:rsidP="009D5CB2">
      <w:pPr>
        <w:jc w:val="center"/>
        <w:rPr>
          <w:rFonts w:cs="Times New Roman"/>
          <w:b/>
          <w:szCs w:val="24"/>
          <w:lang w:val="id-ID"/>
        </w:rPr>
        <w:sectPr w:rsidR="003462B4" w:rsidRPr="006C46C4" w:rsidSect="00324EEB">
          <w:headerReference w:type="default" r:id="rId12"/>
          <w:footerReference w:type="default" r:id="rId13"/>
          <w:pgSz w:w="11910" w:h="16840"/>
          <w:pgMar w:top="2268" w:right="1701" w:bottom="1701" w:left="2268" w:header="850" w:footer="942" w:gutter="0"/>
          <w:pgNumType w:fmt="lowerRoman"/>
          <w:cols w:space="720"/>
          <w:docGrid w:linePitch="326"/>
        </w:sectPr>
      </w:pPr>
      <w:r w:rsidRPr="006C46C4">
        <w:rPr>
          <w:rFonts w:cs="Times New Roman"/>
          <w:b/>
          <w:color w:val="000000" w:themeColor="text1"/>
          <w:szCs w:val="24"/>
          <w:lang w:val="id-ID"/>
        </w:rPr>
        <w:fldChar w:fldCharType="end"/>
      </w:r>
    </w:p>
    <w:p w:rsidR="00555E11" w:rsidRDefault="00555E11" w:rsidP="00497AC8">
      <w:pPr>
        <w:pStyle w:val="Heading1"/>
      </w:pPr>
      <w:bookmarkStart w:id="10" w:name="_Toc76245542"/>
      <w:r>
        <w:lastRenderedPageBreak/>
        <w:t xml:space="preserve">BAB I </w:t>
      </w:r>
      <w:r w:rsidR="00497AC8">
        <w:br/>
      </w:r>
      <w:r>
        <w:t>PENDAHULUAN</w:t>
      </w:r>
      <w:bookmarkEnd w:id="10"/>
    </w:p>
    <w:p w:rsidR="00741CD5" w:rsidRPr="00741CD5" w:rsidRDefault="00741CD5" w:rsidP="00741CD5"/>
    <w:p w:rsidR="00555E11" w:rsidRDefault="009B61D3" w:rsidP="00164586">
      <w:pPr>
        <w:pStyle w:val="Heading2"/>
        <w:numPr>
          <w:ilvl w:val="1"/>
          <w:numId w:val="1"/>
        </w:numPr>
      </w:pPr>
      <w:bookmarkStart w:id="11" w:name="_Toc76245543"/>
      <w:r>
        <w:t>Latar Belakang</w:t>
      </w:r>
      <w:bookmarkEnd w:id="11"/>
    </w:p>
    <w:p w:rsidR="00F1100C" w:rsidRDefault="00D969BE" w:rsidP="00F1100C">
      <w:pPr>
        <w:ind w:firstLine="720"/>
      </w:pPr>
      <w:r>
        <w:t>Pelaksanaan sistem pemasyarakatan saat ini memiliki banyak tantangan yang</w:t>
      </w:r>
      <w:r>
        <w:rPr>
          <w:spacing w:val="-10"/>
        </w:rPr>
        <w:t xml:space="preserve"> </w:t>
      </w:r>
      <w:r>
        <w:t>harus</w:t>
      </w:r>
      <w:r>
        <w:rPr>
          <w:spacing w:val="-9"/>
        </w:rPr>
        <w:t xml:space="preserve"> </w:t>
      </w:r>
      <w:r>
        <w:t>dihadapi</w:t>
      </w:r>
      <w:r>
        <w:rPr>
          <w:spacing w:val="-9"/>
        </w:rPr>
        <w:t xml:space="preserve"> </w:t>
      </w:r>
      <w:r>
        <w:t>oleh</w:t>
      </w:r>
      <w:r>
        <w:rPr>
          <w:spacing w:val="-7"/>
        </w:rPr>
        <w:t xml:space="preserve"> </w:t>
      </w:r>
      <w:r>
        <w:t>jajaran</w:t>
      </w:r>
      <w:r>
        <w:rPr>
          <w:spacing w:val="-10"/>
        </w:rPr>
        <w:t xml:space="preserve"> </w:t>
      </w:r>
      <w:r>
        <w:t>petugas</w:t>
      </w:r>
      <w:r>
        <w:rPr>
          <w:spacing w:val="-8"/>
        </w:rPr>
        <w:t xml:space="preserve"> </w:t>
      </w:r>
      <w:r>
        <w:t>pemasyarakatan.</w:t>
      </w:r>
      <w:r>
        <w:rPr>
          <w:spacing w:val="-10"/>
        </w:rPr>
        <w:t xml:space="preserve"> </w:t>
      </w:r>
      <w:r>
        <w:t>Hal</w:t>
      </w:r>
      <w:r>
        <w:rPr>
          <w:spacing w:val="-8"/>
        </w:rPr>
        <w:t xml:space="preserve"> </w:t>
      </w:r>
      <w:r>
        <w:t>ini</w:t>
      </w:r>
      <w:r>
        <w:rPr>
          <w:spacing w:val="-9"/>
        </w:rPr>
        <w:t xml:space="preserve"> </w:t>
      </w:r>
      <w:r>
        <w:t>disebabkan oleh adanya perubahan strategis baik dalam aspek jenis kejahatan, tingkat pengulangan pidana, tuntutan masyarakat dan proses penegakan hukum</w:t>
      </w:r>
      <w:r>
        <w:rPr>
          <w:spacing w:val="-42"/>
        </w:rPr>
        <w:t xml:space="preserve"> </w:t>
      </w:r>
      <w:r>
        <w:t xml:space="preserve">yang semakin diharapkan lebih baik implementasinya. </w:t>
      </w:r>
      <w:r w:rsidR="00EE74A1">
        <w:rPr>
          <w:lang w:val="id-ID"/>
        </w:rPr>
        <w:t xml:space="preserve">Dikutip dari laman </w:t>
      </w:r>
      <w:r w:rsidR="00EE74A1" w:rsidRPr="00EE74A1">
        <w:rPr>
          <w:lang w:val="id-ID"/>
        </w:rPr>
        <w:t>nasional.kompas.com</w:t>
      </w:r>
      <w:r w:rsidR="00EE74A1">
        <w:rPr>
          <w:lang w:val="id-ID"/>
        </w:rPr>
        <w:t>,</w:t>
      </w:r>
      <w:r>
        <w:t xml:space="preserve"> data yang diperoleh dari Sistem </w:t>
      </w:r>
      <w:r>
        <w:rPr>
          <w:i/>
        </w:rPr>
        <w:t xml:space="preserve">Database </w:t>
      </w:r>
      <w:r>
        <w:t xml:space="preserve">Pemasyarakatan </w:t>
      </w:r>
      <w:r w:rsidR="00EE74A1">
        <w:rPr>
          <w:lang w:val="id-ID"/>
        </w:rPr>
        <w:t xml:space="preserve">(SDP) </w:t>
      </w:r>
      <w:r>
        <w:t xml:space="preserve">jumlah penghuni Lembaga Pemasyarakatan (Lapas) dan Rumah Tahanan (Rutan) di Indonesia </w:t>
      </w:r>
      <w:r w:rsidR="00EE74A1">
        <w:rPr>
          <w:lang w:val="id-ID"/>
        </w:rPr>
        <w:t>per Februari 2021, t</w:t>
      </w:r>
      <w:r w:rsidR="00EE74A1" w:rsidRPr="00EE74A1">
        <w:t>erdapat 252.384 Warga Binaan</w:t>
      </w:r>
      <w:r w:rsidR="00EE74A1">
        <w:t xml:space="preserve"> dengan </w:t>
      </w:r>
      <w:r w:rsidR="00EE74A1" w:rsidRPr="00EE74A1">
        <w:t>Kapasitas Lapas dan Rutan Hanya 135.704 Orang</w:t>
      </w:r>
      <w:r w:rsidR="00EE74A1">
        <w:t xml:space="preserve">. </w:t>
      </w:r>
    </w:p>
    <w:p w:rsidR="00F1100C" w:rsidRDefault="00092BFC" w:rsidP="00F1100C">
      <w:pPr>
        <w:ind w:firstLine="720"/>
      </w:pPr>
      <w:r>
        <w:t>Data jumlah penghuni tersebut menjadi faktor pencetus utama munculnya berbagai permasalahan dari segi sosial dan psikologi. Program pembimbingan yang diselenggarakan di rutan seperti keterampilan kerja, pembimbingan intelektual, perawatan atau rehabilitasi medis dan sosial</w:t>
      </w:r>
      <w:r>
        <w:rPr>
          <w:spacing w:val="-35"/>
        </w:rPr>
        <w:t xml:space="preserve"> </w:t>
      </w:r>
      <w:r>
        <w:t xml:space="preserve">tidak dapat berjalan secara efektif. Hal tersebut disebabkan oleh masalah </w:t>
      </w:r>
      <w:r>
        <w:rPr>
          <w:i/>
        </w:rPr>
        <w:t xml:space="preserve">over </w:t>
      </w:r>
      <w:r>
        <w:t>kapasitas penghuni, keadaan ini juga semakin diperparah dengan permasalahan lain yang muncul dari segi kesehatan tahanan, baik kesehatan fisik maupun kesehatan mental.</w:t>
      </w:r>
    </w:p>
    <w:p w:rsidR="003462B4" w:rsidRDefault="00092BFC" w:rsidP="009A7FB3">
      <w:pPr>
        <w:ind w:firstLine="720"/>
        <w:rPr>
          <w:noProof/>
        </w:rPr>
        <w:sectPr w:rsidR="003462B4" w:rsidSect="003E6C7C">
          <w:headerReference w:type="default" r:id="rId14"/>
          <w:footerReference w:type="default" r:id="rId15"/>
          <w:pgSz w:w="11910" w:h="16840"/>
          <w:pgMar w:top="2268" w:right="1701" w:bottom="1701" w:left="2268" w:header="850" w:footer="157" w:gutter="0"/>
          <w:pgNumType w:start="1"/>
          <w:cols w:space="720"/>
          <w:docGrid w:linePitch="326"/>
        </w:sectPr>
      </w:pPr>
      <w:r>
        <w:t xml:space="preserve">Kompleksitas tahanan dan segala permasalahan yang terjadi di dalam rutan ini perlu segera ditindaklanjuti, untuk itulah perlu dilakukan pelaksanaan </w:t>
      </w:r>
      <w:r>
        <w:rPr>
          <w:i/>
        </w:rPr>
        <w:t xml:space="preserve">assessment </w:t>
      </w:r>
      <w:r w:rsidR="00694F1A">
        <w:t>yang menca</w:t>
      </w:r>
      <w:r>
        <w:t xml:space="preserve">kup semua aspek diri setiap Warga Binaan Pemasyarakatan. Instrumen </w:t>
      </w:r>
      <w:r>
        <w:rPr>
          <w:i/>
        </w:rPr>
        <w:t xml:space="preserve">assessment </w:t>
      </w:r>
      <w:r>
        <w:t xml:space="preserve">yang digunakan diharapkan dapat dipakai tidak hanya oleh tenaga ahli tertentu (Psikolog) namun juga oleh petugas yang diberikan pelatihan khusus. </w:t>
      </w:r>
      <w:r>
        <w:rPr>
          <w:i/>
        </w:rPr>
        <w:t xml:space="preserve">Assessment </w:t>
      </w:r>
      <w:r>
        <w:t>yang dilakukan bertujuan mengklasifikasikan tahanan secara objektif berupa hasil</w:t>
      </w:r>
      <w:r w:rsidR="000D12D5">
        <w:rPr>
          <w:lang w:val="id-ID"/>
        </w:rPr>
        <w:t xml:space="preserve"> </w:t>
      </w:r>
      <w:r w:rsidR="008E61C1">
        <w:t>pengelompokkan</w:t>
      </w:r>
      <w:r>
        <w:t xml:space="preserve"> risiko tahanan </w:t>
      </w:r>
      <w:r w:rsidR="008E61C1">
        <w:rPr>
          <w:lang w:val="id-ID"/>
        </w:rPr>
        <w:t xml:space="preserve">seperti </w:t>
      </w:r>
      <w:r w:rsidR="008E61C1">
        <w:t>rendah, menengah, dan tinggi</w:t>
      </w:r>
      <w:r>
        <w:t>, sehingga rutan dapat secara efektif memberikan pelayanan keamanan dan kesehatan yang tepat bagi tahanan selama perkaranya disidangkan.</w:t>
      </w:r>
      <w:r w:rsidR="00561913" w:rsidRPr="00561913">
        <w:rPr>
          <w:noProof/>
        </w:rPr>
        <w:t xml:space="preserve"> </w:t>
      </w:r>
    </w:p>
    <w:p w:rsidR="00697D71" w:rsidRDefault="00BC4C0D" w:rsidP="009A7FB3">
      <w:pPr>
        <w:ind w:firstLine="720"/>
        <w:rPr>
          <w:lang w:val="id"/>
        </w:rPr>
      </w:pPr>
      <w:r>
        <w:rPr>
          <w:lang w:val="id-ID"/>
        </w:rPr>
        <w:lastRenderedPageBreak/>
        <w:t xml:space="preserve">Pada </w:t>
      </w:r>
      <w:r w:rsidR="000D12D5" w:rsidRPr="000D12D5">
        <w:rPr>
          <w:lang w:val="id"/>
        </w:rPr>
        <w:t xml:space="preserve">Lapas Kelas IIB </w:t>
      </w:r>
      <w:r w:rsidR="000D12D5">
        <w:rPr>
          <w:lang w:val="id-ID"/>
        </w:rPr>
        <w:t>Kolaka</w:t>
      </w:r>
      <w:r w:rsidR="006C46C4">
        <w:rPr>
          <w:lang w:val="id-ID"/>
        </w:rPr>
        <w:t xml:space="preserve"> </w:t>
      </w:r>
      <w:r w:rsidR="00697D71">
        <w:rPr>
          <w:lang w:val="id-ID"/>
        </w:rPr>
        <w:t>proses assesment dilakukan secara manual oleh pegawai</w:t>
      </w:r>
      <w:r w:rsidR="00697D71" w:rsidRPr="00697D71">
        <w:rPr>
          <w:rFonts w:eastAsia="Times New Roman" w:cs="Times New Roman"/>
          <w:szCs w:val="24"/>
          <w:lang w:val="id"/>
        </w:rPr>
        <w:t xml:space="preserve"> </w:t>
      </w:r>
      <w:r w:rsidR="00697D71" w:rsidRPr="00697D71">
        <w:rPr>
          <w:lang w:val="id"/>
        </w:rPr>
        <w:t xml:space="preserve">yang terlatih dengan melakukan wawancara terhadap tahanan dan mencatat hasil </w:t>
      </w:r>
      <w:r w:rsidR="00697D71" w:rsidRPr="00697D71">
        <w:rPr>
          <w:i/>
          <w:lang w:val="id"/>
        </w:rPr>
        <w:t>assessment</w:t>
      </w:r>
      <w:r w:rsidR="00697D71" w:rsidRPr="00697D71">
        <w:rPr>
          <w:lang w:val="id"/>
        </w:rPr>
        <w:t xml:space="preserve">. Setelah dilakukan wawancara, maka pegawai akan menilai setiap indikator yang ada pada lembar </w:t>
      </w:r>
      <w:r w:rsidR="00697D71" w:rsidRPr="00697D71">
        <w:rPr>
          <w:i/>
          <w:lang w:val="id"/>
        </w:rPr>
        <w:t xml:space="preserve">assessment </w:t>
      </w:r>
      <w:r w:rsidR="00697D71" w:rsidRPr="00697D71">
        <w:rPr>
          <w:lang w:val="id"/>
        </w:rPr>
        <w:t xml:space="preserve">sesuai dengan pedoman. Dengan menggunakan sistem manual untuk melakukan </w:t>
      </w:r>
      <w:r w:rsidR="00697D71" w:rsidRPr="00697D71">
        <w:rPr>
          <w:i/>
          <w:lang w:val="id"/>
        </w:rPr>
        <w:t xml:space="preserve">assessment </w:t>
      </w:r>
      <w:r w:rsidR="00697D71" w:rsidRPr="00697D71">
        <w:rPr>
          <w:lang w:val="id"/>
        </w:rPr>
        <w:t>risiko terhadap tahanan menjadikan proses nya lebih lama, beresiko terjadi kesalahan inputan nilai dan harus dilakukan penghitungan kembali untuk memastikan apakah hasil yang diperoleh sudah sesuai atau tidak.</w:t>
      </w:r>
    </w:p>
    <w:p w:rsidR="00F1100C" w:rsidRPr="00697D71" w:rsidRDefault="00063196" w:rsidP="00F1100C">
      <w:pPr>
        <w:ind w:firstLine="720"/>
        <w:rPr>
          <w:lang w:val="id"/>
        </w:rPr>
      </w:pPr>
      <w:r w:rsidRPr="00180333">
        <w:rPr>
          <w:lang w:val="id-ID"/>
        </w:rPr>
        <w:t xml:space="preserve">Perhitungan </w:t>
      </w:r>
      <w:r w:rsidRPr="00180333">
        <w:rPr>
          <w:i/>
          <w:lang w:val="id-ID"/>
        </w:rPr>
        <w:t xml:space="preserve">assessment </w:t>
      </w:r>
      <w:r w:rsidRPr="00180333">
        <w:rPr>
          <w:lang w:val="id-ID"/>
        </w:rPr>
        <w:t xml:space="preserve">risiko sangat penting dan sensitif yang membutuhkan ketelitian dan membutuhkan hasil perhitungan yang sesuai dengan pedoman </w:t>
      </w:r>
      <w:r w:rsidRPr="00180333">
        <w:rPr>
          <w:i/>
          <w:lang w:val="id-ID"/>
        </w:rPr>
        <w:t>assessment</w:t>
      </w:r>
      <w:r w:rsidRPr="00180333">
        <w:rPr>
          <w:lang w:val="id-ID"/>
        </w:rPr>
        <w:t>.</w:t>
      </w:r>
      <w:r>
        <w:rPr>
          <w:lang w:val="id-ID"/>
        </w:rPr>
        <w:t xml:space="preserve"> </w:t>
      </w:r>
      <w:r w:rsidR="001A294C">
        <w:rPr>
          <w:lang w:val="id-ID"/>
        </w:rPr>
        <w:t xml:space="preserve">Kesalahan </w:t>
      </w:r>
      <w:r w:rsidR="00697D71">
        <w:rPr>
          <w:lang w:val="id-ID"/>
        </w:rPr>
        <w:t>perhitungan nilai assesment</w:t>
      </w:r>
      <w:r w:rsidR="001A294C">
        <w:rPr>
          <w:lang w:val="id-ID"/>
        </w:rPr>
        <w:t xml:space="preserve"> dapat terjadi</w:t>
      </w:r>
      <w:r w:rsidR="001A3081">
        <w:rPr>
          <w:lang w:val="id-ID"/>
        </w:rPr>
        <w:t xml:space="preserve"> karena masih dilakukan oleh manusia di bandingkan menggunakan sistem yang terkomputerisasi maka </w:t>
      </w:r>
      <w:r w:rsidR="00BC4C0D">
        <w:rPr>
          <w:lang w:val="id-ID"/>
        </w:rPr>
        <w:t>kesalahan perhitungan  dapat di</w:t>
      </w:r>
      <w:r w:rsidR="001A3081">
        <w:rPr>
          <w:lang w:val="id-ID"/>
        </w:rPr>
        <w:t>minimalkan</w:t>
      </w:r>
      <w:r w:rsidR="006C31DC">
        <w:rPr>
          <w:lang w:val="id"/>
        </w:rPr>
        <w:t>.</w:t>
      </w:r>
    </w:p>
    <w:p w:rsidR="00F1100C" w:rsidRDefault="00F621D2" w:rsidP="00F1100C">
      <w:pPr>
        <w:ind w:firstLine="720"/>
      </w:pPr>
      <w:r>
        <w:t>Seiring dengan berkembangnya teknologi informasi, terdapat banyak metode yang dapat digunakan dalam pengembangan sistem, salah satunya yaitu metode</w:t>
      </w:r>
      <w:r w:rsidRPr="00F621D2">
        <w:t xml:space="preserve"> </w:t>
      </w:r>
      <w:r w:rsidRPr="00741CD5">
        <w:rPr>
          <w:i/>
        </w:rPr>
        <w:t>waterfall</w:t>
      </w:r>
      <w:r>
        <w:rPr>
          <w:lang w:val="id-ID"/>
        </w:rPr>
        <w:t xml:space="preserve">, </w:t>
      </w:r>
      <w:r>
        <w:t xml:space="preserve">Model pengembangan ini melakukan pendekatan secara sistematis dan berurutan. Disebut </w:t>
      </w:r>
      <w:r w:rsidRPr="00741CD5">
        <w:rPr>
          <w:i/>
        </w:rPr>
        <w:t>waterfall</w:t>
      </w:r>
      <w:r>
        <w:t xml:space="preserve"> karena tahap demi tahap yang dilalui harus menunggu selesainya tahap sebelumnya dan berjalan berurutan. Model pengembangan ini bersifat linear dari tahap awal pengembangan sistem yaitu tahap perencanaan sampai tahap akhir pengembangan sistem yaitu tahap pemeliharaan. Tahapan berikutnya tidak </w:t>
      </w:r>
      <w:proofErr w:type="gramStart"/>
      <w:r>
        <w:t>akan</w:t>
      </w:r>
      <w:proofErr w:type="gramEnd"/>
      <w:r>
        <w:t xml:space="preserve"> dilaksanakan sebelum tahapan sebelumnya selesai dilaksanakan dan tidak bisa kembali atau mengulang ke tahap sebelumnya.</w:t>
      </w:r>
      <w:r w:rsidR="0035368B" w:rsidRPr="0035368B">
        <w:t xml:space="preserve"> </w:t>
      </w:r>
      <w:r w:rsidR="0035368B">
        <w:t xml:space="preserve">Kelebihan dari metode </w:t>
      </w:r>
      <w:r w:rsidR="0035368B" w:rsidRPr="00741CD5">
        <w:rPr>
          <w:i/>
          <w:lang w:val="id-ID"/>
        </w:rPr>
        <w:t>waterfall</w:t>
      </w:r>
      <w:r w:rsidR="0035368B">
        <w:rPr>
          <w:lang w:val="id-ID"/>
        </w:rPr>
        <w:t xml:space="preserve"> yaitu </w:t>
      </w:r>
      <w:r w:rsidR="0035368B">
        <w:t xml:space="preserve">Kualitas dari sistem yang dihasilkan </w:t>
      </w:r>
      <w:proofErr w:type="gramStart"/>
      <w:r w:rsidR="0035368B">
        <w:t>akan</w:t>
      </w:r>
      <w:proofErr w:type="gramEnd"/>
      <w:r w:rsidR="0035368B">
        <w:t xml:space="preserve"> baik, karena pelaksanaannya dilakukan secara bertahap dan Proses pengembangan model </w:t>
      </w:r>
      <w:r w:rsidR="0035368B" w:rsidRPr="00741CD5">
        <w:rPr>
          <w:i/>
        </w:rPr>
        <w:t>fase one by one</w:t>
      </w:r>
      <w:r w:rsidR="0035368B">
        <w:t>, sehingga meminimalis kesalahan yang</w:t>
      </w:r>
      <w:r w:rsidR="0071386D">
        <w:t xml:space="preserve"> mungkin akan terjadi kemudian d</w:t>
      </w:r>
      <w:r w:rsidR="0035368B">
        <w:t>okumen pengembangan sistem sangat terorganisir, karena setiap fase harus terselesaikan dengan lengkap sebelum melangkah ke fase berikutnya.</w:t>
      </w:r>
    </w:p>
    <w:p w:rsidR="006E2525" w:rsidRPr="00861EBF" w:rsidRDefault="00741CD5" w:rsidP="00861EBF">
      <w:pPr>
        <w:ind w:firstLine="720"/>
        <w:rPr>
          <w:lang w:val="id-ID"/>
        </w:rPr>
      </w:pPr>
      <w:r>
        <w:t xml:space="preserve">Berdasarkan uraian di atas, maka penulis akan merancang sebuah Sistem Informasi </w:t>
      </w:r>
      <w:r>
        <w:rPr>
          <w:i/>
        </w:rPr>
        <w:t xml:space="preserve">Assessment </w:t>
      </w:r>
      <w:r>
        <w:t xml:space="preserve">Risiko Tahanan Berbasis </w:t>
      </w:r>
      <w:r>
        <w:rPr>
          <w:i/>
        </w:rPr>
        <w:t xml:space="preserve">Website </w:t>
      </w:r>
      <w:r>
        <w:t>di Lapas Kelas IIB</w:t>
      </w:r>
      <w:r>
        <w:rPr>
          <w:lang w:val="id-ID"/>
        </w:rPr>
        <w:t xml:space="preserve"> Kolaka</w:t>
      </w:r>
      <w:r>
        <w:t xml:space="preserve"> yang d</w:t>
      </w:r>
      <w:r w:rsidR="00861EBF">
        <w:t>apat membantu mengelompokan</w:t>
      </w:r>
      <w:r>
        <w:t xml:space="preserve"> tahanan berdasarkan tingkat risiko rendah, </w:t>
      </w:r>
      <w:r>
        <w:lastRenderedPageBreak/>
        <w:t xml:space="preserve">menengah, atau tinggi sehingga dapat menghasilkan perhitungan dan informasi yang sesuai dengan pedoman </w:t>
      </w:r>
      <w:r>
        <w:rPr>
          <w:i/>
        </w:rPr>
        <w:t>assessment</w:t>
      </w:r>
      <w:r>
        <w:t>.</w:t>
      </w:r>
      <w:r w:rsidR="00861EBF">
        <w:rPr>
          <w:lang w:val="id-ID"/>
        </w:rPr>
        <w:t xml:space="preserve"> </w:t>
      </w:r>
      <w:r w:rsidR="006E2525">
        <w:t xml:space="preserve">Adapun kelebihan yang ditawarkan sistem yaitu Proses pengolahan hasil </w:t>
      </w:r>
      <w:r w:rsidR="006E2525" w:rsidRPr="00092017">
        <w:rPr>
          <w:i/>
        </w:rPr>
        <w:t xml:space="preserve">assessment </w:t>
      </w:r>
      <w:r w:rsidR="006E2525">
        <w:t>dilakukan melalui sistem sehingga mempercepat</w:t>
      </w:r>
      <w:r w:rsidR="006E2525" w:rsidRPr="00092017">
        <w:rPr>
          <w:spacing w:val="-16"/>
        </w:rPr>
        <w:t xml:space="preserve"> </w:t>
      </w:r>
      <w:r w:rsidR="006E2525">
        <w:t>perolehan</w:t>
      </w:r>
      <w:r w:rsidR="006E2525" w:rsidRPr="00092017">
        <w:rPr>
          <w:spacing w:val="-12"/>
        </w:rPr>
        <w:t xml:space="preserve"> </w:t>
      </w:r>
      <w:r w:rsidR="006E2525">
        <w:t>hasil</w:t>
      </w:r>
      <w:r w:rsidR="006E2525" w:rsidRPr="00092017">
        <w:rPr>
          <w:spacing w:val="-15"/>
        </w:rPr>
        <w:t xml:space="preserve"> </w:t>
      </w:r>
      <w:r w:rsidR="006E2525">
        <w:t>pengelompokan</w:t>
      </w:r>
      <w:r w:rsidR="006E2525" w:rsidRPr="00092017">
        <w:rPr>
          <w:spacing w:val="-15"/>
        </w:rPr>
        <w:t xml:space="preserve"> </w:t>
      </w:r>
      <w:r w:rsidR="006E2525">
        <w:t>tingkat</w:t>
      </w:r>
      <w:r w:rsidR="006E2525" w:rsidRPr="00092017">
        <w:rPr>
          <w:spacing w:val="-16"/>
        </w:rPr>
        <w:t xml:space="preserve"> </w:t>
      </w:r>
      <w:r w:rsidR="006E2525">
        <w:t>risiko</w:t>
      </w:r>
      <w:r w:rsidR="006E2525" w:rsidRPr="00092017">
        <w:rPr>
          <w:spacing w:val="-16"/>
        </w:rPr>
        <w:t xml:space="preserve"> </w:t>
      </w:r>
      <w:r w:rsidR="006E2525">
        <w:t>tahanan</w:t>
      </w:r>
      <w:r w:rsidR="006E2525" w:rsidRPr="00092017">
        <w:rPr>
          <w:spacing w:val="-14"/>
        </w:rPr>
        <w:t xml:space="preserve"> </w:t>
      </w:r>
      <w:r w:rsidR="006E2525">
        <w:t>dan</w:t>
      </w:r>
      <w:r w:rsidR="006E2525" w:rsidRPr="00092017">
        <w:rPr>
          <w:spacing w:val="-14"/>
        </w:rPr>
        <w:t xml:space="preserve"> </w:t>
      </w:r>
      <w:r w:rsidR="006E2525">
        <w:t>sesuai dengan pedoman</w:t>
      </w:r>
      <w:r w:rsidR="006E2525" w:rsidRPr="00092017">
        <w:rPr>
          <w:spacing w:val="-1"/>
        </w:rPr>
        <w:t xml:space="preserve"> </w:t>
      </w:r>
      <w:r w:rsidR="006E2525" w:rsidRPr="00092017">
        <w:rPr>
          <w:i/>
        </w:rPr>
        <w:t>assessment</w:t>
      </w:r>
      <w:r w:rsidR="00861EBF">
        <w:t xml:space="preserve">, </w:t>
      </w:r>
      <w:r w:rsidR="006E2525">
        <w:t xml:space="preserve">Memudahkan pegawai dalam mengolah informasi berdasarkan hasil </w:t>
      </w:r>
      <w:r w:rsidR="00861EBF">
        <w:rPr>
          <w:lang w:val="id-ID"/>
        </w:rPr>
        <w:t xml:space="preserve">pengelompokan </w:t>
      </w:r>
      <w:r w:rsidR="006E2525">
        <w:t>tingkat risiko tahanan.</w:t>
      </w:r>
    </w:p>
    <w:p w:rsidR="006E2525" w:rsidRPr="00F1100C" w:rsidRDefault="006E2525" w:rsidP="00F1100C">
      <w:pPr>
        <w:ind w:firstLine="720"/>
      </w:pPr>
    </w:p>
    <w:p w:rsidR="00555E11" w:rsidRDefault="00555E11" w:rsidP="00555E11">
      <w:pPr>
        <w:pStyle w:val="Heading2"/>
      </w:pPr>
      <w:bookmarkStart w:id="12" w:name="_Toc76245544"/>
      <w:r>
        <w:t>1.2. Rumusan Masalah.</w:t>
      </w:r>
      <w:bookmarkEnd w:id="12"/>
    </w:p>
    <w:p w:rsidR="005103B1" w:rsidRDefault="005103B1" w:rsidP="0071386D">
      <w:pPr>
        <w:ind w:firstLine="720"/>
        <w:rPr>
          <w:lang w:val="id-ID"/>
        </w:rPr>
      </w:pPr>
      <w:r>
        <w:rPr>
          <w:lang w:val="id-ID"/>
        </w:rPr>
        <w:t>Bagaimana menerapkan sistem informasi berbasis kom</w:t>
      </w:r>
      <w:r w:rsidR="0071386D">
        <w:rPr>
          <w:lang w:val="id-ID"/>
        </w:rPr>
        <w:t xml:space="preserve">puter dalam proses pengembangan </w:t>
      </w:r>
      <w:r w:rsidRPr="005103B1">
        <w:rPr>
          <w:i/>
          <w:lang w:val="id-ID"/>
        </w:rPr>
        <w:t>assesment</w:t>
      </w:r>
      <w:r>
        <w:rPr>
          <w:i/>
          <w:lang w:val="id-ID"/>
        </w:rPr>
        <w:t xml:space="preserve"> </w:t>
      </w:r>
      <w:r>
        <w:rPr>
          <w:lang w:val="id-ID"/>
        </w:rPr>
        <w:t>resiko tahanan berbasis web, pada lembaga kemasyarakatan kelas IIB Kolaka</w:t>
      </w:r>
      <w:r w:rsidR="00E67F59">
        <w:rPr>
          <w:lang w:val="id-ID"/>
        </w:rPr>
        <w:t>?</w:t>
      </w:r>
    </w:p>
    <w:p w:rsidR="00E67F59" w:rsidRPr="005103B1" w:rsidRDefault="00E67F59" w:rsidP="005103B1">
      <w:pPr>
        <w:rPr>
          <w:lang w:val="id-ID"/>
        </w:rPr>
      </w:pPr>
    </w:p>
    <w:p w:rsidR="00555E11" w:rsidRDefault="00555E11" w:rsidP="00E67F59">
      <w:pPr>
        <w:pStyle w:val="Heading2"/>
        <w:numPr>
          <w:ilvl w:val="1"/>
          <w:numId w:val="1"/>
        </w:numPr>
      </w:pPr>
      <w:bookmarkStart w:id="13" w:name="_Toc76245545"/>
      <w:r>
        <w:t>Batasan Masalah.</w:t>
      </w:r>
      <w:bookmarkEnd w:id="13"/>
    </w:p>
    <w:p w:rsidR="00E67F59" w:rsidRDefault="00E67F59" w:rsidP="00F1100C">
      <w:pPr>
        <w:ind w:firstLine="720"/>
      </w:pPr>
      <w:r>
        <w:t>Penelitian ini memiliki batasan-batasan masalah untuk memberikan lingkup penelitian agar lebih terfokus ketika pengerjaan. Adapun batasan masalah yang diberikan sebagai berikut:</w:t>
      </w:r>
    </w:p>
    <w:p w:rsidR="00E67F59" w:rsidRDefault="00E67F59" w:rsidP="00A50570">
      <w:pPr>
        <w:pStyle w:val="ListParagraph"/>
        <w:numPr>
          <w:ilvl w:val="0"/>
          <w:numId w:val="2"/>
        </w:numPr>
        <w:ind w:left="426"/>
      </w:pPr>
      <w:r>
        <w:t xml:space="preserve">Sistem Informasi </w:t>
      </w:r>
      <w:r w:rsidRPr="00E67F59">
        <w:rPr>
          <w:i/>
        </w:rPr>
        <w:t xml:space="preserve">Assessment </w:t>
      </w:r>
      <w:r>
        <w:t>Risiko Tahanan berupa sistem</w:t>
      </w:r>
      <w:r w:rsidRPr="00E67F59">
        <w:rPr>
          <w:spacing w:val="55"/>
        </w:rPr>
        <w:t xml:space="preserve"> </w:t>
      </w:r>
      <w:r>
        <w:t>berbasis</w:t>
      </w:r>
      <w:r w:rsidR="00A03180">
        <w:rPr>
          <w:lang w:val="id-ID"/>
        </w:rPr>
        <w:t xml:space="preserve"> </w:t>
      </w:r>
      <w:r w:rsidRPr="00A03180">
        <w:rPr>
          <w:i/>
        </w:rPr>
        <w:t xml:space="preserve">website </w:t>
      </w:r>
      <w:r>
        <w:t xml:space="preserve">dengan Bahasa pemrograman PHP </w:t>
      </w:r>
      <w:r w:rsidRPr="00A03180">
        <w:rPr>
          <w:i/>
        </w:rPr>
        <w:t>framework CodeIgniter</w:t>
      </w:r>
      <w:r>
        <w:t>.</w:t>
      </w:r>
    </w:p>
    <w:p w:rsidR="00A03180" w:rsidRPr="00A03180" w:rsidRDefault="00E67F59" w:rsidP="00A50570">
      <w:pPr>
        <w:pStyle w:val="ListParagraph"/>
        <w:numPr>
          <w:ilvl w:val="0"/>
          <w:numId w:val="2"/>
        </w:numPr>
        <w:ind w:left="426"/>
      </w:pPr>
      <w:r>
        <w:t>Metode pengembangan yang digunaka</w:t>
      </w:r>
      <w:r w:rsidR="00523332">
        <w:t xml:space="preserve">n untuk merancang dan </w:t>
      </w:r>
      <w:r>
        <w:t xml:space="preserve">Sistem Informasi </w:t>
      </w:r>
      <w:r w:rsidRPr="00E67F59">
        <w:rPr>
          <w:i/>
        </w:rPr>
        <w:t xml:space="preserve">Assessment </w:t>
      </w:r>
      <w:r>
        <w:t>Risiko Tahanan yaitu me</w:t>
      </w:r>
      <w:bookmarkStart w:id="14" w:name="_GoBack"/>
      <w:bookmarkEnd w:id="14"/>
      <w:r>
        <w:t xml:space="preserve">tode </w:t>
      </w:r>
      <w:r>
        <w:rPr>
          <w:i/>
          <w:lang w:val="id-ID"/>
        </w:rPr>
        <w:t>waterfall</w:t>
      </w:r>
    </w:p>
    <w:p w:rsidR="00E67F59" w:rsidRDefault="00E67F59" w:rsidP="00A50570">
      <w:pPr>
        <w:pStyle w:val="ListParagraph"/>
        <w:numPr>
          <w:ilvl w:val="0"/>
          <w:numId w:val="2"/>
        </w:numPr>
        <w:ind w:left="426"/>
      </w:pPr>
      <w:r>
        <w:t xml:space="preserve">Pengguna Sistem Informasi </w:t>
      </w:r>
      <w:r w:rsidRPr="00A03180">
        <w:rPr>
          <w:i/>
        </w:rPr>
        <w:t xml:space="preserve">Assessment </w:t>
      </w:r>
      <w:r>
        <w:t>Risiko Tahanan yaitu Admin, Assessor,</w:t>
      </w:r>
      <w:r w:rsidRPr="00A03180">
        <w:rPr>
          <w:spacing w:val="-7"/>
        </w:rPr>
        <w:t xml:space="preserve"> </w:t>
      </w:r>
      <w:r>
        <w:t>Kepala</w:t>
      </w:r>
      <w:r w:rsidRPr="00A03180">
        <w:rPr>
          <w:spacing w:val="-7"/>
        </w:rPr>
        <w:t xml:space="preserve"> </w:t>
      </w:r>
      <w:r>
        <w:t>Seksi</w:t>
      </w:r>
      <w:r w:rsidRPr="00A03180">
        <w:rPr>
          <w:spacing w:val="-7"/>
        </w:rPr>
        <w:t xml:space="preserve"> </w:t>
      </w:r>
      <w:r>
        <w:t>Bimbingan</w:t>
      </w:r>
      <w:r w:rsidRPr="00A03180">
        <w:rPr>
          <w:spacing w:val="-7"/>
        </w:rPr>
        <w:t xml:space="preserve"> </w:t>
      </w:r>
      <w:r>
        <w:t>Napi/Anak</w:t>
      </w:r>
      <w:r w:rsidRPr="00A03180">
        <w:rPr>
          <w:spacing w:val="-6"/>
        </w:rPr>
        <w:t xml:space="preserve"> </w:t>
      </w:r>
      <w:r>
        <w:t>Didik</w:t>
      </w:r>
      <w:r w:rsidRPr="00A03180">
        <w:rPr>
          <w:spacing w:val="-7"/>
        </w:rPr>
        <w:t xml:space="preserve"> </w:t>
      </w:r>
      <w:r>
        <w:t>Dan</w:t>
      </w:r>
      <w:r w:rsidRPr="00A03180">
        <w:rPr>
          <w:spacing w:val="-6"/>
        </w:rPr>
        <w:t xml:space="preserve"> </w:t>
      </w:r>
      <w:r>
        <w:t>Kegiatan</w:t>
      </w:r>
      <w:r w:rsidRPr="00A03180">
        <w:rPr>
          <w:spacing w:val="-4"/>
        </w:rPr>
        <w:t xml:space="preserve"> </w:t>
      </w:r>
      <w:r>
        <w:t>Kerja, Kepala Subseksi Registrasi Dan Bimbingan Kemasyarakatan dan Kepala Lembaga</w:t>
      </w:r>
      <w:r w:rsidRPr="00A03180">
        <w:rPr>
          <w:spacing w:val="-3"/>
        </w:rPr>
        <w:t xml:space="preserve"> </w:t>
      </w:r>
      <w:r>
        <w:t>Pemasyarakatan.</w:t>
      </w:r>
    </w:p>
    <w:p w:rsidR="00E67F59" w:rsidRDefault="00E67F59" w:rsidP="00A50570">
      <w:pPr>
        <w:pStyle w:val="ListParagraph"/>
        <w:numPr>
          <w:ilvl w:val="0"/>
          <w:numId w:val="2"/>
        </w:numPr>
        <w:ind w:left="426"/>
      </w:pPr>
      <w:r w:rsidRPr="00E67F59">
        <w:rPr>
          <w:i/>
        </w:rPr>
        <w:t>Output</w:t>
      </w:r>
      <w:r w:rsidRPr="00E67F59">
        <w:rPr>
          <w:i/>
          <w:spacing w:val="-6"/>
        </w:rPr>
        <w:t xml:space="preserve"> </w:t>
      </w:r>
      <w:r>
        <w:t>yang</w:t>
      </w:r>
      <w:r w:rsidRPr="00E67F59">
        <w:rPr>
          <w:spacing w:val="-7"/>
        </w:rPr>
        <w:t xml:space="preserve"> </w:t>
      </w:r>
      <w:r>
        <w:t>dihasilkan</w:t>
      </w:r>
      <w:r w:rsidRPr="00E67F59">
        <w:rPr>
          <w:spacing w:val="-6"/>
        </w:rPr>
        <w:t xml:space="preserve"> </w:t>
      </w:r>
      <w:r>
        <w:t>berupa</w:t>
      </w:r>
      <w:r w:rsidRPr="00E67F59">
        <w:rPr>
          <w:spacing w:val="-8"/>
        </w:rPr>
        <w:t xml:space="preserve"> </w:t>
      </w:r>
      <w:r>
        <w:t>hasil</w:t>
      </w:r>
      <w:r w:rsidRPr="00E67F59">
        <w:rPr>
          <w:spacing w:val="-5"/>
        </w:rPr>
        <w:t xml:space="preserve"> </w:t>
      </w:r>
      <w:r w:rsidR="00D071D3">
        <w:rPr>
          <w:lang w:val="id-ID"/>
        </w:rPr>
        <w:t>pengelompokan</w:t>
      </w:r>
      <w:r w:rsidR="00FD377D">
        <w:rPr>
          <w:lang w:val="id-ID"/>
        </w:rPr>
        <w:t xml:space="preserve"> tahanan</w:t>
      </w:r>
      <w:r w:rsidR="00D071D3">
        <w:rPr>
          <w:lang w:val="id-ID"/>
        </w:rPr>
        <w:t xml:space="preserve"> </w:t>
      </w:r>
      <w:r>
        <w:t>ringan,</w:t>
      </w:r>
      <w:r w:rsidRPr="00E67F59">
        <w:rPr>
          <w:spacing w:val="-8"/>
        </w:rPr>
        <w:t xml:space="preserve"> </w:t>
      </w:r>
      <w:r>
        <w:t>menengah,</w:t>
      </w:r>
      <w:r w:rsidRPr="00E67F59">
        <w:rPr>
          <w:spacing w:val="-6"/>
        </w:rPr>
        <w:t xml:space="preserve"> </w:t>
      </w:r>
      <w:r w:rsidR="00D071D3">
        <w:t>tinggi</w:t>
      </w:r>
      <w:r>
        <w:t xml:space="preserve"> berdasarkan tingkat risiko</w:t>
      </w:r>
      <w:r w:rsidRPr="00E67F59">
        <w:rPr>
          <w:spacing w:val="-1"/>
        </w:rPr>
        <w:t xml:space="preserve"> </w:t>
      </w:r>
      <w:r>
        <w:t>tahanan.</w:t>
      </w:r>
    </w:p>
    <w:p w:rsidR="00E67F59" w:rsidRPr="009D618D" w:rsidRDefault="00E67F59" w:rsidP="00CF45C1">
      <w:pPr>
        <w:rPr>
          <w:sz w:val="16"/>
        </w:rPr>
      </w:pPr>
    </w:p>
    <w:p w:rsidR="00555E11" w:rsidRDefault="00555E11" w:rsidP="00CF45C1">
      <w:pPr>
        <w:pStyle w:val="Heading2"/>
        <w:numPr>
          <w:ilvl w:val="1"/>
          <w:numId w:val="1"/>
        </w:numPr>
      </w:pPr>
      <w:bookmarkStart w:id="15" w:name="_Toc76245546"/>
      <w:r>
        <w:t>Tujuan Penelitian.</w:t>
      </w:r>
      <w:bookmarkEnd w:id="15"/>
    </w:p>
    <w:p w:rsidR="00EA46BF" w:rsidRDefault="00523332" w:rsidP="007A664B">
      <w:pPr>
        <w:ind w:firstLine="720"/>
        <w:rPr>
          <w:lang w:val="id-ID"/>
        </w:rPr>
      </w:pPr>
      <w:r>
        <w:t>Tujuan</w:t>
      </w:r>
      <w:r w:rsidRPr="00523332">
        <w:rPr>
          <w:spacing w:val="-14"/>
        </w:rPr>
        <w:t xml:space="preserve"> </w:t>
      </w:r>
      <w:r>
        <w:t>dari</w:t>
      </w:r>
      <w:r w:rsidRPr="00523332">
        <w:rPr>
          <w:spacing w:val="-14"/>
        </w:rPr>
        <w:t xml:space="preserve"> </w:t>
      </w:r>
      <w:r>
        <w:t>penelitian</w:t>
      </w:r>
      <w:r w:rsidRPr="00523332">
        <w:rPr>
          <w:spacing w:val="-13"/>
        </w:rPr>
        <w:t xml:space="preserve"> </w:t>
      </w:r>
      <w:r>
        <w:t>ini</w:t>
      </w:r>
      <w:r w:rsidRPr="00523332">
        <w:rPr>
          <w:spacing w:val="-12"/>
        </w:rPr>
        <w:t xml:space="preserve"> </w:t>
      </w:r>
      <w:r>
        <w:t>adalah</w:t>
      </w:r>
      <w:r w:rsidRPr="00523332">
        <w:rPr>
          <w:spacing w:val="-14"/>
        </w:rPr>
        <w:t xml:space="preserve"> </w:t>
      </w:r>
      <w:r w:rsidR="008A6D19">
        <w:rPr>
          <w:lang w:val="id-ID"/>
        </w:rPr>
        <w:t xml:space="preserve">membangun sebuah sistem </w:t>
      </w:r>
      <w:proofErr w:type="gramStart"/>
      <w:r w:rsidR="008A6D19">
        <w:rPr>
          <w:lang w:val="id-ID"/>
        </w:rPr>
        <w:t xml:space="preserve">informasi </w:t>
      </w:r>
      <w:r w:rsidR="00A03180">
        <w:rPr>
          <w:lang w:val="id-ID"/>
        </w:rPr>
        <w:t xml:space="preserve"> pengembangan</w:t>
      </w:r>
      <w:proofErr w:type="gramEnd"/>
      <w:r w:rsidR="00A03180">
        <w:rPr>
          <w:lang w:val="id-ID"/>
        </w:rPr>
        <w:t xml:space="preserve"> </w:t>
      </w:r>
      <w:r w:rsidRPr="00523332">
        <w:rPr>
          <w:i/>
        </w:rPr>
        <w:t xml:space="preserve">Assessment </w:t>
      </w:r>
      <w:r>
        <w:t>Risiko</w:t>
      </w:r>
      <w:r w:rsidRPr="00523332">
        <w:rPr>
          <w:spacing w:val="-1"/>
        </w:rPr>
        <w:t xml:space="preserve"> </w:t>
      </w:r>
      <w:r>
        <w:t>Tahanan</w:t>
      </w:r>
      <w:r w:rsidR="00A03180">
        <w:rPr>
          <w:lang w:val="id-ID"/>
        </w:rPr>
        <w:t>, pada lembaga kemasyarakatan kelas IIB Kolaka</w:t>
      </w:r>
    </w:p>
    <w:p w:rsidR="00523332" w:rsidRPr="007A664B" w:rsidRDefault="00A03180" w:rsidP="007A664B">
      <w:pPr>
        <w:ind w:firstLine="720"/>
        <w:rPr>
          <w:sz w:val="16"/>
          <w:lang w:val="id-ID"/>
        </w:rPr>
      </w:pPr>
      <w:r w:rsidRPr="009D618D">
        <w:rPr>
          <w:sz w:val="14"/>
        </w:rPr>
        <w:lastRenderedPageBreak/>
        <w:t xml:space="preserve"> </w:t>
      </w:r>
    </w:p>
    <w:p w:rsidR="00555E11" w:rsidRDefault="00523332" w:rsidP="00CF45C1">
      <w:pPr>
        <w:pStyle w:val="Heading2"/>
        <w:numPr>
          <w:ilvl w:val="1"/>
          <w:numId w:val="1"/>
        </w:numPr>
      </w:pPr>
      <w:bookmarkStart w:id="16" w:name="_Toc76245547"/>
      <w:r>
        <w:t>Manfaat Penelitian.</w:t>
      </w:r>
      <w:bookmarkEnd w:id="16"/>
    </w:p>
    <w:p w:rsidR="00523332" w:rsidRDefault="00523332" w:rsidP="00E43816">
      <w:pPr>
        <w:pStyle w:val="BodyText"/>
        <w:spacing w:line="360" w:lineRule="auto"/>
        <w:ind w:firstLine="426"/>
        <w:jc w:val="both"/>
      </w:pPr>
      <w:r>
        <w:t>Manfaat dari penelitian tugas akhir ini adalah sebagai berikut:</w:t>
      </w:r>
    </w:p>
    <w:p w:rsidR="00523332" w:rsidRDefault="00523332" w:rsidP="00A50570">
      <w:pPr>
        <w:pStyle w:val="ListParagraph"/>
        <w:widowControl w:val="0"/>
        <w:numPr>
          <w:ilvl w:val="0"/>
          <w:numId w:val="3"/>
        </w:numPr>
        <w:autoSpaceDE w:val="0"/>
        <w:autoSpaceDN w:val="0"/>
        <w:ind w:left="426" w:right="3" w:hanging="426"/>
      </w:pPr>
      <w:r>
        <w:t xml:space="preserve">Memudahkan pegawai dalam melakukan proses </w:t>
      </w:r>
      <w:r w:rsidRPr="00523332">
        <w:rPr>
          <w:i/>
        </w:rPr>
        <w:t xml:space="preserve">assessment </w:t>
      </w:r>
      <w:r>
        <w:t>tahanan sehingga</w:t>
      </w:r>
      <w:r w:rsidRPr="00523332">
        <w:rPr>
          <w:spacing w:val="-13"/>
        </w:rPr>
        <w:t xml:space="preserve"> </w:t>
      </w:r>
      <w:r>
        <w:t>hasil</w:t>
      </w:r>
      <w:r w:rsidRPr="00523332">
        <w:rPr>
          <w:spacing w:val="-10"/>
        </w:rPr>
        <w:t xml:space="preserve"> </w:t>
      </w:r>
      <w:r>
        <w:t>klasifikasi</w:t>
      </w:r>
      <w:r w:rsidRPr="00523332">
        <w:rPr>
          <w:spacing w:val="-6"/>
        </w:rPr>
        <w:t xml:space="preserve"> </w:t>
      </w:r>
      <w:r>
        <w:t>resiko</w:t>
      </w:r>
      <w:r w:rsidRPr="00523332">
        <w:rPr>
          <w:spacing w:val="-12"/>
        </w:rPr>
        <w:t xml:space="preserve"> </w:t>
      </w:r>
      <w:r>
        <w:t>tahanan</w:t>
      </w:r>
      <w:r w:rsidRPr="00523332">
        <w:rPr>
          <w:spacing w:val="-9"/>
        </w:rPr>
        <w:t xml:space="preserve"> </w:t>
      </w:r>
      <w:r>
        <w:t>diperoleh</w:t>
      </w:r>
      <w:r w:rsidRPr="00523332">
        <w:rPr>
          <w:spacing w:val="-7"/>
        </w:rPr>
        <w:t xml:space="preserve"> </w:t>
      </w:r>
      <w:r>
        <w:t>dengan</w:t>
      </w:r>
      <w:r w:rsidRPr="00523332">
        <w:rPr>
          <w:spacing w:val="-10"/>
        </w:rPr>
        <w:t xml:space="preserve"> </w:t>
      </w:r>
      <w:r>
        <w:t>cepat</w:t>
      </w:r>
      <w:r w:rsidRPr="00523332">
        <w:rPr>
          <w:spacing w:val="-11"/>
        </w:rPr>
        <w:t xml:space="preserve"> </w:t>
      </w:r>
      <w:r>
        <w:t>dan</w:t>
      </w:r>
      <w:r w:rsidRPr="00523332">
        <w:rPr>
          <w:spacing w:val="-11"/>
        </w:rPr>
        <w:t xml:space="preserve"> </w:t>
      </w:r>
      <w:r>
        <w:t>sesuai dengan pedoman</w:t>
      </w:r>
      <w:r w:rsidRPr="00523332">
        <w:rPr>
          <w:spacing w:val="-1"/>
        </w:rPr>
        <w:t xml:space="preserve"> </w:t>
      </w:r>
      <w:r w:rsidRPr="00523332">
        <w:rPr>
          <w:i/>
        </w:rPr>
        <w:t>assessment</w:t>
      </w:r>
      <w:r>
        <w:t>.</w:t>
      </w:r>
    </w:p>
    <w:p w:rsidR="00523332" w:rsidRDefault="00523332" w:rsidP="00A50570">
      <w:pPr>
        <w:pStyle w:val="ListParagraph"/>
        <w:widowControl w:val="0"/>
        <w:numPr>
          <w:ilvl w:val="0"/>
          <w:numId w:val="3"/>
        </w:numPr>
        <w:autoSpaceDE w:val="0"/>
        <w:autoSpaceDN w:val="0"/>
        <w:ind w:left="425" w:right="6" w:hanging="425"/>
      </w:pPr>
      <w:r>
        <w:t>Kepala Lembaga Pemasyarakatan dapat melihat laporan bulanan yang berupa</w:t>
      </w:r>
      <w:r w:rsidR="009D618D">
        <w:t xml:space="preserve"> </w:t>
      </w:r>
      <w:r w:rsidR="00E43816">
        <w:rPr>
          <w:lang w:val="id-ID"/>
        </w:rPr>
        <w:t>h</w:t>
      </w:r>
      <w:r>
        <w:t>asil klasifikasi berdasarkan tingkat risiko</w:t>
      </w:r>
      <w:r w:rsidRPr="00523332">
        <w:rPr>
          <w:spacing w:val="-1"/>
        </w:rPr>
        <w:t xml:space="preserve"> </w:t>
      </w:r>
      <w:r>
        <w:t>tahanan.</w:t>
      </w:r>
    </w:p>
    <w:p w:rsidR="00523332" w:rsidRPr="00DF3412" w:rsidRDefault="00523332" w:rsidP="00523332">
      <w:pPr>
        <w:rPr>
          <w:lang w:val="id-ID"/>
        </w:rPr>
        <w:sectPr w:rsidR="00523332" w:rsidRPr="00DF3412" w:rsidSect="003462B4">
          <w:headerReference w:type="default" r:id="rId16"/>
          <w:footerReference w:type="default" r:id="rId17"/>
          <w:pgSz w:w="11910" w:h="16840"/>
          <w:pgMar w:top="2268" w:right="1701" w:bottom="1701" w:left="2268" w:header="850" w:footer="942" w:gutter="0"/>
          <w:cols w:space="720"/>
          <w:docGrid w:linePitch="326"/>
        </w:sectPr>
      </w:pPr>
    </w:p>
    <w:p w:rsidR="00555E11" w:rsidRPr="00523332" w:rsidRDefault="00D9437E" w:rsidP="00497AC8">
      <w:pPr>
        <w:pStyle w:val="Heading1"/>
      </w:pPr>
      <w:bookmarkStart w:id="17" w:name="_Toc76245548"/>
      <w:r>
        <w:rPr>
          <w:noProof/>
        </w:rPr>
        <w:lastRenderedPageBreak/>
        <mc:AlternateContent>
          <mc:Choice Requires="wps">
            <w:drawing>
              <wp:anchor distT="0" distB="0" distL="114300" distR="114300" simplePos="0" relativeHeight="251681792" behindDoc="0" locked="0" layoutInCell="1" allowOverlap="1" wp14:anchorId="6E2BF029" wp14:editId="26A942F7">
                <wp:simplePos x="0" y="0"/>
                <wp:positionH relativeFrom="margin">
                  <wp:posOffset>5076825</wp:posOffset>
                </wp:positionH>
                <wp:positionV relativeFrom="paragraph">
                  <wp:posOffset>-1029335</wp:posOffset>
                </wp:positionV>
                <wp:extent cx="304800" cy="257175"/>
                <wp:effectExtent l="0" t="0" r="19050" b="28575"/>
                <wp:wrapNone/>
                <wp:docPr id="21" name="Rectangle 21"/>
                <wp:cNvGraphicFramePr/>
                <a:graphic xmlns:a="http://schemas.openxmlformats.org/drawingml/2006/main">
                  <a:graphicData uri="http://schemas.microsoft.com/office/word/2010/wordprocessingShape">
                    <wps:wsp>
                      <wps:cNvSpPr/>
                      <wps:spPr>
                        <a:xfrm>
                          <a:off x="0" y="0"/>
                          <a:ext cx="304800" cy="2571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697D71" w:rsidRPr="00D9437E" w:rsidRDefault="00697D71" w:rsidP="00D9437E">
                            <w:pPr>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2BF029" id="Rectangle 21" o:spid="_x0000_s1026" style="position:absolute;left:0;text-align:left;margin-left:399.75pt;margin-top:-81.05pt;width:24pt;height:20.25pt;z-index:25168179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" fillcolor="white [3212]" strokecolor="white [3212]" strokeweight="1pt">
                <v:textbox>
                  <w:txbxContent>
                    <w:p w:rsidR="00697D71" w:rsidRPr="00D9437E" w:rsidRDefault="00697D71" w:rsidP="00D9437E">
                      <w:pPr>
                        <w:jc w:val="center"/>
                        <w:rPr>
                          <w:lang w:val="id-ID"/>
                        </w:rPr>
                      </w:pPr>
                    </w:p>
                  </w:txbxContent>
                </v:textbox>
                <w10:wrap anchorx="margin"/>
              </v:rect>
            </w:pict>
          </mc:Fallback>
        </mc:AlternateContent>
      </w:r>
      <w:r w:rsidR="00555E11">
        <w:t xml:space="preserve">BAB II </w:t>
      </w:r>
      <w:r w:rsidR="00497AC8">
        <w:br/>
      </w:r>
      <w:r w:rsidR="00555E11">
        <w:t xml:space="preserve">TINJAUAN </w:t>
      </w:r>
      <w:r w:rsidR="00555E11" w:rsidRPr="00523332">
        <w:t>PUSTAKA</w:t>
      </w:r>
      <w:bookmarkEnd w:id="17"/>
    </w:p>
    <w:p w:rsidR="00555E11" w:rsidRDefault="002B1673" w:rsidP="00555E11">
      <w:pPr>
        <w:pStyle w:val="Heading2"/>
      </w:pPr>
      <w:bookmarkStart w:id="18" w:name="_Toc76245549"/>
      <w:r>
        <w:t>2.1. Kajian Pustaka</w:t>
      </w:r>
      <w:bookmarkEnd w:id="18"/>
    </w:p>
    <w:p w:rsidR="00491CCE" w:rsidRPr="00491CCE" w:rsidRDefault="00491CCE" w:rsidP="00F1100C">
      <w:pPr>
        <w:jc w:val="center"/>
        <w:rPr>
          <w:lang w:val="id-ID"/>
        </w:rPr>
      </w:pPr>
    </w:p>
    <w:tbl>
      <w:tblPr>
        <w:tblStyle w:val="TableGrid"/>
        <w:tblW w:w="0" w:type="auto"/>
        <w:tblLook w:val="04A0" w:firstRow="1" w:lastRow="0" w:firstColumn="1" w:lastColumn="0" w:noHBand="0" w:noVBand="1"/>
      </w:tblPr>
      <w:tblGrid>
        <w:gridCol w:w="549"/>
        <w:gridCol w:w="1856"/>
        <w:gridCol w:w="2139"/>
        <w:gridCol w:w="3717"/>
      </w:tblGrid>
      <w:tr w:rsidR="00F1100C" w:rsidTr="009D618D">
        <w:tc>
          <w:tcPr>
            <w:tcW w:w="549" w:type="dxa"/>
          </w:tcPr>
          <w:p w:rsidR="00F1100C" w:rsidRPr="00AF0401" w:rsidRDefault="00F1100C" w:rsidP="002B1673">
            <w:pPr>
              <w:rPr>
                <w:lang w:val="id-ID"/>
              </w:rPr>
            </w:pPr>
            <w:r>
              <w:rPr>
                <w:lang w:val="id-ID"/>
              </w:rPr>
              <w:t>No</w:t>
            </w:r>
          </w:p>
        </w:tc>
        <w:tc>
          <w:tcPr>
            <w:tcW w:w="1856" w:type="dxa"/>
          </w:tcPr>
          <w:p w:rsidR="00F1100C" w:rsidRPr="00AF0401" w:rsidRDefault="00F1100C" w:rsidP="002B1673">
            <w:pPr>
              <w:rPr>
                <w:lang w:val="id-ID"/>
              </w:rPr>
            </w:pPr>
            <w:r>
              <w:rPr>
                <w:lang w:val="id-ID"/>
              </w:rPr>
              <w:t>Peneliti</w:t>
            </w:r>
          </w:p>
        </w:tc>
        <w:tc>
          <w:tcPr>
            <w:tcW w:w="2139" w:type="dxa"/>
          </w:tcPr>
          <w:p w:rsidR="00F1100C" w:rsidRPr="00AF0401" w:rsidRDefault="00F1100C" w:rsidP="00AF0401">
            <w:pPr>
              <w:rPr>
                <w:lang w:val="id-ID"/>
              </w:rPr>
            </w:pPr>
            <w:r>
              <w:rPr>
                <w:lang w:val="id-ID"/>
              </w:rPr>
              <w:t>Judul</w:t>
            </w:r>
          </w:p>
        </w:tc>
        <w:tc>
          <w:tcPr>
            <w:tcW w:w="3717" w:type="dxa"/>
          </w:tcPr>
          <w:p w:rsidR="00F1100C" w:rsidRPr="00AF0401" w:rsidRDefault="00F1100C" w:rsidP="002B1673">
            <w:pPr>
              <w:rPr>
                <w:lang w:val="id-ID"/>
              </w:rPr>
            </w:pPr>
            <w:r>
              <w:rPr>
                <w:lang w:val="id-ID"/>
              </w:rPr>
              <w:t>Hasil penelitian</w:t>
            </w:r>
          </w:p>
        </w:tc>
      </w:tr>
      <w:tr w:rsidR="00F1100C" w:rsidTr="009D618D">
        <w:tc>
          <w:tcPr>
            <w:tcW w:w="549" w:type="dxa"/>
          </w:tcPr>
          <w:p w:rsidR="00F1100C" w:rsidRPr="005C2758" w:rsidRDefault="00F1100C" w:rsidP="002B1673">
            <w:pPr>
              <w:rPr>
                <w:lang w:val="id-ID"/>
              </w:rPr>
            </w:pPr>
            <w:r>
              <w:rPr>
                <w:lang w:val="id-ID"/>
              </w:rPr>
              <w:t>1.</w:t>
            </w:r>
          </w:p>
        </w:tc>
        <w:tc>
          <w:tcPr>
            <w:tcW w:w="1856" w:type="dxa"/>
          </w:tcPr>
          <w:p w:rsidR="00F1100C" w:rsidRPr="005C2758" w:rsidRDefault="00F1100C" w:rsidP="002B1673">
            <w:pPr>
              <w:rPr>
                <w:lang w:val="id-ID"/>
              </w:rPr>
            </w:pPr>
            <w:r>
              <w:t>Yayuk Ike Meilani</w:t>
            </w:r>
            <w:r>
              <w:rPr>
                <w:lang w:val="id-ID"/>
              </w:rPr>
              <w:t xml:space="preserve"> (2019)</w:t>
            </w:r>
          </w:p>
        </w:tc>
        <w:tc>
          <w:tcPr>
            <w:tcW w:w="2139" w:type="dxa"/>
          </w:tcPr>
          <w:p w:rsidR="00F1100C" w:rsidRPr="0018599E" w:rsidRDefault="00F1100C" w:rsidP="0018599E">
            <w:pPr>
              <w:rPr>
                <w:lang w:val="id-ID"/>
              </w:rPr>
            </w:pPr>
            <w:r>
              <w:rPr>
                <w:i/>
              </w:rPr>
              <w:t xml:space="preserve">Assesment </w:t>
            </w:r>
            <w:r>
              <w:rPr>
                <w:lang w:val="id-ID"/>
              </w:rPr>
              <w:t xml:space="preserve">resiko teknologi pada implementasi sistem informasi akademik </w:t>
            </w:r>
            <w:r w:rsidRPr="005D3281">
              <w:rPr>
                <w:i/>
                <w:lang w:val="id-ID"/>
              </w:rPr>
              <w:t>E- University</w:t>
            </w:r>
          </w:p>
        </w:tc>
        <w:tc>
          <w:tcPr>
            <w:tcW w:w="3717" w:type="dxa"/>
          </w:tcPr>
          <w:p w:rsidR="00F1100C" w:rsidRDefault="00F1100C" w:rsidP="002B1673">
            <w:r>
              <w:t xml:space="preserve">Dalam proses penilian resiko, penulis menggunakan tahapan resiko yang telah disediakan oleh </w:t>
            </w:r>
            <w:r w:rsidRPr="005D3281">
              <w:rPr>
                <w:i/>
              </w:rPr>
              <w:t>framework</w:t>
            </w:r>
            <w:r>
              <w:t xml:space="preserve"> NIST SP 800-30r-1 yang terdiri dari karakteristik sistem, mengidentifikasi ancaman, kontrol analisis, kemungkinan terjadi (</w:t>
            </w:r>
            <w:r w:rsidRPr="00A87E83">
              <w:rPr>
                <w:i/>
              </w:rPr>
              <w:t>likelihood</w:t>
            </w:r>
            <w:r>
              <w:t xml:space="preserve">), dampak </w:t>
            </w:r>
            <w:r w:rsidRPr="00A87E83">
              <w:rPr>
                <w:i/>
              </w:rPr>
              <w:t>(impact),</w:t>
            </w:r>
            <w:r>
              <w:t xml:space="preserve"> level resiko </w:t>
            </w:r>
            <w:r w:rsidRPr="00A87E83">
              <w:rPr>
                <w:i/>
              </w:rPr>
              <w:t>(risk determination),</w:t>
            </w:r>
            <w:r>
              <w:t xml:space="preserve"> rekomendasi resiko dan terakhir rekomendasi hasil.</w:t>
            </w:r>
          </w:p>
        </w:tc>
      </w:tr>
      <w:tr w:rsidR="00F1100C" w:rsidTr="009D618D">
        <w:tc>
          <w:tcPr>
            <w:tcW w:w="549" w:type="dxa"/>
          </w:tcPr>
          <w:p w:rsidR="00F1100C" w:rsidRPr="0018599E" w:rsidRDefault="00F1100C" w:rsidP="005C2758">
            <w:pPr>
              <w:rPr>
                <w:lang w:val="id-ID"/>
              </w:rPr>
            </w:pPr>
            <w:r>
              <w:rPr>
                <w:lang w:val="id-ID"/>
              </w:rPr>
              <w:t>2.</w:t>
            </w:r>
          </w:p>
        </w:tc>
        <w:tc>
          <w:tcPr>
            <w:tcW w:w="1856" w:type="dxa"/>
          </w:tcPr>
          <w:p w:rsidR="00F1100C" w:rsidRDefault="00F1100C" w:rsidP="002B1673">
            <w:r>
              <w:t>Mirza Yogy Kurniawan</w:t>
            </w:r>
            <w:r>
              <w:rPr>
                <w:lang w:val="id-ID"/>
              </w:rPr>
              <w:t xml:space="preserve"> (2018)</w:t>
            </w:r>
          </w:p>
        </w:tc>
        <w:tc>
          <w:tcPr>
            <w:tcW w:w="2139" w:type="dxa"/>
          </w:tcPr>
          <w:p w:rsidR="00F1100C" w:rsidRDefault="00F1100C" w:rsidP="002B1673">
            <w:r>
              <w:t xml:space="preserve">Rancang Bangun Aplikasi </w:t>
            </w:r>
            <w:r w:rsidRPr="005D3281">
              <w:rPr>
                <w:i/>
              </w:rPr>
              <w:t xml:space="preserve">Asesmen </w:t>
            </w:r>
            <w:r>
              <w:t>Anak Berkebutuhan Khusus Pada Sekolah Inklusif</w:t>
            </w:r>
          </w:p>
        </w:tc>
        <w:tc>
          <w:tcPr>
            <w:tcW w:w="3717" w:type="dxa"/>
          </w:tcPr>
          <w:p w:rsidR="00F1100C" w:rsidRDefault="00F1100C" w:rsidP="00DB7E10">
            <w:pPr>
              <w:keepNext/>
            </w:pPr>
            <w:r>
              <w:rPr>
                <w:lang w:val="id-ID"/>
              </w:rPr>
              <w:t>A</w:t>
            </w:r>
            <w:r>
              <w:t xml:space="preserve">plikasi asesmen ABK mampu mendokumentasikan kegiatan asesmen sesuai dengan tahapan yang perlu dijalani, data ABK dan data </w:t>
            </w:r>
            <w:r w:rsidRPr="005D3281">
              <w:rPr>
                <w:i/>
              </w:rPr>
              <w:t>asesmen</w:t>
            </w:r>
            <w:r>
              <w:t xml:space="preserve"> tersimpan secara digital sehingga proses pencarian dan menampilkan data menjadi jauh lebih mudah</w:t>
            </w:r>
          </w:p>
        </w:tc>
      </w:tr>
    </w:tbl>
    <w:p w:rsidR="00AE16E0" w:rsidRPr="00DB7E10" w:rsidRDefault="00DB7E10" w:rsidP="00DB7E10">
      <w:pPr>
        <w:pStyle w:val="Caption"/>
        <w:jc w:val="center"/>
        <w:rPr>
          <w:i w:val="0"/>
          <w:color w:val="000000" w:themeColor="text1"/>
          <w:sz w:val="24"/>
          <w:szCs w:val="24"/>
        </w:rPr>
        <w:sectPr w:rsidR="00AE16E0" w:rsidRPr="00DB7E10" w:rsidSect="003E6C7C">
          <w:footerReference w:type="default" r:id="rId18"/>
          <w:pgSz w:w="12240" w:h="15840"/>
          <w:pgMar w:top="2268" w:right="1701" w:bottom="1701" w:left="2268" w:header="708" w:footer="1085" w:gutter="0"/>
          <w:cols w:space="708"/>
          <w:docGrid w:linePitch="360"/>
        </w:sectPr>
      </w:pPr>
      <w:bookmarkStart w:id="19" w:name="_Toc84497567"/>
      <w:r w:rsidRPr="00DB7E10">
        <w:rPr>
          <w:i w:val="0"/>
          <w:color w:val="000000" w:themeColor="text1"/>
          <w:sz w:val="24"/>
          <w:szCs w:val="24"/>
        </w:rPr>
        <w:t xml:space="preserve">Tabel 2.1 Peneliti terdahulu </w:t>
      </w:r>
      <w:bookmarkEnd w:id="19"/>
    </w:p>
    <w:p w:rsidR="009D618D" w:rsidRPr="00CD2113" w:rsidRDefault="00CD2113" w:rsidP="00CD2113">
      <w:pPr>
        <w:jc w:val="center"/>
        <w:rPr>
          <w:lang w:val="id-ID"/>
        </w:rPr>
      </w:pPr>
      <w:r>
        <w:rPr>
          <w:lang w:val="id-ID"/>
        </w:rPr>
        <w:lastRenderedPageBreak/>
        <w:t>Tabel 2.1 Lanjutan</w:t>
      </w:r>
    </w:p>
    <w:tbl>
      <w:tblPr>
        <w:tblStyle w:val="TableGrid"/>
        <w:tblW w:w="0" w:type="auto"/>
        <w:tblLook w:val="04A0" w:firstRow="1" w:lastRow="0" w:firstColumn="1" w:lastColumn="0" w:noHBand="0" w:noVBand="1"/>
      </w:tblPr>
      <w:tblGrid>
        <w:gridCol w:w="549"/>
        <w:gridCol w:w="1856"/>
        <w:gridCol w:w="2139"/>
        <w:gridCol w:w="3717"/>
      </w:tblGrid>
      <w:tr w:rsidR="00F1100C" w:rsidTr="009D618D">
        <w:tc>
          <w:tcPr>
            <w:tcW w:w="549" w:type="dxa"/>
          </w:tcPr>
          <w:p w:rsidR="00F1100C" w:rsidRPr="00AF0401" w:rsidRDefault="00F1100C" w:rsidP="002B1673">
            <w:pPr>
              <w:rPr>
                <w:lang w:val="id-ID"/>
              </w:rPr>
            </w:pPr>
            <w:r>
              <w:rPr>
                <w:lang w:val="id-ID"/>
              </w:rPr>
              <w:t>3.</w:t>
            </w:r>
          </w:p>
        </w:tc>
        <w:tc>
          <w:tcPr>
            <w:tcW w:w="1856" w:type="dxa"/>
          </w:tcPr>
          <w:p w:rsidR="00F1100C" w:rsidRPr="005C2758" w:rsidRDefault="00F1100C" w:rsidP="002B1673">
            <w:pPr>
              <w:rPr>
                <w:lang w:val="id-ID"/>
              </w:rPr>
            </w:pPr>
            <w:r>
              <w:t>Arif Rahmadani Vinanda</w:t>
            </w:r>
            <w:r>
              <w:rPr>
                <w:lang w:val="id-ID"/>
              </w:rPr>
              <w:t>(2019)</w:t>
            </w:r>
          </w:p>
        </w:tc>
        <w:tc>
          <w:tcPr>
            <w:tcW w:w="2139" w:type="dxa"/>
          </w:tcPr>
          <w:p w:rsidR="00F1100C" w:rsidRDefault="00F1100C" w:rsidP="002B1673">
            <w:r>
              <w:t xml:space="preserve">Pengembangan Sistem Informasi </w:t>
            </w:r>
            <w:r w:rsidRPr="005D3281">
              <w:rPr>
                <w:i/>
              </w:rPr>
              <w:t>Asesmen</w:t>
            </w:r>
            <w:r>
              <w:t xml:space="preserve"> Lembaga Sertifikasi Profesi Berbasis Web (Studi Kasus: SMK Negeri 4 Malang)</w:t>
            </w:r>
          </w:p>
        </w:tc>
        <w:tc>
          <w:tcPr>
            <w:tcW w:w="3717" w:type="dxa"/>
          </w:tcPr>
          <w:p w:rsidR="00F1100C" w:rsidRDefault="00F1100C" w:rsidP="002B1673">
            <w:r>
              <w:t xml:space="preserve">Pada proses perancangan sistem informasi </w:t>
            </w:r>
            <w:r w:rsidRPr="005D3281">
              <w:rPr>
                <w:i/>
              </w:rPr>
              <w:t>asesmen</w:t>
            </w:r>
            <w:r>
              <w:t xml:space="preserve"> Lembaga Sertifikasi Profesi SMK Negeri 4 Malang dari informasi analisis kebutuhan didapatkan sejumlah 6 (enam) kelas </w:t>
            </w:r>
            <w:r w:rsidRPr="005D3281">
              <w:rPr>
                <w:i/>
              </w:rPr>
              <w:t>controller</w:t>
            </w:r>
            <w:r>
              <w:t xml:space="preserve"> dan 15 (lima belas) kelas model.</w:t>
            </w:r>
          </w:p>
        </w:tc>
      </w:tr>
      <w:tr w:rsidR="00F1100C" w:rsidTr="009D618D">
        <w:tc>
          <w:tcPr>
            <w:tcW w:w="549" w:type="dxa"/>
          </w:tcPr>
          <w:p w:rsidR="00F1100C" w:rsidRPr="00AF0401" w:rsidRDefault="00F1100C" w:rsidP="002B1673">
            <w:pPr>
              <w:rPr>
                <w:lang w:val="id-ID"/>
              </w:rPr>
            </w:pPr>
            <w:r>
              <w:rPr>
                <w:lang w:val="id-ID"/>
              </w:rPr>
              <w:t>4.</w:t>
            </w:r>
          </w:p>
        </w:tc>
        <w:tc>
          <w:tcPr>
            <w:tcW w:w="1856" w:type="dxa"/>
          </w:tcPr>
          <w:p w:rsidR="00F1100C" w:rsidRPr="00483063" w:rsidRDefault="00F1100C" w:rsidP="002B1673">
            <w:pPr>
              <w:rPr>
                <w:lang w:val="id-ID"/>
              </w:rPr>
            </w:pPr>
            <w:r>
              <w:t>Susana Dwi Yulianti</w:t>
            </w:r>
            <w:r>
              <w:rPr>
                <w:lang w:val="id-ID"/>
              </w:rPr>
              <w:t>(2017)</w:t>
            </w:r>
          </w:p>
        </w:tc>
        <w:tc>
          <w:tcPr>
            <w:tcW w:w="2139" w:type="dxa"/>
          </w:tcPr>
          <w:p w:rsidR="00F1100C" w:rsidRDefault="00F1100C" w:rsidP="002B1673">
            <w:r>
              <w:t>Perancangan Dan Implementasi Sistem Manajamen Risiko Berbasis Web Untuk Pengelolaan Aset Pada P</w:t>
            </w:r>
            <w:r>
              <w:rPr>
                <w:lang w:val="id-ID"/>
              </w:rPr>
              <w:t>T</w:t>
            </w:r>
            <w:r>
              <w:t xml:space="preserve"> Eksakta Digital Gemilan</w:t>
            </w:r>
          </w:p>
        </w:tc>
        <w:tc>
          <w:tcPr>
            <w:tcW w:w="3717" w:type="dxa"/>
          </w:tcPr>
          <w:p w:rsidR="00F1100C" w:rsidRDefault="00F1100C" w:rsidP="002B1673">
            <w:r>
              <w:t xml:space="preserve">Aplikasi sistem manajemen risiko yang dibuat adalah aplikasi berbasis web, dengan sistem yang terkomputerisasi maka data akan disimpan secara terpusat yang mengadopsi proses-proses berdasarkan NIST SP 800-30 </w:t>
            </w:r>
            <w:r w:rsidRPr="005D3281">
              <w:rPr>
                <w:i/>
              </w:rPr>
              <w:t>Revision 1</w:t>
            </w:r>
          </w:p>
        </w:tc>
      </w:tr>
      <w:tr w:rsidR="00F1100C" w:rsidTr="009D618D">
        <w:tc>
          <w:tcPr>
            <w:tcW w:w="549" w:type="dxa"/>
          </w:tcPr>
          <w:p w:rsidR="00F1100C" w:rsidRDefault="00F1100C" w:rsidP="002B1673">
            <w:pPr>
              <w:rPr>
                <w:lang w:val="id-ID"/>
              </w:rPr>
            </w:pPr>
            <w:r>
              <w:rPr>
                <w:lang w:val="id-ID"/>
              </w:rPr>
              <w:t>5.</w:t>
            </w:r>
          </w:p>
        </w:tc>
        <w:tc>
          <w:tcPr>
            <w:tcW w:w="1856" w:type="dxa"/>
          </w:tcPr>
          <w:p w:rsidR="00F1100C" w:rsidRPr="00F1100C" w:rsidRDefault="00F1100C" w:rsidP="002B1673">
            <w:pPr>
              <w:rPr>
                <w:lang w:val="id-ID"/>
              </w:rPr>
            </w:pPr>
            <w:r>
              <w:t>Gabriella shella Antameng</w:t>
            </w:r>
            <w:r>
              <w:rPr>
                <w:lang w:val="id-ID"/>
              </w:rPr>
              <w:t>(2018)</w:t>
            </w:r>
          </w:p>
        </w:tc>
        <w:tc>
          <w:tcPr>
            <w:tcW w:w="2139" w:type="dxa"/>
          </w:tcPr>
          <w:p w:rsidR="00F1100C" w:rsidRDefault="00F1100C" w:rsidP="002B1673">
            <w:r>
              <w:t>Rancang Bangun Aplikasi Web Lembaga Pemasyarakatan Klas IIa Manado</w:t>
            </w:r>
          </w:p>
        </w:tc>
        <w:tc>
          <w:tcPr>
            <w:tcW w:w="3717" w:type="dxa"/>
          </w:tcPr>
          <w:p w:rsidR="00F1100C" w:rsidRPr="00650D14" w:rsidRDefault="00F31AFD" w:rsidP="002B1673">
            <w:pPr>
              <w:rPr>
                <w:lang w:val="id-ID"/>
              </w:rPr>
            </w:pPr>
            <w:r>
              <w:t>Website Lembaga Pemasyarakatan klas IIa Manado berhasil dibangun</w:t>
            </w:r>
            <w:r w:rsidR="00650D14">
              <w:t xml:space="preserve"> untuk mempermudah anggota keluarga untuk melengkapi berkas kepengurusan administrasi</w:t>
            </w:r>
            <w:r w:rsidR="00650D14">
              <w:rPr>
                <w:lang w:val="id-ID"/>
              </w:rPr>
              <w:t xml:space="preserve"> dan </w:t>
            </w:r>
            <w:r w:rsidR="00650D14">
              <w:t>mempermudah staff pegawai bidang registrasi ,untuk menginput dan mengelolah data narapidana</w:t>
            </w:r>
          </w:p>
        </w:tc>
      </w:tr>
    </w:tbl>
    <w:p w:rsidR="002B1673" w:rsidRDefault="002B1673" w:rsidP="002B1673"/>
    <w:p w:rsidR="000E098F" w:rsidRDefault="00D9437E" w:rsidP="002B1673">
      <w:r>
        <w:rPr>
          <w:noProof/>
        </w:rPr>
        <mc:AlternateContent>
          <mc:Choice Requires="wps">
            <w:drawing>
              <wp:anchor distT="0" distB="0" distL="114300" distR="114300" simplePos="0" relativeHeight="251672576" behindDoc="0" locked="0" layoutInCell="1" allowOverlap="1" wp14:anchorId="5C14BF99" wp14:editId="23074805">
                <wp:simplePos x="0" y="0"/>
                <wp:positionH relativeFrom="margin">
                  <wp:align>center</wp:align>
                </wp:positionH>
                <wp:positionV relativeFrom="paragraph">
                  <wp:posOffset>2659380</wp:posOffset>
                </wp:positionV>
                <wp:extent cx="304800" cy="25717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304800" cy="2571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697D71" w:rsidRPr="00D9437E" w:rsidRDefault="00697D71" w:rsidP="00D9437E">
                            <w:pPr>
                              <w:jc w:val="center"/>
                              <w:rPr>
                                <w:lang w:val="id-ID"/>
                              </w:rPr>
                            </w:pPr>
                            <w:r>
                              <w:rPr>
                                <w:lang w:val="id-ID"/>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14BF99" id="Rectangle 16" o:spid="_x0000_s1027" style="position:absolute;left:0;text-align:left;margin-left:0;margin-top:209.4pt;width:24pt;height:20.25pt;z-index:25167257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" fillcolor="white [3212]" strokecolor="white [3212]" strokeweight="1pt">
                <v:textbox>
                  <w:txbxContent>
                    <w:p w:rsidR="00697D71" w:rsidRPr="00D9437E" w:rsidRDefault="00697D71" w:rsidP="00D9437E">
                      <w:pPr>
                        <w:jc w:val="center"/>
                        <w:rPr>
                          <w:lang w:val="id-ID"/>
                        </w:rPr>
                      </w:pPr>
                      <w:r>
                        <w:rPr>
                          <w:lang w:val="id-ID"/>
                        </w:rPr>
                        <w:t>5</w:t>
                      </w:r>
                    </w:p>
                  </w:txbxContent>
                </v:textbox>
                <w10:wrap anchorx="margin"/>
              </v:rect>
            </w:pict>
          </mc:Fallback>
        </mc:AlternateContent>
      </w:r>
      <w:r w:rsidR="000E098F">
        <w:rPr>
          <w:lang w:val="id-ID"/>
        </w:rPr>
        <w:tab/>
      </w:r>
      <w:r w:rsidR="000E098F">
        <w:t>Yayuk Ike Meilani</w:t>
      </w:r>
      <w:r w:rsidR="000E098F">
        <w:rPr>
          <w:lang w:val="id-ID"/>
        </w:rPr>
        <w:t xml:space="preserve"> (2019), melakukan penelitian tentang </w:t>
      </w:r>
      <w:r w:rsidR="000E098F">
        <w:rPr>
          <w:i/>
        </w:rPr>
        <w:t xml:space="preserve">Assesment </w:t>
      </w:r>
      <w:r w:rsidR="000E098F">
        <w:rPr>
          <w:lang w:val="id-ID"/>
        </w:rPr>
        <w:t xml:space="preserve">resiko teknologi pada implementasi sistem informasi akademik E- University. </w:t>
      </w:r>
      <w:r w:rsidR="000E098F">
        <w:t xml:space="preserve">Teknologi informasi telah menjadi bagian penting dari kehidupan manusia sehingga dapat </w:t>
      </w:r>
      <w:r w:rsidR="000E098F">
        <w:lastRenderedPageBreak/>
        <w:t xml:space="preserve">mempermudah suatu kegiatan bisnis. Meskipun begitu, penggunaan teknologi informasi tidak lepas dari resiko yang dapat mempengaruhi proses kegiatan tersebut. Adapun tujuan penelitian ini adalah untuk melakukan penilaian resiko terhadap potensi kerentanan dan ancaman yang dapat menyerang sistem informasi akademik </w:t>
      </w:r>
      <w:r w:rsidR="000E098F" w:rsidRPr="005D3281">
        <w:rPr>
          <w:i/>
        </w:rPr>
        <w:t>E-University</w:t>
      </w:r>
      <w:r w:rsidR="000E098F">
        <w:t xml:space="preserve"> sekaligus mempersiapan tindakan antisipasi terhadap hal-hal yang dapat mengganggu sistem. Untuk melakukan penilaian tersebut, </w:t>
      </w:r>
      <w:r w:rsidR="000E098F" w:rsidRPr="00A87E83">
        <w:rPr>
          <w:i/>
        </w:rPr>
        <w:t>study</w:t>
      </w:r>
      <w:r w:rsidR="000E098F">
        <w:t xml:space="preserve"> ini menggunakan </w:t>
      </w:r>
      <w:r w:rsidR="000E098F" w:rsidRPr="005D3281">
        <w:rPr>
          <w:i/>
        </w:rPr>
        <w:t>framework</w:t>
      </w:r>
      <w:r w:rsidR="000E098F">
        <w:t xml:space="preserve"> NIST SP 800-30r-1 yang terdiri sembilan tahapan untuk dalam penilaian resiko yaitu karakteristik sistem yang digunakan, indentifikasi ancaman yang menyerang sistem, identifikasi </w:t>
      </w:r>
      <w:r w:rsidR="000E098F" w:rsidRPr="005D3281">
        <w:rPr>
          <w:i/>
        </w:rPr>
        <w:t>vulnerability</w:t>
      </w:r>
      <w:r w:rsidR="000E098F">
        <w:t xml:space="preserve">, pengendalian sistem, menentukan kemungkinan terjadi </w:t>
      </w:r>
      <w:r w:rsidR="000E098F" w:rsidRPr="00A87E83">
        <w:rPr>
          <w:i/>
        </w:rPr>
        <w:t>(likelihood),</w:t>
      </w:r>
      <w:r w:rsidR="000E098F">
        <w:t xml:space="preserve"> menentukan dampak </w:t>
      </w:r>
      <w:r w:rsidR="000E098F" w:rsidRPr="00A87E83">
        <w:rPr>
          <w:i/>
        </w:rPr>
        <w:t>(impact),</w:t>
      </w:r>
      <w:r w:rsidR="000E098F">
        <w:t xml:space="preserve"> penentuan resiko, rekomendasi pengendalian dan dokumentasi hasil. Hasil dari penilaian resiko terhadap sistem informasi akademik </w:t>
      </w:r>
      <w:r w:rsidR="000E098F" w:rsidRPr="005D3281">
        <w:rPr>
          <w:i/>
        </w:rPr>
        <w:t>E</w:t>
      </w:r>
      <w:r w:rsidR="005D3281" w:rsidRPr="005D3281">
        <w:rPr>
          <w:i/>
          <w:lang w:val="id-ID"/>
        </w:rPr>
        <w:t>-</w:t>
      </w:r>
      <w:r w:rsidR="000E098F" w:rsidRPr="005D3281">
        <w:rPr>
          <w:i/>
        </w:rPr>
        <w:t>University</w:t>
      </w:r>
      <w:r w:rsidR="000E098F">
        <w:t xml:space="preserve"> adalah terdapat tida</w:t>
      </w:r>
      <w:r w:rsidR="00CA58F4">
        <w:rPr>
          <w:lang w:val="id-ID"/>
        </w:rPr>
        <w:t>k</w:t>
      </w:r>
      <w:r w:rsidR="000E098F">
        <w:t xml:space="preserve"> resiko yang mengganggu aktifitas yang ada dalam sistem. Kemudian dari hasil penilaian resiko berupa rekomendasi yang digunakan untuk memperkecil resiko yang terjadi pada system</w:t>
      </w:r>
    </w:p>
    <w:p w:rsidR="000E098F" w:rsidRPr="00FD6C28" w:rsidRDefault="000E098F" w:rsidP="000E098F">
      <w:pPr>
        <w:rPr>
          <w:lang w:val="id-ID"/>
        </w:rPr>
      </w:pPr>
      <w:r>
        <w:tab/>
        <w:t>Mirza Yogy Kurniawan</w:t>
      </w:r>
      <w:r>
        <w:rPr>
          <w:lang w:val="id-ID"/>
        </w:rPr>
        <w:t xml:space="preserve"> (2018) melakukan penelitian tentang </w:t>
      </w:r>
      <w:r>
        <w:t xml:space="preserve">Rancang Bangun Aplikasi </w:t>
      </w:r>
      <w:r w:rsidRPr="005D3281">
        <w:rPr>
          <w:i/>
        </w:rPr>
        <w:t>Asesmen</w:t>
      </w:r>
      <w:r>
        <w:t xml:space="preserve"> Anak Berkebutuhan Khusus Pada Sekolah Inklusif</w:t>
      </w:r>
      <w:r>
        <w:rPr>
          <w:lang w:val="id-ID"/>
        </w:rPr>
        <w:t xml:space="preserve">. </w:t>
      </w:r>
      <w:r>
        <w:t xml:space="preserve">Pendidikan inklusif adalah penyelenggaraan pendidikan yang tidak membatasi antara siswa normal dan siswa yang memiliki hambatan tertentu. </w:t>
      </w:r>
      <w:r w:rsidRPr="005D3281">
        <w:rPr>
          <w:i/>
        </w:rPr>
        <w:t>Asesmen</w:t>
      </w:r>
      <w:r>
        <w:t xml:space="preserve"> pada pendidikan inklusif dilakukan untuk memahami ke</w:t>
      </w:r>
      <w:r w:rsidR="005D3281">
        <w:t>butuhan, menentukan derajat ham</w:t>
      </w:r>
      <w:r>
        <w:t>batan, dan menentukan model penanganan yang tepat bagi siswa berkebutuhan khusus. Kegiatan asesmen melibatkan dokumen yang cukup banyak, baik dalam hal biodata maupun juga instrumen asesm</w:t>
      </w:r>
      <w:r w:rsidR="00A87E83">
        <w:t>ennya, ditambah terbatasnya juml</w:t>
      </w:r>
      <w:r>
        <w:t>ah guru pendamping khusus, sehingga diperlukan sebuah sistem yang mengelola data tersebut u</w:t>
      </w:r>
      <w:r w:rsidR="005D3281">
        <w:t>ntuk mempermudah proses dokumen</w:t>
      </w:r>
      <w:r>
        <w:t xml:space="preserve">tasi, analisis hasil asesmen, dan penyajian data hasil asesmennya. Aplikasi </w:t>
      </w:r>
      <w:r w:rsidRPr="005D3281">
        <w:rPr>
          <w:i/>
        </w:rPr>
        <w:t>web</w:t>
      </w:r>
      <w:r>
        <w:t xml:space="preserve"> dipilih untuk menyelesaikan permasalahan ini karena mudah untuk dioperasikan dan dapat diakses secara online tanpa harus menda</w:t>
      </w:r>
      <w:r w:rsidR="005D3281">
        <w:t>tangi sekolah penyelenggara pen</w:t>
      </w:r>
      <w:r>
        <w:t xml:space="preserve">didikan inklusif. Aplikasi dibangun dengan memperhatikan siklus hidup sistem dengan metode </w:t>
      </w:r>
      <w:r w:rsidRPr="005D3281">
        <w:rPr>
          <w:i/>
        </w:rPr>
        <w:t>Incremental</w:t>
      </w:r>
      <w:r>
        <w:t xml:space="preserve"> Model dimana model dirancang, diimplementasikan, dan diuji secara bertahap dengan penambahan sedikit demi sedikit </w:t>
      </w:r>
      <w:r>
        <w:lastRenderedPageBreak/>
        <w:t>pada tiap tahapan sampai produk perangkat lunak selesai dibuat. Sistem yang dihasilkan mampu mempermudah dokumentasi kegiatan asesmen, proses analisis, dan penyajian hasil asesmen tersebut</w:t>
      </w:r>
      <w:r w:rsidR="00FD6C28">
        <w:rPr>
          <w:lang w:val="id-ID"/>
        </w:rPr>
        <w:t>.</w:t>
      </w:r>
    </w:p>
    <w:p w:rsidR="000E098F" w:rsidRDefault="000E098F" w:rsidP="000E098F">
      <w:r>
        <w:tab/>
        <w:t>Arif Rahmadani Vinanda</w:t>
      </w:r>
      <w:r w:rsidR="00644125">
        <w:rPr>
          <w:lang w:val="id-ID"/>
        </w:rPr>
        <w:t xml:space="preserve"> </w:t>
      </w:r>
      <w:r>
        <w:rPr>
          <w:lang w:val="id-ID"/>
        </w:rPr>
        <w:t>(2019)</w:t>
      </w:r>
      <w:r w:rsidR="00FD6C28">
        <w:rPr>
          <w:lang w:val="id-ID"/>
        </w:rPr>
        <w:t>,</w:t>
      </w:r>
      <w:r>
        <w:rPr>
          <w:lang w:val="id-ID"/>
        </w:rPr>
        <w:t xml:space="preserve"> melakukan penelitian tentang </w:t>
      </w:r>
      <w:r>
        <w:t xml:space="preserve">Pengembangan Sistem Informasi </w:t>
      </w:r>
      <w:r w:rsidRPr="005D3281">
        <w:rPr>
          <w:i/>
        </w:rPr>
        <w:t>Asesmen</w:t>
      </w:r>
      <w:r>
        <w:t xml:space="preserve"> Lembaga Sertifikasi Profesi Berbasis </w:t>
      </w:r>
      <w:r w:rsidRPr="005D3281">
        <w:rPr>
          <w:i/>
        </w:rPr>
        <w:t>Web</w:t>
      </w:r>
      <w:r>
        <w:t xml:space="preserve"> (Studi Kasus: SMK Negeri 4 Malang)</w:t>
      </w:r>
      <w:r>
        <w:rPr>
          <w:lang w:val="id-ID"/>
        </w:rPr>
        <w:t xml:space="preserve">. </w:t>
      </w:r>
      <w:r w:rsidR="00F74C11">
        <w:t>SMK Negeri 4 Malang salah satu Lembaga yang mendapatkan lisensi sebagai penyelenggara sertifikasi profesi untuk siswa SMK dari Badan Nasional Sertifikasi Profesi (BNSP). Pada proses sertifikasi profesi terdapat dokumen yang harus diisi oleh asesor dan siswa yang berjumlah lebih dari 50 (</w:t>
      </w:r>
      <w:proofErr w:type="gramStart"/>
      <w:r w:rsidR="00F74C11">
        <w:t>lima</w:t>
      </w:r>
      <w:proofErr w:type="gramEnd"/>
      <w:r w:rsidR="00F74C11">
        <w:t xml:space="preserve"> puluh) lembar halaman untuk satu siswa. Hal tersebut menimbulkan masalah yakni waktu pengisian, penyimpanan, dan penggunakan kertas yang berlebih. Penelitian menggunakan</w:t>
      </w:r>
      <w:r w:rsidR="00F74C11" w:rsidRPr="00A87E83">
        <w:rPr>
          <w:i/>
        </w:rPr>
        <w:t xml:space="preserve"> System</w:t>
      </w:r>
      <w:r w:rsidR="00F74C11">
        <w:t xml:space="preserve"> </w:t>
      </w:r>
      <w:r w:rsidR="00F74C11" w:rsidRPr="00796BF3">
        <w:rPr>
          <w:i/>
        </w:rPr>
        <w:t>Development Life Cycle (SDLC)</w:t>
      </w:r>
      <w:r w:rsidR="00F74C11">
        <w:t xml:space="preserve"> </w:t>
      </w:r>
      <w:r w:rsidR="00F74C11" w:rsidRPr="00796BF3">
        <w:rPr>
          <w:i/>
        </w:rPr>
        <w:t>Waterfall</w:t>
      </w:r>
      <w:r w:rsidR="00F74C11">
        <w:t xml:space="preserve"> tanpa melakukan proses </w:t>
      </w:r>
      <w:r w:rsidR="00F74C11" w:rsidRPr="00796BF3">
        <w:rPr>
          <w:i/>
        </w:rPr>
        <w:t>deployment.</w:t>
      </w:r>
      <w:r w:rsidR="00F74C11">
        <w:t xml:space="preserve"> Untuk metode pengambilan data menggunakan metode wawancara dan observasi pada dokumen fisik asesmen pada jurusan Rekayasa Perangkat Lunak. Dari hasil wawancara dan observasi didapatkan kebutuhan perangkat lunak bagi dua aktor atau pengguna yakni siswa dan asesor yang selanjutnya di</w:t>
      </w:r>
      <w:r w:rsidR="00CA58F4">
        <w:rPr>
          <w:lang w:val="id-ID"/>
        </w:rPr>
        <w:t xml:space="preserve"> </w:t>
      </w:r>
      <w:r w:rsidR="00F74C11">
        <w:t xml:space="preserve">gambarkan pada beberapa diagram unified modeling language sebelum dilakukan proses implementasi menggunakan bahasa pemrograman PHP dan menggunakan </w:t>
      </w:r>
      <w:r w:rsidR="00F74C11" w:rsidRPr="00796BF3">
        <w:rPr>
          <w:i/>
        </w:rPr>
        <w:t>framework CodeIgniter</w:t>
      </w:r>
      <w:r w:rsidR="00F74C11">
        <w:t xml:space="preserve">. Untuk proses pengujian pertama menggunakan metode </w:t>
      </w:r>
      <w:r w:rsidR="00F74C11" w:rsidRPr="00796BF3">
        <w:rPr>
          <w:i/>
        </w:rPr>
        <w:t>black-box</w:t>
      </w:r>
      <w:r w:rsidR="00F74C11">
        <w:t xml:space="preserve"> dengan teknik </w:t>
      </w:r>
      <w:r w:rsidR="00F74C11" w:rsidRPr="00796BF3">
        <w:rPr>
          <w:i/>
        </w:rPr>
        <w:t>error guessing</w:t>
      </w:r>
      <w:r w:rsidR="00F74C11">
        <w:t xml:space="preserve"> yang menguji kemungkinan </w:t>
      </w:r>
      <w:r w:rsidR="00F74C11" w:rsidRPr="007B06EA">
        <w:rPr>
          <w:i/>
        </w:rPr>
        <w:t xml:space="preserve">error </w:t>
      </w:r>
      <w:r w:rsidR="00F74C11">
        <w:t xml:space="preserve">yang </w:t>
      </w:r>
      <w:proofErr w:type="gramStart"/>
      <w:r w:rsidR="00F74C11">
        <w:t>akan</w:t>
      </w:r>
      <w:proofErr w:type="gramEnd"/>
      <w:r w:rsidR="00F74C11">
        <w:t xml:space="preserve"> terjadi pada sistem. Hasil yang didapatkan ialah seluruh kemungkinan </w:t>
      </w:r>
      <w:r w:rsidR="00F74C11" w:rsidRPr="007B06EA">
        <w:rPr>
          <w:i/>
        </w:rPr>
        <w:t>error</w:t>
      </w:r>
      <w:r w:rsidR="00F74C11">
        <w:t xml:space="preserve"> telah dapat tertangani dengan baik ditunjukkan dengan seluruh pengujian mendapatkan hasil</w:t>
      </w:r>
      <w:r w:rsidR="00F74C11" w:rsidRPr="00A87E83">
        <w:rPr>
          <w:i/>
        </w:rPr>
        <w:t xml:space="preserve"> valid</w:t>
      </w:r>
      <w:r w:rsidR="00F74C11">
        <w:t xml:space="preserve">. Untuk pengujian kedua menggunakan metode </w:t>
      </w:r>
      <w:r w:rsidR="00F74C11" w:rsidRPr="00796BF3">
        <w:rPr>
          <w:i/>
        </w:rPr>
        <w:t>user acceptance test</w:t>
      </w:r>
      <w:r w:rsidR="00F74C11">
        <w:t xml:space="preserve"> yakni melihat penerimaan sistem oleh pengguna menggunakan kuisioner yang diberikan. Hasil yang didapatkan ialah seluruh responden memberikan jawaban “ya” pada setiap pertanyaan yang diberikan. Dari hasil tersebut dilakukan proses </w:t>
      </w:r>
      <w:r w:rsidR="00F74C11" w:rsidRPr="000D3C8E">
        <w:rPr>
          <w:i/>
        </w:rPr>
        <w:t>acceptance decision</w:t>
      </w:r>
      <w:r w:rsidR="00F74C11">
        <w:t xml:space="preserve"> atau pengambilan keputusan terkait penerimaan menunjukkan bahwa seluruh fungsional atau dari segi </w:t>
      </w:r>
      <w:r w:rsidR="00F74C11" w:rsidRPr="000D3C8E">
        <w:rPr>
          <w:i/>
        </w:rPr>
        <w:t>usefulness</w:t>
      </w:r>
      <w:r w:rsidR="00F74C11">
        <w:t xml:space="preserve"> sistem dapat diterima secara penuh oleh pengguna baik siswa maupun asesor.</w:t>
      </w:r>
    </w:p>
    <w:p w:rsidR="00F74C11" w:rsidRDefault="00F74C11" w:rsidP="000E098F">
      <w:r>
        <w:lastRenderedPageBreak/>
        <w:tab/>
      </w:r>
      <w:r w:rsidR="005D3281">
        <w:t xml:space="preserve">Susana </w:t>
      </w:r>
      <w:proofErr w:type="gramStart"/>
      <w:r w:rsidR="005D3281">
        <w:t>Dwi</w:t>
      </w:r>
      <w:proofErr w:type="gramEnd"/>
      <w:r w:rsidR="005D3281">
        <w:t xml:space="preserve"> Yulianti</w:t>
      </w:r>
      <w:r w:rsidR="00AE16E0">
        <w:rPr>
          <w:lang w:val="id-ID"/>
        </w:rPr>
        <w:t xml:space="preserve"> </w:t>
      </w:r>
      <w:r w:rsidR="005D3281">
        <w:rPr>
          <w:lang w:val="id-ID"/>
        </w:rPr>
        <w:t xml:space="preserve">(2017), melakukan penelitian tentang </w:t>
      </w:r>
      <w:r w:rsidR="005D3281">
        <w:t xml:space="preserve">Perancangan Dan Implementasi Sistem Manajamen Risiko Berbasis </w:t>
      </w:r>
      <w:r w:rsidR="005D3281" w:rsidRPr="000D3C8E">
        <w:rPr>
          <w:i/>
        </w:rPr>
        <w:t xml:space="preserve">Web </w:t>
      </w:r>
      <w:r w:rsidR="005D3281">
        <w:t>Untuk Pengelolaan Aset Pada P</w:t>
      </w:r>
      <w:r w:rsidR="005D3281">
        <w:rPr>
          <w:lang w:val="id-ID"/>
        </w:rPr>
        <w:t>T</w:t>
      </w:r>
      <w:r w:rsidR="005D3281">
        <w:t xml:space="preserve"> Eksakta Digital Gemilan</w:t>
      </w:r>
      <w:r w:rsidR="005D3281">
        <w:rPr>
          <w:lang w:val="id-ID"/>
        </w:rPr>
        <w:t>.</w:t>
      </w:r>
      <w:r w:rsidR="005D3281" w:rsidRPr="005D3281">
        <w:t xml:space="preserve"> </w:t>
      </w:r>
      <w:r w:rsidR="005D3281">
        <w:t xml:space="preserve">Dalam menangani risiko yang terjadi kita perlu mengambil keputusan terbaik yang terukur dan terencana. Untuk membuat rencana atau keputusan ketika risiko itu terjadi adalah dengan manajemen risiko. Manajemen risiko adalah pendekatan terstruktur untuk mengelola ketidakpastian yang berkaitan dengan ancaman, dengan </w:t>
      </w:r>
      <w:proofErr w:type="gramStart"/>
      <w:r w:rsidR="005D3281">
        <w:t>cara</w:t>
      </w:r>
      <w:proofErr w:type="gramEnd"/>
      <w:r w:rsidR="005D3281">
        <w:t xml:space="preserve"> mengidentifikasi potensi sumber kerugian, mengukur konsekuensi keuangan dari kerugian yang terjadi, dan menggunakan kontrol untuk meminimalkan aktual kerugian atau konsekuensi keuangan. Aplikasi sistem manajemen risiko yang menerapkan proses-proses berdasarkan standar </w:t>
      </w:r>
      <w:r w:rsidR="005D3281" w:rsidRPr="00044997">
        <w:rPr>
          <w:i/>
        </w:rPr>
        <w:t>best practice,</w:t>
      </w:r>
      <w:r w:rsidR="005D3281">
        <w:t xml:space="preserve"> standar yang digunakan dalam pembuatan aplikasi sistem manajemen risko adalah </w:t>
      </w:r>
      <w:r w:rsidR="005D3281" w:rsidRPr="00044997">
        <w:rPr>
          <w:i/>
        </w:rPr>
        <w:t xml:space="preserve">NIST SP 800-30 Revision 1 </w:t>
      </w:r>
      <w:r w:rsidR="005D3281">
        <w:t xml:space="preserve">berbasis web untuk penerapan manajemen risiko. Dengan adanya sistem managemen risiko yang dibuat pihak perusahaan memiliki pengelolaan aset yang aman serta dapat mengurangi ancaman dan risiko yang terjadi di masa yang </w:t>
      </w:r>
      <w:proofErr w:type="gramStart"/>
      <w:r w:rsidR="005D3281">
        <w:t>akan</w:t>
      </w:r>
      <w:proofErr w:type="gramEnd"/>
      <w:r w:rsidR="005D3281">
        <w:t xml:space="preserve"> datang.</w:t>
      </w:r>
    </w:p>
    <w:p w:rsidR="005D3281" w:rsidRPr="00044997" w:rsidRDefault="005D3281" w:rsidP="000E098F">
      <w:pPr>
        <w:rPr>
          <w:b/>
          <w:i/>
          <w:lang w:val="id-ID"/>
        </w:rPr>
      </w:pPr>
      <w:r>
        <w:tab/>
        <w:t>Gabriella shella Antameng</w:t>
      </w:r>
      <w:r w:rsidR="00BE2E03">
        <w:rPr>
          <w:lang w:val="id-ID"/>
        </w:rPr>
        <w:t xml:space="preserve"> </w:t>
      </w:r>
      <w:r>
        <w:rPr>
          <w:lang w:val="id-ID"/>
        </w:rPr>
        <w:t xml:space="preserve">(2018), melakukan penelitian tentang </w:t>
      </w:r>
      <w:r>
        <w:t>Rancang Bangun Aplikasi</w:t>
      </w:r>
      <w:r w:rsidRPr="00044997">
        <w:rPr>
          <w:i/>
        </w:rPr>
        <w:t xml:space="preserve"> Web</w:t>
      </w:r>
      <w:r>
        <w:t xml:space="preserve"> Lembaga Pemasyarakatan Klas IIa Manado</w:t>
      </w:r>
      <w:r>
        <w:rPr>
          <w:lang w:val="id-ID"/>
        </w:rPr>
        <w:t>.</w:t>
      </w:r>
      <w:r w:rsidRPr="005D3281">
        <w:t xml:space="preserve"> </w:t>
      </w:r>
      <w:r>
        <w:t xml:space="preserve">Perkembangan teknologi khususnya dibidang teknologi informasi berjalan dengan sangat pesat. Informasi sangatlah penting bagi setiap orang di era yang lebih maju saat ini. Lembaga Pemasyarakatan klas IIa Manado melakukan proses kelengkapan berkas untuk penjamin bagi narpaidana mengurus proses CMK (cuti mengunjungi keluarga), CMB (cuti menjelang bebas), PB (pembebasan bersyarat) masih dengan </w:t>
      </w:r>
      <w:proofErr w:type="gramStart"/>
      <w:r>
        <w:t>cara</w:t>
      </w:r>
      <w:proofErr w:type="gramEnd"/>
      <w:r>
        <w:t xml:space="preserve"> manual dan memakan waktu yang cukup lama. Tujuan penelitian ini adalah untuk memudahkan penjamin sebagi keluarga narapidan</w:t>
      </w:r>
      <w:r w:rsidR="00EF4B40">
        <w:rPr>
          <w:lang w:val="id-ID"/>
        </w:rPr>
        <w:t>a</w:t>
      </w:r>
      <w:r>
        <w:t xml:space="preserve"> untuk mel</w:t>
      </w:r>
      <w:r w:rsidR="00EF4B40">
        <w:rPr>
          <w:lang w:val="id-ID"/>
        </w:rPr>
        <w:t>a</w:t>
      </w:r>
      <w:r>
        <w:t>kukan proses kelengkapan berkas administrasi CMK (cuti mengunjungi keluarga), CMB (cuti menjelang bebas), PB (pembebas</w:t>
      </w:r>
      <w:r w:rsidR="00EF4B40">
        <w:rPr>
          <w:lang w:val="id-ID"/>
        </w:rPr>
        <w:t>a</w:t>
      </w:r>
      <w:r>
        <w:t xml:space="preserve">n bersyarat) bagi keluarga melalui </w:t>
      </w:r>
      <w:r w:rsidRPr="00044997">
        <w:rPr>
          <w:i/>
        </w:rPr>
        <w:t>website</w:t>
      </w:r>
      <w:proofErr w:type="gramStart"/>
      <w:r w:rsidRPr="00044997">
        <w:rPr>
          <w:i/>
        </w:rPr>
        <w:t>,</w:t>
      </w:r>
      <w:r>
        <w:t>dan</w:t>
      </w:r>
      <w:proofErr w:type="gramEnd"/>
      <w:r>
        <w:t xml:space="preserve"> memudahkan keluarga dari narapidana mengetahui masa tahanan dari narapidana. Dengan menggunakan system informasi berbasis </w:t>
      </w:r>
      <w:r w:rsidRPr="00044997">
        <w:rPr>
          <w:i/>
        </w:rPr>
        <w:t>web</w:t>
      </w:r>
      <w:r>
        <w:t xml:space="preserve"> ini memudahkan juga bagi staff adminis</w:t>
      </w:r>
      <w:r w:rsidR="00404ECA">
        <w:t>trasi untuk lebih muda menambah</w:t>
      </w:r>
      <w:r>
        <w:t>,</w:t>
      </w:r>
      <w:r w:rsidR="00404ECA">
        <w:rPr>
          <w:lang w:val="id-ID"/>
        </w:rPr>
        <w:t xml:space="preserve"> </w:t>
      </w:r>
      <w:r>
        <w:t xml:space="preserve">mengelolah dan mencari data dari narapidana untuk proses kelengkapan </w:t>
      </w:r>
      <w:r>
        <w:lastRenderedPageBreak/>
        <w:t>berkas CMK,</w:t>
      </w:r>
      <w:r w:rsidR="00404ECA">
        <w:rPr>
          <w:lang w:val="id-ID"/>
        </w:rPr>
        <w:t xml:space="preserve"> </w:t>
      </w:r>
      <w:r>
        <w:t xml:space="preserve">CMB dan PB. Perncangan aplikasi ini menggunakan metode </w:t>
      </w:r>
      <w:r w:rsidRPr="00044997">
        <w:rPr>
          <w:i/>
        </w:rPr>
        <w:t>RAD (Rapid Application Development).</w:t>
      </w:r>
    </w:p>
    <w:p w:rsidR="00092017" w:rsidRPr="002E22AB" w:rsidRDefault="00FD6C28" w:rsidP="00092017">
      <w:pPr>
        <w:ind w:firstLine="567"/>
        <w:rPr>
          <w:lang w:val="id-ID"/>
        </w:rPr>
      </w:pPr>
      <w:r>
        <w:rPr>
          <w:lang w:val="id-ID"/>
        </w:rPr>
        <w:tab/>
      </w:r>
      <w:r w:rsidR="00466FA7">
        <w:rPr>
          <w:lang w:val="id-ID"/>
        </w:rPr>
        <w:t xml:space="preserve">Adapun yang menjadi pembeda pada </w:t>
      </w:r>
      <w:r w:rsidR="00D43892">
        <w:rPr>
          <w:lang w:val="id-ID"/>
        </w:rPr>
        <w:t xml:space="preserve">penelitian </w:t>
      </w:r>
      <w:r w:rsidR="00466FA7">
        <w:rPr>
          <w:lang w:val="id-ID"/>
        </w:rPr>
        <w:t>ini yaitu penelitian ini fokus untuk merancang sebuah sistem informasi</w:t>
      </w:r>
      <w:r w:rsidR="00D43892">
        <w:rPr>
          <w:lang w:val="id-ID"/>
        </w:rPr>
        <w:t xml:space="preserve"> </w:t>
      </w:r>
      <w:r w:rsidR="00417CED">
        <w:rPr>
          <w:i/>
        </w:rPr>
        <w:t xml:space="preserve">Assessment </w:t>
      </w:r>
      <w:r w:rsidR="00417CED">
        <w:rPr>
          <w:lang w:val="id-ID"/>
        </w:rPr>
        <w:t xml:space="preserve">resiko tahanan bebasis </w:t>
      </w:r>
      <w:r w:rsidR="00417CED" w:rsidRPr="00417CED">
        <w:rPr>
          <w:i/>
          <w:lang w:val="id-ID"/>
        </w:rPr>
        <w:t xml:space="preserve">web </w:t>
      </w:r>
      <w:r w:rsidR="00417CED">
        <w:rPr>
          <w:lang w:val="id-ID"/>
        </w:rPr>
        <w:t>menggunakan metode</w:t>
      </w:r>
      <w:r w:rsidR="00417CED" w:rsidRPr="00417CED">
        <w:rPr>
          <w:i/>
          <w:lang w:val="id-ID"/>
        </w:rPr>
        <w:t xml:space="preserve"> waterfall</w:t>
      </w:r>
      <w:r w:rsidR="00417CED">
        <w:t xml:space="preserve">, Model pengembangan ini bersifat linear dari tahap awal pengembangan sistem yaitu tahap perencanaan sampai tahap akhir pengembangan sistem yaitu tahap pemeliharaan. Tahapan berikutnya tidak </w:t>
      </w:r>
      <w:proofErr w:type="gramStart"/>
      <w:r w:rsidR="00417CED">
        <w:t>akan</w:t>
      </w:r>
      <w:proofErr w:type="gramEnd"/>
      <w:r w:rsidR="00417CED">
        <w:t xml:space="preserve"> dilaksanakan sebelum tahapan sebelumnya selesai dilaksanakan dan tidak bisa kembali atau mengulang ke tahap sebelumnya.</w:t>
      </w:r>
      <w:r w:rsidR="00417CED" w:rsidRPr="0035368B">
        <w:t xml:space="preserve"> </w:t>
      </w:r>
      <w:r w:rsidR="00417CED">
        <w:t xml:space="preserve">Kelebihan dari metode </w:t>
      </w:r>
      <w:r w:rsidR="00417CED" w:rsidRPr="00741CD5">
        <w:rPr>
          <w:i/>
          <w:lang w:val="id-ID"/>
        </w:rPr>
        <w:t>waterfall</w:t>
      </w:r>
      <w:r w:rsidR="00417CED">
        <w:rPr>
          <w:lang w:val="id-ID"/>
        </w:rPr>
        <w:t xml:space="preserve"> yaitu </w:t>
      </w:r>
      <w:r w:rsidR="00417CED">
        <w:t xml:space="preserve">Kualitas dari sistem yang dihasilkan </w:t>
      </w:r>
      <w:proofErr w:type="gramStart"/>
      <w:r w:rsidR="00417CED">
        <w:t>akan</w:t>
      </w:r>
      <w:proofErr w:type="gramEnd"/>
      <w:r w:rsidR="00417CED">
        <w:t xml:space="preserve"> baik, karena pelaksanaannya dilakukan secara bertaha</w:t>
      </w:r>
      <w:r w:rsidR="00F27EAF">
        <w:t>p dan Proses pengembangan model</w:t>
      </w:r>
      <w:r w:rsidR="00F27EAF">
        <w:rPr>
          <w:lang w:val="id-ID"/>
        </w:rPr>
        <w:t xml:space="preserve"> </w:t>
      </w:r>
      <w:r w:rsidR="00417CED" w:rsidRPr="00741CD5">
        <w:rPr>
          <w:i/>
        </w:rPr>
        <w:t>fase one by one</w:t>
      </w:r>
      <w:r w:rsidR="00417CED">
        <w:t>, sehingga meminimalis kesalahan yang mungkin akan terjadi kemudian Dokumen pengembangan sistem sangat terorganisir, karena setiap fase harus terselesaikan dengan lengkap sebelum melangkah ke fase berikutnya</w:t>
      </w:r>
      <w:r w:rsidR="00417CED">
        <w:rPr>
          <w:lang w:val="id-ID"/>
        </w:rPr>
        <w:t>.</w:t>
      </w:r>
      <w:r w:rsidR="002E36F7" w:rsidRPr="002E36F7">
        <w:t xml:space="preserve"> </w:t>
      </w:r>
      <w:r w:rsidR="00694F1A">
        <w:tab/>
      </w:r>
      <w:r w:rsidR="00417CED">
        <w:t xml:space="preserve">Studi kasus ini diambil karena belum ada penelitian tentang </w:t>
      </w:r>
      <w:r w:rsidR="00417CED">
        <w:rPr>
          <w:i/>
        </w:rPr>
        <w:t xml:space="preserve">assessment </w:t>
      </w:r>
      <w:r w:rsidR="00417CED">
        <w:t xml:space="preserve">risiko tahanan sehingga dibuatlah usulan tugas akhir dengan judul tersebut. Tujuan dari penelitian ini yaitu untuk mempermudah pegawai dalam mengklasifikasikan tingkat risiko tahanan sehingga dapat menghasilkan perhitungan dan informasi yang sesuai dengan pedoman </w:t>
      </w:r>
      <w:r w:rsidR="00417CED">
        <w:rPr>
          <w:i/>
        </w:rPr>
        <w:t>assessment</w:t>
      </w:r>
      <w:r w:rsidR="00417CED">
        <w:t>.</w:t>
      </w:r>
    </w:p>
    <w:p w:rsidR="000E098F" w:rsidRPr="000E098F" w:rsidRDefault="000E098F" w:rsidP="002B1673">
      <w:pPr>
        <w:rPr>
          <w:lang w:val="id-ID"/>
        </w:rPr>
      </w:pPr>
    </w:p>
    <w:p w:rsidR="00555E11" w:rsidRDefault="002B1673" w:rsidP="00555E11">
      <w:pPr>
        <w:pStyle w:val="Heading2"/>
      </w:pPr>
      <w:bookmarkStart w:id="20" w:name="_Toc76245550"/>
      <w:r>
        <w:t>2.2. Landasan Teori</w:t>
      </w:r>
      <w:bookmarkEnd w:id="20"/>
    </w:p>
    <w:p w:rsidR="005C4D98" w:rsidRDefault="00092017" w:rsidP="005C4D98">
      <w:pPr>
        <w:pStyle w:val="BodyText"/>
        <w:spacing w:before="163" w:line="360" w:lineRule="auto"/>
        <w:ind w:right="681"/>
        <w:jc w:val="both"/>
      </w:pPr>
      <w:r>
        <w:t>Teori-teori dasar atau umum yang digunakan dalam penelitian ini yaitu</w:t>
      </w:r>
      <w:r>
        <w:rPr>
          <w:lang w:val="id-ID"/>
        </w:rPr>
        <w:t xml:space="preserve"> </w:t>
      </w:r>
      <w:r>
        <w:t>sebagai berikut:</w:t>
      </w:r>
      <w:bookmarkStart w:id="21" w:name="_TOC_250022"/>
    </w:p>
    <w:p w:rsidR="005C4D98" w:rsidRPr="00651E19" w:rsidRDefault="005C4D98" w:rsidP="005925EC">
      <w:pPr>
        <w:pStyle w:val="BodyText"/>
        <w:numPr>
          <w:ilvl w:val="2"/>
          <w:numId w:val="4"/>
        </w:numPr>
        <w:spacing w:before="163" w:line="360" w:lineRule="auto"/>
        <w:ind w:left="567" w:right="681" w:hanging="578"/>
        <w:jc w:val="both"/>
        <w:rPr>
          <w:b/>
        </w:rPr>
      </w:pPr>
      <w:r w:rsidRPr="005C4D98">
        <w:rPr>
          <w:b/>
        </w:rPr>
        <w:t>Sejarah Lembaga Pemasyarakatan Kelas IIB</w:t>
      </w:r>
      <w:r w:rsidRPr="005C4D98">
        <w:rPr>
          <w:b/>
          <w:spacing w:val="1"/>
        </w:rPr>
        <w:t xml:space="preserve"> </w:t>
      </w:r>
      <w:bookmarkEnd w:id="21"/>
      <w:r>
        <w:rPr>
          <w:b/>
          <w:lang w:val="id-ID"/>
        </w:rPr>
        <w:t>Kolaka</w:t>
      </w:r>
    </w:p>
    <w:p w:rsidR="004174DD" w:rsidRPr="004174DD" w:rsidRDefault="00651E19" w:rsidP="005925EC">
      <w:pPr>
        <w:pStyle w:val="BodyText"/>
        <w:spacing w:line="360" w:lineRule="auto"/>
        <w:ind w:right="49" w:firstLine="567"/>
        <w:jc w:val="both"/>
        <w:rPr>
          <w:color w:val="202124"/>
          <w:sz w:val="48"/>
          <w:szCs w:val="48"/>
          <w:shd w:val="clear" w:color="auto" w:fill="FFFFFF"/>
        </w:rPr>
      </w:pPr>
      <w:r w:rsidRPr="004174DD">
        <w:t xml:space="preserve">Lembaga Pemasyarakatan Kelas IIB </w:t>
      </w:r>
      <w:r w:rsidRPr="004174DD">
        <w:rPr>
          <w:lang w:val="id-ID"/>
        </w:rPr>
        <w:t xml:space="preserve">Kolaka </w:t>
      </w:r>
      <w:r w:rsidRPr="004174DD">
        <w:t>merupakan salah satu Unit</w:t>
      </w:r>
      <w:r w:rsidRPr="004174DD">
        <w:rPr>
          <w:spacing w:val="-14"/>
        </w:rPr>
        <w:t xml:space="preserve"> </w:t>
      </w:r>
      <w:r w:rsidRPr="004174DD">
        <w:t>Pelaksana</w:t>
      </w:r>
      <w:r w:rsidRPr="004174DD">
        <w:rPr>
          <w:spacing w:val="-15"/>
        </w:rPr>
        <w:t xml:space="preserve"> </w:t>
      </w:r>
      <w:r w:rsidRPr="004174DD">
        <w:t>Teknis</w:t>
      </w:r>
      <w:r w:rsidRPr="004174DD">
        <w:rPr>
          <w:spacing w:val="-14"/>
        </w:rPr>
        <w:t xml:space="preserve"> </w:t>
      </w:r>
      <w:r w:rsidRPr="004174DD">
        <w:t>Pemasyarakatan</w:t>
      </w:r>
      <w:r w:rsidRPr="004174DD">
        <w:rPr>
          <w:spacing w:val="-15"/>
        </w:rPr>
        <w:t xml:space="preserve"> </w:t>
      </w:r>
      <w:r w:rsidRPr="004174DD">
        <w:t>Kantor</w:t>
      </w:r>
      <w:r w:rsidRPr="004174DD">
        <w:rPr>
          <w:spacing w:val="-14"/>
        </w:rPr>
        <w:t xml:space="preserve"> </w:t>
      </w:r>
      <w:r w:rsidRPr="004174DD">
        <w:t>Wilayah</w:t>
      </w:r>
      <w:r w:rsidRPr="004174DD">
        <w:rPr>
          <w:spacing w:val="-14"/>
        </w:rPr>
        <w:t xml:space="preserve"> </w:t>
      </w:r>
      <w:r w:rsidRPr="004174DD">
        <w:t>Kementerian</w:t>
      </w:r>
      <w:r w:rsidRPr="004174DD">
        <w:rPr>
          <w:spacing w:val="-14"/>
        </w:rPr>
        <w:t xml:space="preserve"> </w:t>
      </w:r>
      <w:r w:rsidRPr="004174DD">
        <w:t xml:space="preserve">Hukum dan HAM Provinsi </w:t>
      </w:r>
      <w:r w:rsidRPr="004174DD">
        <w:rPr>
          <w:lang w:val="id-ID"/>
        </w:rPr>
        <w:t xml:space="preserve">Sulawesi Tenggara. </w:t>
      </w:r>
      <w:r w:rsidRPr="004174DD">
        <w:t xml:space="preserve">Rumah Tahanan Negara Kelas IIB </w:t>
      </w:r>
      <w:r w:rsidRPr="004174DD">
        <w:rPr>
          <w:lang w:val="id-ID"/>
        </w:rPr>
        <w:t xml:space="preserve">kolaka </w:t>
      </w:r>
      <w:r w:rsidRPr="004174DD">
        <w:t>terletak di jalan</w:t>
      </w:r>
      <w:r w:rsidRPr="004174DD">
        <w:rPr>
          <w:lang w:val="id-ID"/>
        </w:rPr>
        <w:t xml:space="preserve"> Pendidikan, </w:t>
      </w:r>
      <w:r w:rsidR="00837F38">
        <w:rPr>
          <w:lang w:val="id-ID"/>
        </w:rPr>
        <w:t xml:space="preserve">kel </w:t>
      </w:r>
      <w:r w:rsidRPr="004174DD">
        <w:rPr>
          <w:lang w:val="id-ID"/>
        </w:rPr>
        <w:t>Balandete,</w:t>
      </w:r>
      <w:r w:rsidR="00837F38">
        <w:rPr>
          <w:lang w:val="id-ID"/>
        </w:rPr>
        <w:t xml:space="preserve"> kab</w:t>
      </w:r>
      <w:r w:rsidRPr="004174DD">
        <w:rPr>
          <w:lang w:val="id-ID"/>
        </w:rPr>
        <w:t xml:space="preserve"> Kolaka, Sulawesi tenggara  93561</w:t>
      </w:r>
    </w:p>
    <w:p w:rsidR="005925EC" w:rsidRDefault="005925EC" w:rsidP="005925EC">
      <w:pPr>
        <w:pStyle w:val="BodyText"/>
        <w:spacing w:line="360" w:lineRule="auto"/>
        <w:ind w:right="49" w:firstLine="567"/>
        <w:jc w:val="both"/>
        <w:rPr>
          <w:shd w:val="clear" w:color="auto" w:fill="FDFDFF"/>
        </w:rPr>
      </w:pPr>
    </w:p>
    <w:p w:rsidR="005925EC" w:rsidRDefault="004174DD" w:rsidP="005925EC">
      <w:pPr>
        <w:pStyle w:val="BodyText"/>
        <w:spacing w:line="360" w:lineRule="auto"/>
        <w:ind w:right="49" w:firstLine="709"/>
        <w:jc w:val="both"/>
        <w:rPr>
          <w:shd w:val="clear" w:color="auto" w:fill="FDFDFF"/>
        </w:rPr>
      </w:pPr>
      <w:r w:rsidRPr="004174DD">
        <w:rPr>
          <w:shd w:val="clear" w:color="auto" w:fill="FDFDFF"/>
        </w:rPr>
        <w:lastRenderedPageBreak/>
        <w:t>Pertama kali dibentuk pada tahun 1982 dengan nama Kantor Wilayah Departemen Kehakiman Sulawesi Tenggara Kantor Wilayah Departemen Kehakiman Sulawesi Tenggara keberadaannya diatur berdasarkan Surat Keputusan Menteri Kehakiman Nomor: M.01.03.PR07.10 Tahun 1982 yang kemudian diperbaharui dengan Surat Keputusan Menteri Kehakiman Nomor: M-03.PR-07.10 Tahun 1992. Kini Kantor Wilayah Kementerian Hukum dan HAM Sulawesi Tenggara diatur dalam Peraturan Menteri Hukum dan HAM RI Nomor 28 Tahun 2014 tentang Organisasi dan Tata Kerja Kantor Wilayah Kementerian Hukum dan Hak Asasi Manusia.</w:t>
      </w:r>
    </w:p>
    <w:p w:rsidR="003963FD" w:rsidRPr="005925EC" w:rsidRDefault="003963FD" w:rsidP="005925EC">
      <w:pPr>
        <w:pStyle w:val="BodyText"/>
        <w:spacing w:line="360" w:lineRule="auto"/>
        <w:ind w:right="49" w:firstLine="709"/>
        <w:jc w:val="both"/>
        <w:rPr>
          <w:shd w:val="clear" w:color="auto" w:fill="FDFDFF"/>
        </w:rPr>
      </w:pPr>
      <w:r w:rsidRPr="003963FD">
        <w:rPr>
          <w:color w:val="000000" w:themeColor="text1"/>
        </w:rPr>
        <w:t>Rumah Tahanan Negara (Rutan) Kelas IIB Kolaka merupakan salah satu Unit Pelaksanaan Teknis dari Kementerian Hukum dan HAM Provinsi Sulawesi Tenggara yang melaksanakan tugas dalam Perawatan Tahanan sekaligus Pembinaan terhadap Warga Binaan Pemasyarakatan (WBP) yang mengacu pada Sistem Pemasyarakatan sesuai dengan Undang-undang Nomor 12 Tahun 1995 tentang Pemasyarakatan.</w:t>
      </w:r>
    </w:p>
    <w:p w:rsidR="005925EC" w:rsidRDefault="00694F1A" w:rsidP="005925EC">
      <w:pPr>
        <w:shd w:val="clear" w:color="auto" w:fill="FFFFFF"/>
        <w:rPr>
          <w:rFonts w:eastAsia="Times New Roman" w:cs="Times New Roman"/>
          <w:color w:val="000000" w:themeColor="text1"/>
          <w:szCs w:val="24"/>
        </w:rPr>
      </w:pPr>
      <w:r>
        <w:rPr>
          <w:rFonts w:eastAsia="Times New Roman" w:cs="Times New Roman"/>
          <w:color w:val="000000" w:themeColor="text1"/>
          <w:szCs w:val="24"/>
        </w:rPr>
        <w:tab/>
      </w:r>
      <w:r w:rsidR="003963FD" w:rsidRPr="003963FD">
        <w:rPr>
          <w:rFonts w:eastAsia="Times New Roman" w:cs="Times New Roman"/>
          <w:color w:val="000000" w:themeColor="text1"/>
          <w:szCs w:val="24"/>
        </w:rPr>
        <w:t xml:space="preserve">Rutan Kelas IIB Kolaka berdiri sejak Tahun 1977, sebelumnya bernama Lapas Kelas III Kolaka yang berlokasi di Jalan Merdekaa. Pembangunan Tahap 1 dimulai Tahun Anggaran 1977/1978, kemudian pada Masa Kepemimpinan Drs. Amin Haryono Tahun 1986-1988, Lapas Kelas III Kolaka berganti </w:t>
      </w:r>
      <w:proofErr w:type="gramStart"/>
      <w:r w:rsidR="003963FD" w:rsidRPr="003963FD">
        <w:rPr>
          <w:rFonts w:eastAsia="Times New Roman" w:cs="Times New Roman"/>
          <w:color w:val="000000" w:themeColor="text1"/>
          <w:szCs w:val="24"/>
        </w:rPr>
        <w:t>nama</w:t>
      </w:r>
      <w:proofErr w:type="gramEnd"/>
      <w:r w:rsidR="003963FD" w:rsidRPr="003963FD">
        <w:rPr>
          <w:rFonts w:eastAsia="Times New Roman" w:cs="Times New Roman"/>
          <w:color w:val="000000" w:themeColor="text1"/>
          <w:szCs w:val="24"/>
        </w:rPr>
        <w:t xml:space="preserve"> menjadi Rumah T</w:t>
      </w:r>
      <w:r w:rsidR="005925EC">
        <w:rPr>
          <w:rFonts w:eastAsia="Times New Roman" w:cs="Times New Roman"/>
          <w:color w:val="000000" w:themeColor="text1"/>
          <w:szCs w:val="24"/>
        </w:rPr>
        <w:t>ahanan Negara Kelas IIB Kolaka.</w:t>
      </w:r>
    </w:p>
    <w:p w:rsidR="003963FD" w:rsidRDefault="005925EC" w:rsidP="005925EC">
      <w:pPr>
        <w:shd w:val="clear" w:color="auto" w:fill="FFFFFF"/>
        <w:rPr>
          <w:rFonts w:eastAsia="Times New Roman" w:cs="Times New Roman"/>
          <w:color w:val="000000" w:themeColor="text1"/>
          <w:szCs w:val="24"/>
        </w:rPr>
      </w:pPr>
      <w:r>
        <w:rPr>
          <w:rFonts w:eastAsia="Times New Roman" w:cs="Times New Roman"/>
          <w:color w:val="000000" w:themeColor="text1"/>
          <w:szCs w:val="24"/>
        </w:rPr>
        <w:tab/>
      </w:r>
      <w:r w:rsidR="003963FD" w:rsidRPr="003963FD">
        <w:rPr>
          <w:rFonts w:eastAsia="Times New Roman" w:cs="Times New Roman"/>
          <w:color w:val="000000" w:themeColor="text1"/>
          <w:szCs w:val="24"/>
        </w:rPr>
        <w:t xml:space="preserve">Rutan Kolaka termasuk ke dalam Rutan Kelas IIB </w:t>
      </w:r>
      <w:r>
        <w:rPr>
          <w:rFonts w:eastAsia="Times New Roman" w:cs="Times New Roman"/>
          <w:color w:val="000000" w:themeColor="text1"/>
          <w:szCs w:val="24"/>
        </w:rPr>
        <w:t>karena memiliki Kapasitas atau d</w:t>
      </w:r>
      <w:r w:rsidR="003963FD" w:rsidRPr="003963FD">
        <w:rPr>
          <w:rFonts w:eastAsia="Times New Roman" w:cs="Times New Roman"/>
          <w:color w:val="000000" w:themeColor="text1"/>
          <w:szCs w:val="24"/>
        </w:rPr>
        <w:t>aya Tampung 150 orang. Luas Bangunan saat ini sekitar 4744 m</w:t>
      </w:r>
      <w:r w:rsidR="003963FD" w:rsidRPr="003963FD">
        <w:rPr>
          <w:rFonts w:eastAsia="Times New Roman" w:cs="Times New Roman"/>
          <w:color w:val="000000" w:themeColor="text1"/>
          <w:szCs w:val="24"/>
          <w:vertAlign w:val="superscript"/>
        </w:rPr>
        <w:t>2</w:t>
      </w:r>
      <w:r w:rsidR="003963FD" w:rsidRPr="003963FD">
        <w:rPr>
          <w:rFonts w:eastAsia="Times New Roman" w:cs="Times New Roman"/>
          <w:color w:val="000000" w:themeColor="text1"/>
          <w:szCs w:val="24"/>
        </w:rPr>
        <w:t xml:space="preserve"> dan terdiri dari Gedung Kantor, Blok Warga Binaan, Gedung Aula dan Masjid Kantor. Mayoritas </w:t>
      </w:r>
      <w:r w:rsidR="003963FD" w:rsidRPr="00837F38">
        <w:rPr>
          <w:rFonts w:eastAsia="Times New Roman" w:cs="Times New Roman"/>
          <w:color w:val="000000" w:themeColor="text1"/>
          <w:szCs w:val="24"/>
        </w:rPr>
        <w:t>Narapidana penghuni Rutan terdiri dari Kasus Narkoba sebanyak 145 orang dan Pidana Umum sebanyak 205 orang.</w:t>
      </w:r>
    </w:p>
    <w:p w:rsidR="005925EC" w:rsidRPr="003963FD" w:rsidRDefault="005925EC" w:rsidP="005925EC">
      <w:pPr>
        <w:shd w:val="clear" w:color="auto" w:fill="FFFFFF"/>
        <w:rPr>
          <w:rFonts w:eastAsia="Times New Roman" w:cs="Times New Roman"/>
          <w:color w:val="000000" w:themeColor="text1"/>
          <w:szCs w:val="24"/>
        </w:rPr>
      </w:pPr>
    </w:p>
    <w:p w:rsidR="006E32C1" w:rsidRPr="006E32C1" w:rsidRDefault="006E32C1" w:rsidP="00A50570">
      <w:pPr>
        <w:pStyle w:val="BodyText"/>
        <w:numPr>
          <w:ilvl w:val="2"/>
          <w:numId w:val="3"/>
        </w:numPr>
        <w:spacing w:line="360" w:lineRule="auto"/>
        <w:ind w:left="709" w:right="49"/>
        <w:jc w:val="both"/>
        <w:rPr>
          <w:b/>
          <w:shd w:val="clear" w:color="auto" w:fill="FFFFFF"/>
          <w:lang w:val="id-ID"/>
        </w:rPr>
      </w:pPr>
      <w:r w:rsidRPr="006E32C1">
        <w:rPr>
          <w:b/>
          <w:shd w:val="clear" w:color="auto" w:fill="FFFFFF"/>
          <w:lang w:val="id-ID"/>
        </w:rPr>
        <w:t xml:space="preserve">Visi </w:t>
      </w:r>
      <w:r>
        <w:rPr>
          <w:b/>
          <w:shd w:val="clear" w:color="auto" w:fill="FFFFFF"/>
          <w:lang w:val="id-ID"/>
        </w:rPr>
        <w:t>d</w:t>
      </w:r>
      <w:r w:rsidRPr="006E32C1">
        <w:rPr>
          <w:b/>
          <w:shd w:val="clear" w:color="auto" w:fill="FFFFFF"/>
          <w:lang w:val="id-ID"/>
        </w:rPr>
        <w:t>an Misi</w:t>
      </w:r>
    </w:p>
    <w:p w:rsidR="00092017" w:rsidRDefault="006E32C1" w:rsidP="0011082C">
      <w:pPr>
        <w:pStyle w:val="BodyText"/>
        <w:spacing w:line="360" w:lineRule="auto"/>
        <w:ind w:right="49"/>
        <w:jc w:val="both"/>
      </w:pPr>
      <w:r>
        <w:t xml:space="preserve">Adapun visi dan misi yang dimiliki oleh Lembaga Pemasyarakatan Kelas IIB </w:t>
      </w:r>
      <w:r>
        <w:rPr>
          <w:lang w:val="id-ID"/>
        </w:rPr>
        <w:t xml:space="preserve">Kolaka </w:t>
      </w:r>
      <w:r>
        <w:t>yaitu sebagai berikut:</w:t>
      </w:r>
    </w:p>
    <w:p w:rsidR="00CD2113" w:rsidRDefault="00CD2113" w:rsidP="0011082C">
      <w:pPr>
        <w:pStyle w:val="BodyText"/>
        <w:spacing w:line="360" w:lineRule="auto"/>
        <w:ind w:right="49"/>
        <w:jc w:val="both"/>
      </w:pPr>
    </w:p>
    <w:p w:rsidR="006E32C1" w:rsidRPr="00837F38" w:rsidRDefault="006E32C1" w:rsidP="0011082C">
      <w:pPr>
        <w:pStyle w:val="BodyText"/>
        <w:spacing w:line="360" w:lineRule="auto"/>
        <w:ind w:right="49"/>
        <w:jc w:val="both"/>
        <w:rPr>
          <w:color w:val="000000"/>
          <w:shd w:val="clear" w:color="auto" w:fill="FFFFFF"/>
        </w:rPr>
      </w:pPr>
      <w:r w:rsidRPr="00837F38">
        <w:rPr>
          <w:lang w:val="id-ID"/>
        </w:rPr>
        <w:lastRenderedPageBreak/>
        <w:t>Visi</w:t>
      </w:r>
      <w:r w:rsidR="0011082C" w:rsidRPr="00837F38">
        <w:rPr>
          <w:lang w:val="id-ID"/>
        </w:rPr>
        <w:tab/>
      </w:r>
      <w:r w:rsidRPr="00837F38">
        <w:rPr>
          <w:lang w:val="id-ID"/>
        </w:rPr>
        <w:t xml:space="preserve">: </w:t>
      </w:r>
      <w:r w:rsidRPr="00837F38">
        <w:rPr>
          <w:color w:val="000000"/>
          <w:shd w:val="clear" w:color="auto" w:fill="FFFFFF"/>
        </w:rPr>
        <w:t>Masyarakat Memperoleh Kepastian Hukum</w:t>
      </w:r>
    </w:p>
    <w:p w:rsidR="0011082C" w:rsidRPr="00837F38" w:rsidRDefault="006E32C1" w:rsidP="0011082C">
      <w:pPr>
        <w:shd w:val="clear" w:color="auto" w:fill="FFFFFF"/>
        <w:ind w:right="49"/>
        <w:rPr>
          <w:rFonts w:eastAsia="Times New Roman" w:cs="Times New Roman"/>
          <w:color w:val="000000"/>
          <w:szCs w:val="24"/>
        </w:rPr>
      </w:pPr>
      <w:r w:rsidRPr="00837F38">
        <w:rPr>
          <w:color w:val="000000"/>
          <w:shd w:val="clear" w:color="auto" w:fill="FFFFFF"/>
          <w:lang w:val="id-ID"/>
        </w:rPr>
        <w:t>Misi</w:t>
      </w:r>
      <w:r w:rsidR="0011082C" w:rsidRPr="00837F38">
        <w:rPr>
          <w:color w:val="000000"/>
          <w:shd w:val="clear" w:color="auto" w:fill="FFFFFF"/>
          <w:lang w:val="id-ID"/>
        </w:rPr>
        <w:tab/>
      </w:r>
      <w:r w:rsidRPr="00837F38">
        <w:rPr>
          <w:color w:val="000000"/>
          <w:shd w:val="clear" w:color="auto" w:fill="FFFFFF"/>
          <w:lang w:val="id-ID"/>
        </w:rPr>
        <w:t>:</w:t>
      </w:r>
      <w:r w:rsidRPr="00837F38">
        <w:rPr>
          <w:rFonts w:eastAsia="Times New Roman" w:cs="Times New Roman"/>
          <w:color w:val="000000"/>
          <w:szCs w:val="24"/>
        </w:rPr>
        <w:t xml:space="preserve"> </w:t>
      </w:r>
    </w:p>
    <w:p w:rsidR="0011082C" w:rsidRPr="00CD2113" w:rsidRDefault="006E32C1" w:rsidP="00A50570">
      <w:pPr>
        <w:pStyle w:val="ListParagraph"/>
        <w:numPr>
          <w:ilvl w:val="0"/>
          <w:numId w:val="5"/>
        </w:numPr>
        <w:shd w:val="clear" w:color="auto" w:fill="FFFFFF"/>
        <w:ind w:left="426" w:right="49"/>
        <w:rPr>
          <w:rFonts w:eastAsia="Times New Roman" w:cs="Times New Roman"/>
          <w:color w:val="000000"/>
          <w:szCs w:val="24"/>
        </w:rPr>
      </w:pPr>
      <w:r w:rsidRPr="00CD2113">
        <w:rPr>
          <w:rFonts w:eastAsia="Times New Roman" w:cs="Times New Roman"/>
          <w:color w:val="000000"/>
          <w:szCs w:val="24"/>
        </w:rPr>
        <w:t>Mewujudkan penegakan hukum yang berkualitas;</w:t>
      </w:r>
    </w:p>
    <w:p w:rsidR="0011082C" w:rsidRPr="00CD2113" w:rsidRDefault="006E32C1" w:rsidP="00A50570">
      <w:pPr>
        <w:pStyle w:val="ListParagraph"/>
        <w:numPr>
          <w:ilvl w:val="0"/>
          <w:numId w:val="5"/>
        </w:numPr>
        <w:shd w:val="clear" w:color="auto" w:fill="FFFFFF"/>
        <w:ind w:left="426" w:right="49"/>
        <w:rPr>
          <w:rFonts w:eastAsia="Times New Roman" w:cs="Times New Roman"/>
          <w:color w:val="000000"/>
          <w:szCs w:val="24"/>
        </w:rPr>
      </w:pPr>
      <w:r w:rsidRPr="00CD2113">
        <w:rPr>
          <w:rFonts w:eastAsia="Times New Roman" w:cs="Times New Roman"/>
          <w:color w:val="000000"/>
          <w:szCs w:val="24"/>
        </w:rPr>
        <w:t>Mewujudkan penghormatan, pemenuhan, dan perlindungan Hak Asasi Manusia;</w:t>
      </w:r>
    </w:p>
    <w:p w:rsidR="0011082C" w:rsidRPr="00CD2113" w:rsidRDefault="006E32C1" w:rsidP="00A50570">
      <w:pPr>
        <w:pStyle w:val="ListParagraph"/>
        <w:numPr>
          <w:ilvl w:val="0"/>
          <w:numId w:val="5"/>
        </w:numPr>
        <w:shd w:val="clear" w:color="auto" w:fill="FFFFFF"/>
        <w:ind w:left="426" w:right="49"/>
        <w:rPr>
          <w:rFonts w:eastAsia="Times New Roman" w:cs="Times New Roman"/>
          <w:color w:val="000000"/>
          <w:szCs w:val="24"/>
        </w:rPr>
      </w:pPr>
      <w:r w:rsidRPr="00CD2113">
        <w:rPr>
          <w:rFonts w:eastAsia="Times New Roman" w:cs="Times New Roman"/>
          <w:color w:val="000000"/>
          <w:szCs w:val="24"/>
        </w:rPr>
        <w:t>Mewujudkan layanan manajemen administrasi Kementerian Hukum dan Hak Asasi Manusia; dan</w:t>
      </w:r>
    </w:p>
    <w:p w:rsidR="006E32C1" w:rsidRPr="00CD2113" w:rsidRDefault="006E32C1" w:rsidP="00A50570">
      <w:pPr>
        <w:pStyle w:val="ListParagraph"/>
        <w:numPr>
          <w:ilvl w:val="0"/>
          <w:numId w:val="5"/>
        </w:numPr>
        <w:shd w:val="clear" w:color="auto" w:fill="FFFFFF"/>
        <w:ind w:left="426" w:right="49"/>
        <w:rPr>
          <w:rFonts w:eastAsia="Times New Roman" w:cs="Times New Roman"/>
          <w:color w:val="000000"/>
          <w:szCs w:val="24"/>
        </w:rPr>
      </w:pPr>
      <w:r w:rsidRPr="00CD2113">
        <w:rPr>
          <w:rFonts w:eastAsia="Times New Roman" w:cs="Times New Roman"/>
          <w:color w:val="000000"/>
          <w:szCs w:val="24"/>
        </w:rPr>
        <w:t>Mewujudkan aparatur Kementerian Hukum dan Hak Asasi Manusia yang profesional dan berintegritas</w:t>
      </w:r>
      <w:r w:rsidRPr="00CD2113">
        <w:rPr>
          <w:rFonts w:ascii="Arial" w:eastAsia="Times New Roman" w:hAnsi="Arial" w:cs="Arial"/>
          <w:color w:val="000000"/>
          <w:szCs w:val="24"/>
        </w:rPr>
        <w:t>.</w:t>
      </w:r>
    </w:p>
    <w:p w:rsidR="00BE2E03" w:rsidRPr="00F42635" w:rsidRDefault="00BE2E03" w:rsidP="00BE2E03">
      <w:pPr>
        <w:pStyle w:val="ListParagraph"/>
        <w:shd w:val="clear" w:color="auto" w:fill="FFFFFF"/>
        <w:ind w:left="426" w:right="49"/>
        <w:rPr>
          <w:rFonts w:eastAsia="Times New Roman" w:cs="Times New Roman"/>
          <w:b/>
          <w:color w:val="000000"/>
          <w:szCs w:val="24"/>
        </w:rPr>
      </w:pPr>
    </w:p>
    <w:p w:rsidR="00837F38" w:rsidRPr="00837F38" w:rsidRDefault="004C5DF6" w:rsidP="00A50570">
      <w:pPr>
        <w:pStyle w:val="BodyText"/>
        <w:numPr>
          <w:ilvl w:val="2"/>
          <w:numId w:val="3"/>
        </w:numPr>
        <w:spacing w:before="164" w:line="360" w:lineRule="auto"/>
        <w:ind w:right="578"/>
        <w:jc w:val="both"/>
        <w:rPr>
          <w:b/>
          <w:lang w:val="id-ID"/>
        </w:rPr>
      </w:pPr>
      <w:r w:rsidRPr="004C5DF6">
        <w:rPr>
          <w:b/>
          <w:lang w:val="id-ID"/>
        </w:rPr>
        <w:t>Struktur organisasi</w:t>
      </w:r>
    </w:p>
    <w:p w:rsidR="007B0DBF" w:rsidRDefault="004C5DF6" w:rsidP="00837F38">
      <w:pPr>
        <w:pStyle w:val="BodyText"/>
        <w:spacing w:line="360" w:lineRule="auto"/>
        <w:ind w:right="38" w:firstLine="720"/>
        <w:jc w:val="both"/>
        <w:rPr>
          <w:lang w:val="id-ID"/>
        </w:rPr>
      </w:pPr>
      <w:r>
        <w:t>Organisasi merupakan tempat berkumpulnya orang-orang untuk melakukan kerjasama guna mencapai suatu tujuan tertentu yang terdiri dari komponen-komponen tertentu. Dengan adanya struktur organisasi di suatu instansi, kita dapat melihat hubungan, peran dan kerjasama antar bagian. Adapun</w:t>
      </w:r>
      <w:r>
        <w:rPr>
          <w:spacing w:val="-14"/>
        </w:rPr>
        <w:t xml:space="preserve"> </w:t>
      </w:r>
      <w:r>
        <w:t>struktur</w:t>
      </w:r>
      <w:r>
        <w:rPr>
          <w:spacing w:val="-15"/>
        </w:rPr>
        <w:t xml:space="preserve"> </w:t>
      </w:r>
      <w:r>
        <w:t>organisasi</w:t>
      </w:r>
      <w:r>
        <w:rPr>
          <w:spacing w:val="-13"/>
        </w:rPr>
        <w:t xml:space="preserve"> </w:t>
      </w:r>
      <w:r>
        <w:t>Lapas</w:t>
      </w:r>
      <w:r>
        <w:rPr>
          <w:spacing w:val="-14"/>
        </w:rPr>
        <w:t xml:space="preserve"> </w:t>
      </w:r>
      <w:r>
        <w:t>Kelas</w:t>
      </w:r>
      <w:r>
        <w:rPr>
          <w:spacing w:val="-14"/>
        </w:rPr>
        <w:t xml:space="preserve"> </w:t>
      </w:r>
      <w:r>
        <w:t>IIB</w:t>
      </w:r>
      <w:r>
        <w:rPr>
          <w:spacing w:val="-14"/>
        </w:rPr>
        <w:t xml:space="preserve"> </w:t>
      </w:r>
      <w:r w:rsidR="007B0DBF">
        <w:t>Kolaka</w:t>
      </w:r>
      <w:r>
        <w:rPr>
          <w:spacing w:val="-11"/>
        </w:rPr>
        <w:t xml:space="preserve"> </w:t>
      </w:r>
      <w:r>
        <w:t>dapat</w:t>
      </w:r>
      <w:r>
        <w:rPr>
          <w:spacing w:val="-14"/>
        </w:rPr>
        <w:t xml:space="preserve"> </w:t>
      </w:r>
      <w:r>
        <w:t>dilihat</w:t>
      </w:r>
      <w:r>
        <w:rPr>
          <w:spacing w:val="-13"/>
        </w:rPr>
        <w:t xml:space="preserve"> </w:t>
      </w:r>
      <w:r>
        <w:t>pada</w:t>
      </w:r>
      <w:r>
        <w:rPr>
          <w:spacing w:val="-15"/>
        </w:rPr>
        <w:t xml:space="preserve"> </w:t>
      </w:r>
      <w:r>
        <w:t>Gambar</w:t>
      </w:r>
      <w:r w:rsidR="00D9437E">
        <w:rPr>
          <w:lang w:val="id-ID"/>
        </w:rPr>
        <w:t xml:space="preserve"> 2.2 </w:t>
      </w:r>
    </w:p>
    <w:p w:rsidR="00417F51" w:rsidRDefault="00837F38" w:rsidP="00417F51">
      <w:pPr>
        <w:pStyle w:val="BodyText"/>
        <w:keepNext/>
        <w:spacing w:line="360" w:lineRule="auto"/>
        <w:ind w:right="38" w:firstLine="720"/>
        <w:jc w:val="center"/>
      </w:pPr>
      <w:r>
        <w:rPr>
          <w:noProof/>
          <w:lang w:val="en-US"/>
        </w:rPr>
        <w:drawing>
          <wp:inline distT="0" distB="0" distL="0" distR="0" wp14:anchorId="1CF8DE1B" wp14:editId="126D788B">
            <wp:extent cx="3810221" cy="2149192"/>
            <wp:effectExtent l="0" t="0" r="0" b="3810"/>
            <wp:docPr id="5" name="Picture 5" descr="http://rutankolaka.id/foto_statis/26STRUKTUR%20ORGANIS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rutankolaka.id/foto_statis/26STRUKTUR%20ORGANISASI.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42987" cy="2167674"/>
                    </a:xfrm>
                    <a:prstGeom prst="rect">
                      <a:avLst/>
                    </a:prstGeom>
                    <a:noFill/>
                    <a:ln>
                      <a:noFill/>
                    </a:ln>
                  </pic:spPr>
                </pic:pic>
              </a:graphicData>
            </a:graphic>
          </wp:inline>
        </w:drawing>
      </w:r>
    </w:p>
    <w:p w:rsidR="00417F51" w:rsidRPr="00417F51" w:rsidRDefault="00417F51" w:rsidP="00417F51">
      <w:pPr>
        <w:pStyle w:val="Caption"/>
        <w:jc w:val="center"/>
        <w:rPr>
          <w:i w:val="0"/>
          <w:color w:val="000000" w:themeColor="text1"/>
          <w:sz w:val="24"/>
        </w:rPr>
      </w:pPr>
      <w:bookmarkStart w:id="22" w:name="_Toc84495294"/>
      <w:r w:rsidRPr="00417F51">
        <w:rPr>
          <w:i w:val="0"/>
          <w:color w:val="000000" w:themeColor="text1"/>
          <w:sz w:val="24"/>
        </w:rPr>
        <w:t>Gambar 2.</w:t>
      </w:r>
      <w:r w:rsidRPr="00417F51">
        <w:rPr>
          <w:i w:val="0"/>
          <w:color w:val="000000" w:themeColor="text1"/>
          <w:sz w:val="24"/>
        </w:rPr>
        <w:fldChar w:fldCharType="begin"/>
      </w:r>
      <w:r w:rsidRPr="00417F51">
        <w:rPr>
          <w:i w:val="0"/>
          <w:color w:val="000000" w:themeColor="text1"/>
          <w:sz w:val="24"/>
        </w:rPr>
        <w:instrText xml:space="preserve"> SEQ Gambar_2.1 \* ARABIC </w:instrText>
      </w:r>
      <w:r w:rsidRPr="00417F51">
        <w:rPr>
          <w:i w:val="0"/>
          <w:color w:val="000000" w:themeColor="text1"/>
          <w:sz w:val="24"/>
        </w:rPr>
        <w:fldChar w:fldCharType="separate"/>
      </w:r>
      <w:r w:rsidR="00143A53">
        <w:rPr>
          <w:i w:val="0"/>
          <w:noProof/>
          <w:color w:val="000000" w:themeColor="text1"/>
          <w:sz w:val="24"/>
        </w:rPr>
        <w:t>1</w:t>
      </w:r>
      <w:r w:rsidRPr="00417F51">
        <w:rPr>
          <w:i w:val="0"/>
          <w:color w:val="000000" w:themeColor="text1"/>
          <w:sz w:val="24"/>
        </w:rPr>
        <w:fldChar w:fldCharType="end"/>
      </w:r>
      <w:r w:rsidRPr="00417F51">
        <w:rPr>
          <w:i w:val="0"/>
          <w:color w:val="000000" w:themeColor="text1"/>
          <w:sz w:val="24"/>
        </w:rPr>
        <w:t>Struktur Organisasi Lapas Kelas IIB Kolaka</w:t>
      </w:r>
      <w:bookmarkEnd w:id="22"/>
    </w:p>
    <w:p w:rsidR="00E56896" w:rsidRPr="00E56896" w:rsidRDefault="00134D8D" w:rsidP="00A50570">
      <w:pPr>
        <w:pStyle w:val="BodyText"/>
        <w:numPr>
          <w:ilvl w:val="2"/>
          <w:numId w:val="3"/>
        </w:numPr>
        <w:spacing w:line="360" w:lineRule="auto"/>
        <w:ind w:right="49"/>
        <w:jc w:val="both"/>
        <w:rPr>
          <w:b/>
          <w:lang w:val="id-ID"/>
        </w:rPr>
      </w:pPr>
      <w:r>
        <w:rPr>
          <w:b/>
          <w:lang w:val="id-ID"/>
        </w:rPr>
        <w:t>Pengertian perancangan</w:t>
      </w:r>
    </w:p>
    <w:p w:rsidR="00134D8D" w:rsidRDefault="00134D8D" w:rsidP="007B0DBF">
      <w:pPr>
        <w:ind w:firstLine="720"/>
        <w:rPr>
          <w:lang w:val="id-ID"/>
        </w:rPr>
      </w:pPr>
      <w:r w:rsidRPr="00134D8D">
        <w:rPr>
          <w:lang w:val="id-ID"/>
        </w:rPr>
        <w:t xml:space="preserve">Perancangan adalah penggambaran, perencanaan dan pembuatan sketsa atau pengaturan dari beberapa elemen yang terpisah ke dalam satu kesatuan yang utuh dan </w:t>
      </w:r>
      <w:r w:rsidRPr="00134D8D">
        <w:rPr>
          <w:lang w:val="id-ID"/>
        </w:rPr>
        <w:lastRenderedPageBreak/>
        <w:t>berfungsi Perancangan sistem dapat dirancang dalam bentuk bagan alir sistem (</w:t>
      </w:r>
      <w:r w:rsidRPr="00134D8D">
        <w:rPr>
          <w:i/>
          <w:iCs/>
          <w:lang w:val="id-ID"/>
        </w:rPr>
        <w:t>system flowchart</w:t>
      </w:r>
      <w:r w:rsidRPr="00134D8D">
        <w:rPr>
          <w:lang w:val="id-ID"/>
        </w:rPr>
        <w:t xml:space="preserve">), yang merupakan alat bentuk grafik yang dapat digunakan untuk menunjukan </w:t>
      </w:r>
      <w:r w:rsidRPr="00134D8D">
        <w:t>urutan</w:t>
      </w:r>
      <w:r w:rsidRPr="00134D8D">
        <w:rPr>
          <w:lang w:val="id-ID"/>
        </w:rPr>
        <w:t>-urutan proses dari sistem (Syifaun Nafisah, 2003).</w:t>
      </w:r>
    </w:p>
    <w:p w:rsidR="005426A7" w:rsidRDefault="005426A7" w:rsidP="005426A7">
      <w:pPr>
        <w:ind w:firstLine="720"/>
        <w:rPr>
          <w:lang w:val="id-ID"/>
        </w:rPr>
      </w:pPr>
    </w:p>
    <w:p w:rsidR="005426A7" w:rsidRDefault="005426A7" w:rsidP="00A50570">
      <w:pPr>
        <w:pStyle w:val="ListParagraph"/>
        <w:numPr>
          <w:ilvl w:val="2"/>
          <w:numId w:val="3"/>
        </w:numPr>
        <w:rPr>
          <w:b/>
        </w:rPr>
      </w:pPr>
      <w:r w:rsidRPr="005426A7">
        <w:rPr>
          <w:b/>
        </w:rPr>
        <w:t>Perancangan Sistem</w:t>
      </w:r>
    </w:p>
    <w:p w:rsidR="005426A7" w:rsidRPr="005426A7" w:rsidRDefault="005426A7" w:rsidP="009613C6">
      <w:r w:rsidRPr="005426A7">
        <w:t>Ada beberapa pengertian perancangan sistem me</w:t>
      </w:r>
      <w:r>
        <w:t>nurut beberapa ahli antara lain</w:t>
      </w:r>
      <w:r w:rsidRPr="005426A7">
        <w:t>:</w:t>
      </w:r>
    </w:p>
    <w:p w:rsidR="009531CE" w:rsidRDefault="005426A7" w:rsidP="00A50570">
      <w:pPr>
        <w:pStyle w:val="ListParagraph"/>
        <w:numPr>
          <w:ilvl w:val="0"/>
          <w:numId w:val="7"/>
        </w:numPr>
        <w:ind w:left="284" w:hanging="273"/>
        <w:rPr>
          <w:lang w:val="id-ID"/>
        </w:rPr>
      </w:pPr>
      <w:r w:rsidRPr="005426A7">
        <w:t>Verzello / John Reuter III</w:t>
      </w:r>
      <w:r w:rsidRPr="005426A7">
        <w:rPr>
          <w:lang w:val="id-ID"/>
        </w:rPr>
        <w:t xml:space="preserve"> </w:t>
      </w:r>
    </w:p>
    <w:p w:rsidR="005426A7" w:rsidRPr="009531CE" w:rsidRDefault="005426A7" w:rsidP="009531CE">
      <w:pPr>
        <w:pStyle w:val="ListParagraph"/>
        <w:ind w:left="284" w:firstLine="436"/>
        <w:rPr>
          <w:lang w:val="id-ID"/>
        </w:rPr>
      </w:pPr>
      <w:r w:rsidRPr="005426A7">
        <w:t xml:space="preserve">Tahap setelah analisis dari siklus pengembangan </w:t>
      </w:r>
      <w:proofErr w:type="gramStart"/>
      <w:r w:rsidRPr="005426A7">
        <w:t>sistem :</w:t>
      </w:r>
      <w:proofErr w:type="gramEnd"/>
      <w:r w:rsidRPr="005426A7">
        <w:t xml:space="preserve"> Pendefinisian dari kebutuhan-kebutuhan fungsional dan persiapan untuk rancang bangun implementasi : “menggambarkan bagaimana suatu sistem dibentuk .</w:t>
      </w:r>
    </w:p>
    <w:p w:rsidR="009531CE" w:rsidRDefault="005426A7" w:rsidP="00A50570">
      <w:pPr>
        <w:pStyle w:val="ListParagraph"/>
        <w:numPr>
          <w:ilvl w:val="0"/>
          <w:numId w:val="7"/>
        </w:numPr>
        <w:ind w:left="284" w:hanging="273"/>
      </w:pPr>
      <w:r w:rsidRPr="005426A7">
        <w:t>John Burch &amp; Gary Grudnitski</w:t>
      </w:r>
    </w:p>
    <w:p w:rsidR="00E43816" w:rsidRDefault="005426A7" w:rsidP="009531CE">
      <w:pPr>
        <w:pStyle w:val="ListParagraph"/>
        <w:ind w:left="284" w:firstLine="436"/>
      </w:pPr>
      <w:r w:rsidRPr="005426A7">
        <w:t>Desain sistem dapat didefinisikan sebagai penggambaran, perencanaan dan pembuatan sketsa atau pengaturan dari beberapa elemen yang terpisah ke dalam satu kesatuan yang utuh dan berfungsi.</w:t>
      </w:r>
    </w:p>
    <w:p w:rsidR="009531CE" w:rsidRDefault="005426A7" w:rsidP="00A50570">
      <w:pPr>
        <w:pStyle w:val="ListParagraph"/>
        <w:numPr>
          <w:ilvl w:val="0"/>
          <w:numId w:val="7"/>
        </w:numPr>
        <w:ind w:left="284" w:hanging="284"/>
      </w:pPr>
      <w:r w:rsidRPr="005426A7">
        <w:t>George M. Scott</w:t>
      </w:r>
    </w:p>
    <w:p w:rsidR="005426A7" w:rsidRPr="001C7982" w:rsidRDefault="005426A7" w:rsidP="009531CE">
      <w:pPr>
        <w:pStyle w:val="ListParagraph"/>
        <w:ind w:left="284" w:firstLine="436"/>
      </w:pPr>
      <w:r w:rsidRPr="005426A7">
        <w:t xml:space="preserve">Desain sistem menentukan bagaimana suatu sistem </w:t>
      </w:r>
      <w:proofErr w:type="gramStart"/>
      <w:r w:rsidRPr="005426A7">
        <w:t>akan</w:t>
      </w:r>
      <w:proofErr w:type="gramEnd"/>
      <w:r w:rsidRPr="005426A7">
        <w:t xml:space="preserve"> menyelesaikan apa yang mesti diselesaikan tahap ini menyangkut mengkonfigurasikan dari komponen-komponen perangkat lunak dan perangkat keras dari suatu sistem, sehingga setelah instalasi dari sistem akan benar-benar memuaskan rancang bangun yang telah ditetapkan</w:t>
      </w:r>
      <w:r w:rsidRPr="009613C6">
        <w:t> </w:t>
      </w:r>
      <w:hyperlink r:id="rId20" w:history="1">
        <w:r w:rsidRPr="009531CE">
          <w:rPr>
            <w:rStyle w:val="Hyperlink"/>
            <w:color w:val="000000" w:themeColor="text1"/>
            <w:u w:val="none"/>
          </w:rPr>
          <w:t>pada akhir tahap analisis sistem.</w:t>
        </w:r>
      </w:hyperlink>
    </w:p>
    <w:p w:rsidR="00D9437E" w:rsidRDefault="00D9437E">
      <w:pPr>
        <w:spacing w:after="160" w:line="259" w:lineRule="auto"/>
        <w:jc w:val="left"/>
        <w:rPr>
          <w:rFonts w:cs="Times New Roman"/>
          <w:b/>
          <w:color w:val="000000" w:themeColor="text1"/>
          <w:szCs w:val="24"/>
          <w:lang w:val="id-ID"/>
        </w:rPr>
      </w:pPr>
    </w:p>
    <w:p w:rsidR="001C7982" w:rsidRPr="007B0DBF" w:rsidRDefault="007B0DBF" w:rsidP="00A50570">
      <w:pPr>
        <w:pStyle w:val="ListParagraph"/>
        <w:numPr>
          <w:ilvl w:val="2"/>
          <w:numId w:val="3"/>
        </w:numPr>
        <w:rPr>
          <w:rFonts w:cs="Times New Roman"/>
          <w:b/>
          <w:color w:val="000000" w:themeColor="text1"/>
          <w:szCs w:val="24"/>
          <w:lang w:val="id-ID"/>
        </w:rPr>
      </w:pPr>
      <w:r>
        <w:rPr>
          <w:rFonts w:cs="Times New Roman"/>
          <w:b/>
          <w:color w:val="000000" w:themeColor="text1"/>
          <w:szCs w:val="24"/>
          <w:lang w:val="id-ID"/>
        </w:rPr>
        <w:t>P</w:t>
      </w:r>
      <w:r w:rsidR="005426A7" w:rsidRPr="005426A7">
        <w:rPr>
          <w:rFonts w:cs="Times New Roman"/>
          <w:b/>
          <w:color w:val="000000" w:themeColor="text1"/>
          <w:szCs w:val="24"/>
          <w:lang w:val="id-ID"/>
        </w:rPr>
        <w:t>e</w:t>
      </w:r>
      <w:r>
        <w:rPr>
          <w:rFonts w:cs="Times New Roman"/>
          <w:b/>
          <w:color w:val="000000" w:themeColor="text1"/>
          <w:szCs w:val="24"/>
          <w:lang w:val="id-ID"/>
        </w:rPr>
        <w:t>ngertian S</w:t>
      </w:r>
      <w:r w:rsidR="005426A7" w:rsidRPr="005426A7">
        <w:rPr>
          <w:rFonts w:cs="Times New Roman"/>
          <w:b/>
          <w:color w:val="000000" w:themeColor="text1"/>
          <w:szCs w:val="24"/>
          <w:lang w:val="id-ID"/>
        </w:rPr>
        <w:t>istem</w:t>
      </w:r>
    </w:p>
    <w:p w:rsidR="005426A7" w:rsidRPr="005426A7" w:rsidRDefault="005426A7" w:rsidP="007B0DBF">
      <w:pPr>
        <w:ind w:firstLine="720"/>
      </w:pPr>
      <w:r w:rsidRPr="005426A7">
        <w:t>Ada beberapa pengertian sistem me</w:t>
      </w:r>
      <w:r>
        <w:t>nurut beberapa ahli antara lain</w:t>
      </w:r>
      <w:r w:rsidRPr="005426A7">
        <w:t>:</w:t>
      </w:r>
    </w:p>
    <w:p w:rsidR="005426A7" w:rsidRPr="005426A7" w:rsidRDefault="00054CFF" w:rsidP="00A50570">
      <w:pPr>
        <w:pStyle w:val="ListParagraph"/>
        <w:numPr>
          <w:ilvl w:val="0"/>
          <w:numId w:val="6"/>
        </w:numPr>
        <w:shd w:val="clear" w:color="auto" w:fill="FFFFFF"/>
        <w:ind w:left="284" w:hanging="295"/>
        <w:textAlignment w:val="baseline"/>
        <w:rPr>
          <w:rFonts w:eastAsia="Times New Roman" w:cs="Times New Roman"/>
          <w:color w:val="000000" w:themeColor="text1"/>
          <w:szCs w:val="24"/>
        </w:rPr>
      </w:pPr>
      <w:r>
        <w:rPr>
          <w:rFonts w:eastAsia="Times New Roman" w:cs="Times New Roman"/>
          <w:color w:val="000000" w:themeColor="text1"/>
          <w:szCs w:val="24"/>
        </w:rPr>
        <w:t>Menurut Abdul Kadir (2014</w:t>
      </w:r>
      <w:r w:rsidR="005426A7" w:rsidRPr="005426A7">
        <w:rPr>
          <w:rFonts w:eastAsia="Times New Roman" w:cs="Times New Roman"/>
          <w:color w:val="000000" w:themeColor="text1"/>
          <w:szCs w:val="24"/>
        </w:rPr>
        <w:t>) bahwa “Sistem adalah sekumpulan elemen yang saling terkait atau terpadu yang dimaksudkan untuk mencapai suatu tujuan”.</w:t>
      </w:r>
    </w:p>
    <w:p w:rsidR="005426A7" w:rsidRPr="005426A7" w:rsidRDefault="005426A7" w:rsidP="00A50570">
      <w:pPr>
        <w:pStyle w:val="ListParagraph"/>
        <w:numPr>
          <w:ilvl w:val="0"/>
          <w:numId w:val="6"/>
        </w:numPr>
        <w:shd w:val="clear" w:color="auto" w:fill="FFFFFF"/>
        <w:ind w:left="284" w:hanging="295"/>
        <w:textAlignment w:val="baseline"/>
        <w:rPr>
          <w:rFonts w:eastAsia="Times New Roman" w:cs="Times New Roman"/>
          <w:color w:val="000000" w:themeColor="text1"/>
          <w:szCs w:val="24"/>
        </w:rPr>
      </w:pPr>
      <w:r w:rsidRPr="005426A7">
        <w:rPr>
          <w:rFonts w:eastAsia="Times New Roman" w:cs="Times New Roman"/>
          <w:color w:val="000000" w:themeColor="text1"/>
          <w:szCs w:val="24"/>
        </w:rPr>
        <w:t xml:space="preserve">Menurut Sutabri (2012) bahwa “Sistem adalah suatu kumpulan atau himpunan dari suatu unsur, komponen, atau variabel yang terorganisasi, saling berinteraksi, saling tergantung satu </w:t>
      </w:r>
      <w:proofErr w:type="gramStart"/>
      <w:r w:rsidRPr="005426A7">
        <w:rPr>
          <w:rFonts w:eastAsia="Times New Roman" w:cs="Times New Roman"/>
          <w:color w:val="000000" w:themeColor="text1"/>
          <w:szCs w:val="24"/>
        </w:rPr>
        <w:t>sama</w:t>
      </w:r>
      <w:proofErr w:type="gramEnd"/>
      <w:r w:rsidRPr="005426A7">
        <w:rPr>
          <w:rFonts w:eastAsia="Times New Roman" w:cs="Times New Roman"/>
          <w:color w:val="000000" w:themeColor="text1"/>
          <w:szCs w:val="24"/>
        </w:rPr>
        <w:t xml:space="preserve"> lain dan terpadu”.</w:t>
      </w:r>
    </w:p>
    <w:p w:rsidR="005426A7" w:rsidRPr="005426A7" w:rsidRDefault="005426A7" w:rsidP="00A50570">
      <w:pPr>
        <w:pStyle w:val="ListParagraph"/>
        <w:numPr>
          <w:ilvl w:val="0"/>
          <w:numId w:val="6"/>
        </w:numPr>
        <w:shd w:val="clear" w:color="auto" w:fill="FFFFFF"/>
        <w:ind w:left="284" w:hanging="295"/>
        <w:textAlignment w:val="baseline"/>
        <w:rPr>
          <w:rFonts w:eastAsia="Times New Roman" w:cs="Times New Roman"/>
          <w:color w:val="000000" w:themeColor="text1"/>
          <w:szCs w:val="24"/>
        </w:rPr>
      </w:pPr>
      <w:r w:rsidRPr="005426A7">
        <w:rPr>
          <w:rFonts w:eastAsia="Times New Roman" w:cs="Times New Roman"/>
          <w:color w:val="000000" w:themeColor="text1"/>
          <w:szCs w:val="24"/>
        </w:rPr>
        <w:lastRenderedPageBreak/>
        <w:t>Menurut Sutarman (2012) bahwa “Sistem adalah kumpulan elemen yang saling berhubungan dan berinteraksi dalam satu kesatuan untuk menjalankan suatu proses pencapaian suatu tujuan utama”.</w:t>
      </w:r>
    </w:p>
    <w:p w:rsidR="005426A7" w:rsidRPr="005426A7" w:rsidRDefault="005426A7" w:rsidP="00A50570">
      <w:pPr>
        <w:pStyle w:val="ListParagraph"/>
        <w:numPr>
          <w:ilvl w:val="0"/>
          <w:numId w:val="6"/>
        </w:numPr>
        <w:shd w:val="clear" w:color="auto" w:fill="FFFFFF"/>
        <w:ind w:left="284" w:hanging="295"/>
        <w:textAlignment w:val="baseline"/>
        <w:rPr>
          <w:rFonts w:eastAsia="Times New Roman" w:cs="Times New Roman"/>
          <w:color w:val="000000" w:themeColor="text1"/>
          <w:szCs w:val="24"/>
        </w:rPr>
      </w:pPr>
      <w:r w:rsidRPr="005426A7">
        <w:rPr>
          <w:rFonts w:eastAsia="Times New Roman" w:cs="Times New Roman"/>
          <w:color w:val="000000" w:themeColor="text1"/>
          <w:szCs w:val="24"/>
        </w:rPr>
        <w:t>Menurut Fatansyah (2015) bahwa “Sistem adalah sebuah tatanan (keterpaduan) yang terdiri atas sejumlah komponen fungsional (dengan satuan fungsi dan tugas khusus) yang saling berhubungan dan secara bersama-sama bertujuan untuk memenuhi suatu proses tertentu”.</w:t>
      </w:r>
    </w:p>
    <w:p w:rsidR="005426A7" w:rsidRDefault="005426A7" w:rsidP="007B0DBF">
      <w:pPr>
        <w:shd w:val="clear" w:color="auto" w:fill="FFFFFF"/>
        <w:ind w:firstLine="709"/>
        <w:textAlignment w:val="baseline"/>
        <w:rPr>
          <w:rFonts w:ascii="Arial" w:eastAsia="Times New Roman" w:hAnsi="Arial" w:cs="Arial"/>
          <w:color w:val="666666"/>
          <w:sz w:val="26"/>
          <w:szCs w:val="26"/>
        </w:rPr>
      </w:pPr>
      <w:r w:rsidRPr="005426A7">
        <w:rPr>
          <w:rFonts w:eastAsia="Times New Roman" w:cs="Times New Roman"/>
          <w:color w:val="000000" w:themeColor="text1"/>
          <w:szCs w:val="24"/>
        </w:rPr>
        <w:t xml:space="preserve">Dari beberapa pengertian di atas penulis dapat menyimpulkan bahwa sistem merupakan sekumpulan elemen, himpunan dari suatu unsur, komponen fungsional yang saling berhubungan dan berinteraksi satu </w:t>
      </w:r>
      <w:proofErr w:type="gramStart"/>
      <w:r w:rsidRPr="005426A7">
        <w:rPr>
          <w:rFonts w:eastAsia="Times New Roman" w:cs="Times New Roman"/>
          <w:color w:val="000000" w:themeColor="text1"/>
          <w:szCs w:val="24"/>
        </w:rPr>
        <w:t>sama</w:t>
      </w:r>
      <w:proofErr w:type="gramEnd"/>
      <w:r w:rsidRPr="005426A7">
        <w:rPr>
          <w:rFonts w:eastAsia="Times New Roman" w:cs="Times New Roman"/>
          <w:color w:val="000000" w:themeColor="text1"/>
          <w:szCs w:val="24"/>
        </w:rPr>
        <w:t xml:space="preserve"> lain untuk mencapai tujuan yang diharapkan</w:t>
      </w:r>
      <w:r w:rsidRPr="005426A7">
        <w:rPr>
          <w:rFonts w:ascii="Arial" w:eastAsia="Times New Roman" w:hAnsi="Arial" w:cs="Arial"/>
          <w:color w:val="666666"/>
          <w:sz w:val="26"/>
          <w:szCs w:val="26"/>
        </w:rPr>
        <w:t>.</w:t>
      </w:r>
    </w:p>
    <w:p w:rsidR="00A5150F" w:rsidRDefault="00A5150F" w:rsidP="007B0DBF">
      <w:pPr>
        <w:shd w:val="clear" w:color="auto" w:fill="FFFFFF"/>
        <w:ind w:firstLine="709"/>
        <w:textAlignment w:val="baseline"/>
        <w:rPr>
          <w:rFonts w:ascii="Arial" w:eastAsia="Times New Roman" w:hAnsi="Arial" w:cs="Arial"/>
          <w:color w:val="666666"/>
          <w:sz w:val="26"/>
          <w:szCs w:val="26"/>
        </w:rPr>
      </w:pPr>
    </w:p>
    <w:p w:rsidR="001C7982" w:rsidRDefault="007B0DBF" w:rsidP="00A50570">
      <w:pPr>
        <w:pStyle w:val="ListParagraph"/>
        <w:numPr>
          <w:ilvl w:val="2"/>
          <w:numId w:val="3"/>
        </w:numPr>
        <w:rPr>
          <w:rFonts w:cs="Times New Roman"/>
          <w:b/>
          <w:color w:val="000000" w:themeColor="text1"/>
          <w:szCs w:val="24"/>
          <w:lang w:val="id-ID"/>
        </w:rPr>
      </w:pPr>
      <w:r>
        <w:rPr>
          <w:rFonts w:cs="Times New Roman"/>
          <w:b/>
          <w:color w:val="000000" w:themeColor="text1"/>
          <w:szCs w:val="24"/>
          <w:lang w:val="id-ID"/>
        </w:rPr>
        <w:t>P</w:t>
      </w:r>
      <w:r w:rsidR="001C7982" w:rsidRPr="001C7982">
        <w:rPr>
          <w:rFonts w:cs="Times New Roman"/>
          <w:b/>
          <w:color w:val="000000" w:themeColor="text1"/>
          <w:szCs w:val="24"/>
          <w:lang w:val="id-ID"/>
        </w:rPr>
        <w:t>engertian</w:t>
      </w:r>
      <w:r>
        <w:rPr>
          <w:rFonts w:cs="Times New Roman"/>
          <w:b/>
          <w:color w:val="000000" w:themeColor="text1"/>
          <w:szCs w:val="24"/>
          <w:lang w:val="id-ID"/>
        </w:rPr>
        <w:t xml:space="preserve"> I</w:t>
      </w:r>
      <w:r w:rsidR="001C7982" w:rsidRPr="001C7982">
        <w:rPr>
          <w:rFonts w:cs="Times New Roman"/>
          <w:b/>
          <w:color w:val="000000" w:themeColor="text1"/>
          <w:szCs w:val="24"/>
          <w:lang w:val="id-ID"/>
        </w:rPr>
        <w:t>nformasi</w:t>
      </w:r>
    </w:p>
    <w:p w:rsidR="001C7982" w:rsidRDefault="001C7982" w:rsidP="00A50570">
      <w:pPr>
        <w:pStyle w:val="ListParagraph"/>
        <w:numPr>
          <w:ilvl w:val="0"/>
          <w:numId w:val="8"/>
        </w:numPr>
        <w:ind w:left="284" w:hanging="284"/>
      </w:pPr>
      <w:r>
        <w:t>Informasi adalah data yang diolah menjadi bentuk yang lebih berguna dan</w:t>
      </w:r>
      <w:r w:rsidR="00F42635">
        <w:rPr>
          <w:lang w:val="id-ID"/>
        </w:rPr>
        <w:t xml:space="preserve"> </w:t>
      </w:r>
      <w:r>
        <w:t>lebih berarti bagi yang menerimanya, sedangkan data merupakan sumber informasi yang menggambarkan suatu kejadian yang nyata (Agus Mulyanto, 2009).</w:t>
      </w:r>
    </w:p>
    <w:p w:rsidR="001C7982" w:rsidRDefault="001C7982" w:rsidP="00A50570">
      <w:pPr>
        <w:pStyle w:val="ListParagraph"/>
        <w:numPr>
          <w:ilvl w:val="0"/>
          <w:numId w:val="8"/>
        </w:numPr>
        <w:ind w:left="284" w:hanging="284"/>
      </w:pPr>
      <w:r>
        <w:t xml:space="preserve">Informasi adalah data yang telah diorganisasi dan telah memiliki kegunaandan manfaat (Krismaji, 2015). </w:t>
      </w:r>
    </w:p>
    <w:p w:rsidR="007B0DBF" w:rsidRDefault="00F42635" w:rsidP="00D9437E">
      <w:pPr>
        <w:ind w:firstLine="720"/>
      </w:pPr>
      <w:r>
        <w:t>Berdasarkan pengertian inf</w:t>
      </w:r>
      <w:r>
        <w:rPr>
          <w:lang w:val="id-ID"/>
        </w:rPr>
        <w:t>or</w:t>
      </w:r>
      <w:r w:rsidR="001C7982">
        <w:t>masi diatas dapat dipahami bahwa pengertian informasi adalah data yang diolah agar bermanfaat dalam pengambilan keputusan bagi penggunanya.</w:t>
      </w:r>
    </w:p>
    <w:p w:rsidR="00DB7E10" w:rsidRDefault="00DB7E10" w:rsidP="00D9437E">
      <w:pPr>
        <w:ind w:firstLine="720"/>
      </w:pPr>
    </w:p>
    <w:p w:rsidR="007B0DBF" w:rsidRPr="007B0DBF" w:rsidRDefault="001C7982" w:rsidP="00A50570">
      <w:pPr>
        <w:pStyle w:val="ListParagraph"/>
        <w:numPr>
          <w:ilvl w:val="2"/>
          <w:numId w:val="3"/>
        </w:numPr>
        <w:rPr>
          <w:b/>
        </w:rPr>
      </w:pPr>
      <w:r w:rsidRPr="007B0DBF">
        <w:rPr>
          <w:b/>
        </w:rPr>
        <w:t>Sistem Informasi</w:t>
      </w:r>
    </w:p>
    <w:p w:rsidR="007B0DBF" w:rsidRDefault="007B0DBF" w:rsidP="00A50570">
      <w:pPr>
        <w:pStyle w:val="ListParagraph"/>
        <w:numPr>
          <w:ilvl w:val="0"/>
          <w:numId w:val="9"/>
        </w:numPr>
        <w:ind w:left="284" w:hanging="284"/>
      </w:pPr>
      <w:r>
        <w:t>Sistem informasi adalah suatu kegiatan dari prosedur-prosedur yang</w:t>
      </w:r>
      <w:r>
        <w:rPr>
          <w:lang w:val="id-ID"/>
        </w:rPr>
        <w:t xml:space="preserve"> </w:t>
      </w:r>
      <w:r>
        <w:t>diorganisasikan bilaman</w:t>
      </w:r>
      <w:r w:rsidR="00A16B11">
        <w:rPr>
          <w:lang w:val="id-ID"/>
        </w:rPr>
        <w:t>a</w:t>
      </w:r>
      <w:r>
        <w:t xml:space="preserve"> dieksekusi </w:t>
      </w:r>
      <w:proofErr w:type="gramStart"/>
      <w:r>
        <w:t>akan</w:t>
      </w:r>
      <w:proofErr w:type="gramEnd"/>
      <w:r>
        <w:t xml:space="preserve"> menyediakan informasi untuk</w:t>
      </w:r>
      <w:r w:rsidRPr="007B0DBF">
        <w:t xml:space="preserve"> </w:t>
      </w:r>
      <w:r>
        <w:t xml:space="preserve">mendukung pengambilan keputusan dan pengendalian di dalam organisasi (Lucas, 1982). </w:t>
      </w:r>
    </w:p>
    <w:p w:rsidR="007B0DBF" w:rsidRDefault="007B0DBF" w:rsidP="00A50570">
      <w:pPr>
        <w:pStyle w:val="ListParagraph"/>
        <w:numPr>
          <w:ilvl w:val="0"/>
          <w:numId w:val="9"/>
        </w:numPr>
        <w:ind w:left="284" w:hanging="284"/>
      </w:pPr>
      <w:r>
        <w:t>Sistem informasi merupakan suatu komponen terdiri dari manusia, teknologi</w:t>
      </w:r>
    </w:p>
    <w:p w:rsidR="00194F29" w:rsidRDefault="007B0DBF" w:rsidP="00A50570">
      <w:pPr>
        <w:pStyle w:val="ListParagraph"/>
        <w:numPr>
          <w:ilvl w:val="0"/>
          <w:numId w:val="9"/>
        </w:numPr>
        <w:ind w:left="284" w:hanging="284"/>
      </w:pPr>
      <w:proofErr w:type="gramStart"/>
      <w:r>
        <w:lastRenderedPageBreak/>
        <w:t>informasi</w:t>
      </w:r>
      <w:proofErr w:type="gramEnd"/>
      <w:r>
        <w:t xml:space="preserve">, prosedur kerja yang memproses, menyimpan, menganalisis, dan menyebarkan informasi untuk mencapai tujuan (Mulyanto, 2009). </w:t>
      </w:r>
    </w:p>
    <w:p w:rsidR="009B7505" w:rsidRDefault="007B0DBF" w:rsidP="009B7505">
      <w:pPr>
        <w:ind w:firstLine="284"/>
        <w:rPr>
          <w:lang w:val="id-ID"/>
        </w:rPr>
      </w:pPr>
      <w:r>
        <w:t>Dengan demikian, sistem informasi adalah sistem yang menyediakan informasi untuk manajemen dalam pengambilan keputusan dan untuk menjalankan operasional perusahaan, dimana sistem tersebut merupakan kombinasi dari orang-orang, teknologi informasi dan prosedur-prosedur yang terorganisasi</w:t>
      </w:r>
      <w:r w:rsidRPr="00194F29">
        <w:rPr>
          <w:lang w:val="id-ID"/>
        </w:rPr>
        <w:t>.</w:t>
      </w:r>
    </w:p>
    <w:p w:rsidR="00B775E6" w:rsidRDefault="00B775E6" w:rsidP="009B7505">
      <w:pPr>
        <w:ind w:firstLine="284"/>
        <w:rPr>
          <w:lang w:val="id-ID"/>
        </w:rPr>
      </w:pPr>
    </w:p>
    <w:p w:rsidR="00B775E6" w:rsidRPr="004C5DF6" w:rsidRDefault="00B775E6" w:rsidP="00A50570">
      <w:pPr>
        <w:pStyle w:val="BodyText"/>
        <w:numPr>
          <w:ilvl w:val="2"/>
          <w:numId w:val="3"/>
        </w:numPr>
        <w:spacing w:line="360" w:lineRule="auto"/>
        <w:ind w:right="49"/>
        <w:jc w:val="both"/>
        <w:rPr>
          <w:b/>
          <w:lang w:val="id-ID"/>
        </w:rPr>
      </w:pPr>
      <w:r w:rsidRPr="004C5DF6">
        <w:rPr>
          <w:b/>
          <w:lang w:val="id-ID"/>
        </w:rPr>
        <w:t xml:space="preserve">Alur </w:t>
      </w:r>
      <w:r w:rsidRPr="004C5DF6">
        <w:rPr>
          <w:b/>
          <w:i/>
          <w:lang w:val="id-ID"/>
        </w:rPr>
        <w:t>Assesment</w:t>
      </w:r>
    </w:p>
    <w:p w:rsidR="00352C9D" w:rsidRDefault="00B775E6" w:rsidP="00352C9D">
      <w:pPr>
        <w:pStyle w:val="BodyText"/>
        <w:spacing w:line="360" w:lineRule="auto"/>
        <w:ind w:firstLine="720"/>
        <w:jc w:val="both"/>
        <w:rPr>
          <w:lang w:val="id-ID"/>
        </w:rPr>
      </w:pPr>
      <w:r>
        <w:t xml:space="preserve">Proses </w:t>
      </w:r>
      <w:r>
        <w:rPr>
          <w:i/>
        </w:rPr>
        <w:t xml:space="preserve">assessment </w:t>
      </w:r>
      <w:r>
        <w:t>risiko tahanan dilakukan oleh pegawai yang telah mengikuti bimbin</w:t>
      </w:r>
      <w:r w:rsidR="00E43816">
        <w:t>gan teknis/pelatihan untuk mengelompokan</w:t>
      </w:r>
      <w:r>
        <w:t xml:space="preserve"> tingka</w:t>
      </w:r>
      <w:r>
        <w:rPr>
          <w:lang w:val="id-ID"/>
        </w:rPr>
        <w:t xml:space="preserve">t </w:t>
      </w:r>
      <w:r w:rsidR="00E43816">
        <w:t>risiko tahanan rendah, menengah, tinggi</w:t>
      </w:r>
      <w:r>
        <w:t xml:space="preserve">. Kemudian hasil </w:t>
      </w:r>
      <w:r>
        <w:rPr>
          <w:i/>
        </w:rPr>
        <w:t>assessment</w:t>
      </w:r>
      <w:r>
        <w:rPr>
          <w:i/>
          <w:spacing w:val="-14"/>
        </w:rPr>
        <w:t xml:space="preserve"> </w:t>
      </w:r>
      <w:r>
        <w:t xml:space="preserve">risiko tahanan tersebut akan diverifikasi oleh Kepala Subseksi Registrasi dan Bimbingan Kemasyarakatan. Setelah hasil </w:t>
      </w:r>
      <w:r>
        <w:rPr>
          <w:i/>
        </w:rPr>
        <w:t xml:space="preserve">assessment </w:t>
      </w:r>
      <w:r>
        <w:t>risiko tahanan diverifikasi, selanjutnya akan dilaporkan kepada Kepala Seksi Bimbingan Napi/Anak</w:t>
      </w:r>
      <w:r>
        <w:rPr>
          <w:spacing w:val="-14"/>
        </w:rPr>
        <w:t xml:space="preserve"> </w:t>
      </w:r>
      <w:r>
        <w:t>Didik</w:t>
      </w:r>
      <w:r>
        <w:rPr>
          <w:spacing w:val="-14"/>
        </w:rPr>
        <w:t xml:space="preserve"> </w:t>
      </w:r>
      <w:r>
        <w:t>Dan</w:t>
      </w:r>
      <w:r>
        <w:rPr>
          <w:spacing w:val="-12"/>
        </w:rPr>
        <w:t xml:space="preserve"> </w:t>
      </w:r>
      <w:r>
        <w:t>Kegiatan</w:t>
      </w:r>
      <w:r>
        <w:rPr>
          <w:spacing w:val="-13"/>
        </w:rPr>
        <w:t xml:space="preserve"> </w:t>
      </w:r>
      <w:r>
        <w:t>Kerja</w:t>
      </w:r>
      <w:r>
        <w:rPr>
          <w:spacing w:val="-13"/>
        </w:rPr>
        <w:t xml:space="preserve"> </w:t>
      </w:r>
      <w:r>
        <w:t>serta</w:t>
      </w:r>
      <w:r>
        <w:rPr>
          <w:spacing w:val="-13"/>
        </w:rPr>
        <w:t xml:space="preserve"> </w:t>
      </w:r>
      <w:r>
        <w:t>Kepala</w:t>
      </w:r>
      <w:r>
        <w:rPr>
          <w:spacing w:val="-12"/>
        </w:rPr>
        <w:t xml:space="preserve"> </w:t>
      </w:r>
      <w:r>
        <w:t>Lembaga</w:t>
      </w:r>
      <w:r>
        <w:rPr>
          <w:spacing w:val="-16"/>
        </w:rPr>
        <w:t xml:space="preserve"> </w:t>
      </w:r>
      <w:r>
        <w:t>Pemasyarakatan Kelas IIB</w:t>
      </w:r>
      <w:r>
        <w:rPr>
          <w:lang w:val="id-ID"/>
        </w:rPr>
        <w:t xml:space="preserve"> kolaka</w:t>
      </w:r>
      <w:r w:rsidR="00352C9D">
        <w:t>.</w:t>
      </w:r>
      <w:r w:rsidR="00352C9D">
        <w:rPr>
          <w:lang w:val="id-ID"/>
        </w:rPr>
        <w:t xml:space="preserve"> </w:t>
      </w:r>
    </w:p>
    <w:p w:rsidR="00352C9D" w:rsidRPr="00352C9D" w:rsidRDefault="00352C9D" w:rsidP="0037505C">
      <w:pPr>
        <w:pStyle w:val="BodyText"/>
        <w:spacing w:line="360" w:lineRule="auto"/>
        <w:ind w:firstLine="709"/>
        <w:jc w:val="both"/>
      </w:pPr>
      <w:r>
        <w:rPr>
          <w:lang w:val="id-ID"/>
        </w:rPr>
        <w:t xml:space="preserve">Informasi berupa </w:t>
      </w:r>
      <w:r>
        <w:rPr>
          <w:spacing w:val="-44"/>
          <w:lang w:val="id-ID"/>
        </w:rPr>
        <w:t xml:space="preserve"> </w:t>
      </w:r>
      <w:r>
        <w:rPr>
          <w:lang w:val="id-ID"/>
        </w:rPr>
        <w:t xml:space="preserve">proses dari hasil penentuan pengelompokan </w:t>
      </w:r>
      <w:r>
        <w:rPr>
          <w:i/>
          <w:lang w:val="id-ID"/>
        </w:rPr>
        <w:t xml:space="preserve">assessment </w:t>
      </w:r>
      <w:r>
        <w:rPr>
          <w:lang w:val="id-ID"/>
        </w:rPr>
        <w:t xml:space="preserve">memiliki indikator berupa </w:t>
      </w:r>
      <w:r>
        <w:rPr>
          <w:i/>
          <w:lang w:val="id-ID"/>
        </w:rPr>
        <w:t xml:space="preserve">assessment </w:t>
      </w:r>
      <w:r>
        <w:rPr>
          <w:lang w:val="id-ID"/>
        </w:rPr>
        <w:t xml:space="preserve">umum dan </w:t>
      </w:r>
      <w:r>
        <w:rPr>
          <w:i/>
          <w:lang w:val="id-ID"/>
        </w:rPr>
        <w:t xml:space="preserve">assessment </w:t>
      </w:r>
      <w:r>
        <w:rPr>
          <w:lang w:val="id-ID"/>
        </w:rPr>
        <w:t xml:space="preserve">khusus. Beberapa aspek yang termasuk ke dalam </w:t>
      </w:r>
      <w:r>
        <w:rPr>
          <w:i/>
          <w:lang w:val="id-ID"/>
        </w:rPr>
        <w:t xml:space="preserve">assessment </w:t>
      </w:r>
      <w:r>
        <w:rPr>
          <w:lang w:val="id-ID"/>
        </w:rPr>
        <w:t>umum yaitu identitas tahanan, latar belakang keluarga, interaksi sosial, pelanggaran hukum</w:t>
      </w:r>
      <w:r>
        <w:rPr>
          <w:spacing w:val="43"/>
          <w:lang w:val="id-ID"/>
        </w:rPr>
        <w:t xml:space="preserve"> </w:t>
      </w:r>
      <w:r>
        <w:rPr>
          <w:lang w:val="id-ID"/>
        </w:rPr>
        <w:t>yang</w:t>
      </w:r>
      <w:r>
        <w:rPr>
          <w:spacing w:val="44"/>
          <w:lang w:val="id-ID"/>
        </w:rPr>
        <w:t xml:space="preserve"> </w:t>
      </w:r>
      <w:r>
        <w:rPr>
          <w:lang w:val="id-ID"/>
        </w:rPr>
        <w:t>pernah</w:t>
      </w:r>
      <w:r>
        <w:rPr>
          <w:spacing w:val="44"/>
          <w:lang w:val="id-ID"/>
        </w:rPr>
        <w:t xml:space="preserve"> </w:t>
      </w:r>
      <w:r>
        <w:rPr>
          <w:lang w:val="id-ID"/>
        </w:rPr>
        <w:t>dilakukan,</w:t>
      </w:r>
      <w:r>
        <w:rPr>
          <w:spacing w:val="43"/>
          <w:lang w:val="id-ID"/>
        </w:rPr>
        <w:t xml:space="preserve"> </w:t>
      </w:r>
      <w:r>
        <w:rPr>
          <w:lang w:val="id-ID"/>
        </w:rPr>
        <w:t>dan</w:t>
      </w:r>
      <w:r>
        <w:rPr>
          <w:spacing w:val="44"/>
          <w:lang w:val="id-ID"/>
        </w:rPr>
        <w:t xml:space="preserve"> </w:t>
      </w:r>
      <w:r>
        <w:rPr>
          <w:lang w:val="id-ID"/>
        </w:rPr>
        <w:t>total</w:t>
      </w:r>
      <w:r>
        <w:rPr>
          <w:spacing w:val="44"/>
          <w:lang w:val="id-ID"/>
        </w:rPr>
        <w:t xml:space="preserve"> </w:t>
      </w:r>
      <w:r>
        <w:rPr>
          <w:lang w:val="id-ID"/>
        </w:rPr>
        <w:t>persepsi</w:t>
      </w:r>
      <w:r>
        <w:rPr>
          <w:spacing w:val="45"/>
          <w:lang w:val="id-ID"/>
        </w:rPr>
        <w:t xml:space="preserve"> </w:t>
      </w:r>
      <w:r>
        <w:rPr>
          <w:lang w:val="id-ID"/>
        </w:rPr>
        <w:t>tahanan</w:t>
      </w:r>
      <w:r>
        <w:rPr>
          <w:spacing w:val="43"/>
          <w:lang w:val="id-ID"/>
        </w:rPr>
        <w:t xml:space="preserve"> </w:t>
      </w:r>
      <w:r>
        <w:rPr>
          <w:lang w:val="id-ID"/>
        </w:rPr>
        <w:t>terhadap</w:t>
      </w:r>
      <w:r>
        <w:rPr>
          <w:spacing w:val="44"/>
          <w:lang w:val="id-ID"/>
        </w:rPr>
        <w:t xml:space="preserve"> </w:t>
      </w:r>
      <w:r>
        <w:rPr>
          <w:lang w:val="id-ID"/>
        </w:rPr>
        <w:t>pasal</w:t>
      </w:r>
      <w:r>
        <w:rPr>
          <w:spacing w:val="44"/>
          <w:lang w:val="id-ID"/>
        </w:rPr>
        <w:t xml:space="preserve"> </w:t>
      </w:r>
      <w:r>
        <w:rPr>
          <w:lang w:val="id-ID"/>
        </w:rPr>
        <w:t>yang</w:t>
      </w:r>
      <w:r w:rsidRPr="00352C9D">
        <w:rPr>
          <w:lang w:val="id-ID"/>
        </w:rPr>
        <w:t xml:space="preserve"> </w:t>
      </w:r>
      <w:r>
        <w:rPr>
          <w:lang w:val="id-ID"/>
        </w:rPr>
        <w:t xml:space="preserve">dituduhkan. Adapun beberapa aspek yang termasuk ke dalam </w:t>
      </w:r>
      <w:r>
        <w:rPr>
          <w:i/>
          <w:lang w:val="id-ID"/>
        </w:rPr>
        <w:t xml:space="preserve">assessment </w:t>
      </w:r>
      <w:r>
        <w:rPr>
          <w:lang w:val="id-ID"/>
        </w:rPr>
        <w:t>khusus yaitu penyalahgunaan narkotika, minuman keras, kesehatan mental dan fisik, serta kebutuhan penan</w:t>
      </w:r>
      <w:r w:rsidR="00E43816">
        <w:rPr>
          <w:lang w:val="id-ID"/>
        </w:rPr>
        <w:t xml:space="preserve">ganan khusus. Hasil pengelompokan </w:t>
      </w:r>
      <w:r>
        <w:rPr>
          <w:i/>
          <w:lang w:val="id-ID"/>
        </w:rPr>
        <w:t xml:space="preserve">assessment </w:t>
      </w:r>
      <w:r>
        <w:rPr>
          <w:lang w:val="id-ID"/>
        </w:rPr>
        <w:t xml:space="preserve">umum dan </w:t>
      </w:r>
      <w:r>
        <w:rPr>
          <w:i/>
          <w:lang w:val="id-ID"/>
        </w:rPr>
        <w:t xml:space="preserve">assessment </w:t>
      </w:r>
      <w:r>
        <w:rPr>
          <w:lang w:val="id-ID"/>
        </w:rPr>
        <w:t>khusu</w:t>
      </w:r>
      <w:r w:rsidR="00E43816">
        <w:rPr>
          <w:lang w:val="id-ID"/>
        </w:rPr>
        <w:t xml:space="preserve">s berupa kesimpulan pengelompokan </w:t>
      </w:r>
      <w:r>
        <w:rPr>
          <w:lang w:val="id-ID"/>
        </w:rPr>
        <w:t>dengan rincian sebagai berikut:</w:t>
      </w:r>
    </w:p>
    <w:p w:rsidR="00352C9D" w:rsidRDefault="00352C9D" w:rsidP="00A50570">
      <w:pPr>
        <w:pStyle w:val="ListParagraph"/>
        <w:widowControl w:val="0"/>
        <w:numPr>
          <w:ilvl w:val="0"/>
          <w:numId w:val="24"/>
        </w:numPr>
        <w:tabs>
          <w:tab w:val="left" w:pos="426"/>
        </w:tabs>
        <w:autoSpaceDE w:val="0"/>
        <w:autoSpaceDN w:val="0"/>
        <w:spacing w:before="1" w:line="240" w:lineRule="auto"/>
        <w:ind w:hanging="871"/>
        <w:contextualSpacing w:val="0"/>
        <w:rPr>
          <w:lang w:val="id-ID"/>
        </w:rPr>
      </w:pPr>
      <w:r>
        <w:rPr>
          <w:lang w:val="id-ID"/>
        </w:rPr>
        <w:t>Ringan, dengan rentang nilai</w:t>
      </w:r>
      <w:r>
        <w:rPr>
          <w:spacing w:val="1"/>
          <w:lang w:val="id-ID"/>
        </w:rPr>
        <w:t xml:space="preserve"> </w:t>
      </w:r>
      <w:r>
        <w:rPr>
          <w:lang w:val="id-ID"/>
        </w:rPr>
        <w:t>0-23.</w:t>
      </w:r>
    </w:p>
    <w:p w:rsidR="00352C9D" w:rsidRDefault="00352C9D" w:rsidP="00A50570">
      <w:pPr>
        <w:pStyle w:val="ListParagraph"/>
        <w:widowControl w:val="0"/>
        <w:numPr>
          <w:ilvl w:val="0"/>
          <w:numId w:val="24"/>
        </w:numPr>
        <w:tabs>
          <w:tab w:val="left" w:pos="426"/>
        </w:tabs>
        <w:autoSpaceDE w:val="0"/>
        <w:autoSpaceDN w:val="0"/>
        <w:spacing w:before="136" w:line="240" w:lineRule="auto"/>
        <w:ind w:hanging="871"/>
        <w:contextualSpacing w:val="0"/>
        <w:rPr>
          <w:lang w:val="id-ID"/>
        </w:rPr>
      </w:pPr>
      <w:r>
        <w:rPr>
          <w:lang w:val="id-ID"/>
        </w:rPr>
        <w:t>Menengah, dengan rentang nilai</w:t>
      </w:r>
      <w:r>
        <w:rPr>
          <w:spacing w:val="-1"/>
          <w:lang w:val="id-ID"/>
        </w:rPr>
        <w:t xml:space="preserve"> </w:t>
      </w:r>
      <w:r>
        <w:rPr>
          <w:lang w:val="id-ID"/>
        </w:rPr>
        <w:t>24-48.</w:t>
      </w:r>
    </w:p>
    <w:p w:rsidR="00352C9D" w:rsidRDefault="00352C9D" w:rsidP="00A50570">
      <w:pPr>
        <w:pStyle w:val="ListParagraph"/>
        <w:widowControl w:val="0"/>
        <w:numPr>
          <w:ilvl w:val="0"/>
          <w:numId w:val="24"/>
        </w:numPr>
        <w:tabs>
          <w:tab w:val="left" w:pos="426"/>
        </w:tabs>
        <w:autoSpaceDE w:val="0"/>
        <w:autoSpaceDN w:val="0"/>
        <w:spacing w:before="140" w:line="240" w:lineRule="auto"/>
        <w:ind w:hanging="871"/>
        <w:contextualSpacing w:val="0"/>
        <w:rPr>
          <w:lang w:val="id-ID"/>
        </w:rPr>
      </w:pPr>
      <w:r>
        <w:rPr>
          <w:lang w:val="id-ID"/>
        </w:rPr>
        <w:t>Tinggi, dengan rentang nilai</w:t>
      </w:r>
      <w:r>
        <w:rPr>
          <w:spacing w:val="-1"/>
          <w:lang w:val="id-ID"/>
        </w:rPr>
        <w:t xml:space="preserve"> </w:t>
      </w:r>
      <w:r>
        <w:rPr>
          <w:lang w:val="id-ID"/>
        </w:rPr>
        <w:t>&gt;48.</w:t>
      </w:r>
    </w:p>
    <w:p w:rsidR="00352C9D" w:rsidRDefault="00352C9D" w:rsidP="00352C9D">
      <w:pPr>
        <w:pStyle w:val="BodyText"/>
        <w:spacing w:before="137" w:line="360" w:lineRule="auto"/>
        <w:ind w:right="581"/>
        <w:jc w:val="both"/>
        <w:rPr>
          <w:lang w:val="id-ID"/>
        </w:rPr>
      </w:pPr>
      <w:r>
        <w:rPr>
          <w:lang w:val="id-ID"/>
        </w:rPr>
        <w:t>Rumus</w:t>
      </w:r>
      <w:r>
        <w:rPr>
          <w:spacing w:val="-10"/>
          <w:lang w:val="id-ID"/>
        </w:rPr>
        <w:t xml:space="preserve"> </w:t>
      </w:r>
      <w:r>
        <w:rPr>
          <w:lang w:val="id-ID"/>
        </w:rPr>
        <w:t>yang</w:t>
      </w:r>
      <w:r>
        <w:rPr>
          <w:spacing w:val="-9"/>
          <w:lang w:val="id-ID"/>
        </w:rPr>
        <w:t xml:space="preserve"> </w:t>
      </w:r>
      <w:r>
        <w:rPr>
          <w:lang w:val="id-ID"/>
        </w:rPr>
        <w:t>digunakan</w:t>
      </w:r>
      <w:r>
        <w:rPr>
          <w:spacing w:val="-10"/>
          <w:lang w:val="id-ID"/>
        </w:rPr>
        <w:t xml:space="preserve"> </w:t>
      </w:r>
      <w:r>
        <w:rPr>
          <w:lang w:val="id-ID"/>
        </w:rPr>
        <w:t>untuk</w:t>
      </w:r>
      <w:r>
        <w:rPr>
          <w:spacing w:val="-9"/>
          <w:lang w:val="id-ID"/>
        </w:rPr>
        <w:t xml:space="preserve"> </w:t>
      </w:r>
      <w:r>
        <w:rPr>
          <w:lang w:val="id-ID"/>
        </w:rPr>
        <w:t>penentuan</w:t>
      </w:r>
      <w:r>
        <w:rPr>
          <w:spacing w:val="-11"/>
          <w:lang w:val="id-ID"/>
        </w:rPr>
        <w:t xml:space="preserve"> </w:t>
      </w:r>
      <w:r>
        <w:rPr>
          <w:lang w:val="id-ID"/>
        </w:rPr>
        <w:t>hasil</w:t>
      </w:r>
      <w:r>
        <w:rPr>
          <w:spacing w:val="-8"/>
          <w:lang w:val="id-ID"/>
        </w:rPr>
        <w:t xml:space="preserve"> </w:t>
      </w:r>
      <w:r w:rsidR="0011695C">
        <w:rPr>
          <w:lang w:val="id-ID"/>
        </w:rPr>
        <w:t xml:space="preserve">klasifikasi </w:t>
      </w:r>
      <w:r>
        <w:rPr>
          <w:i/>
          <w:lang w:val="id-ID"/>
        </w:rPr>
        <w:t>assessment</w:t>
      </w:r>
      <w:r>
        <w:rPr>
          <w:i/>
          <w:spacing w:val="-8"/>
          <w:lang w:val="id-ID"/>
        </w:rPr>
        <w:t xml:space="preserve"> </w:t>
      </w:r>
      <w:r>
        <w:rPr>
          <w:lang w:val="id-ID"/>
        </w:rPr>
        <w:t>risiko</w:t>
      </w:r>
      <w:r>
        <w:rPr>
          <w:spacing w:val="-10"/>
          <w:lang w:val="id-ID"/>
        </w:rPr>
        <w:t xml:space="preserve"> </w:t>
      </w:r>
      <w:r>
        <w:rPr>
          <w:spacing w:val="-3"/>
          <w:lang w:val="id-ID"/>
        </w:rPr>
        <w:t xml:space="preserve">tahanan </w:t>
      </w:r>
      <w:r>
        <w:rPr>
          <w:lang w:val="id-ID"/>
        </w:rPr>
        <w:t>yaitu;</w:t>
      </w:r>
    </w:p>
    <w:p w:rsidR="004A3282" w:rsidRPr="004A3282" w:rsidRDefault="004A3282" w:rsidP="004A3282">
      <w:pPr>
        <w:pStyle w:val="BodyText"/>
        <w:spacing w:before="137" w:line="360" w:lineRule="auto"/>
        <w:ind w:right="581"/>
        <w:jc w:val="center"/>
        <w:rPr>
          <w:lang w:val="id-ID"/>
        </w:rPr>
      </w:pPr>
      <w:r>
        <w:rPr>
          <w:lang w:val="id-ID"/>
        </w:rPr>
        <w:lastRenderedPageBreak/>
        <w:t>Skor total =</w:t>
      </w:r>
      <w:r w:rsidRPr="004A3282">
        <w:rPr>
          <w:i/>
          <w:lang w:val="id-ID"/>
        </w:rPr>
        <w:t>AU</w:t>
      </w:r>
      <w:r>
        <w:rPr>
          <w:lang w:val="id-ID"/>
        </w:rPr>
        <w:t>+</w:t>
      </w:r>
      <w:r w:rsidRPr="004A3282">
        <w:rPr>
          <w:i/>
          <w:lang w:val="id-ID"/>
        </w:rPr>
        <w:t>AK</w:t>
      </w:r>
    </w:p>
    <w:p w:rsidR="004A3282" w:rsidRDefault="004A3282" w:rsidP="004A3282">
      <w:pPr>
        <w:pStyle w:val="BodyText"/>
        <w:spacing w:before="137" w:line="360" w:lineRule="auto"/>
        <w:ind w:right="581"/>
        <w:jc w:val="both"/>
        <w:rPr>
          <w:lang w:val="id-ID"/>
        </w:rPr>
      </w:pPr>
      <w:r>
        <w:rPr>
          <w:lang w:val="id-ID"/>
        </w:rPr>
        <w:t xml:space="preserve">Keterangan: </w:t>
      </w:r>
    </w:p>
    <w:p w:rsidR="004A3282" w:rsidRDefault="004A3282" w:rsidP="004A3282">
      <w:pPr>
        <w:pStyle w:val="BodyText"/>
        <w:spacing w:before="137" w:line="360" w:lineRule="auto"/>
        <w:ind w:right="581"/>
        <w:jc w:val="both"/>
        <w:rPr>
          <w:lang w:val="id-ID"/>
        </w:rPr>
      </w:pPr>
      <w:r>
        <w:rPr>
          <w:lang w:val="id-ID"/>
        </w:rPr>
        <w:t xml:space="preserve">AU = total skor </w:t>
      </w:r>
      <w:r w:rsidRPr="004A3282">
        <w:rPr>
          <w:i/>
          <w:lang w:val="id-ID"/>
        </w:rPr>
        <w:t>Assesment</w:t>
      </w:r>
      <w:r>
        <w:rPr>
          <w:lang w:val="id-ID"/>
        </w:rPr>
        <w:t xml:space="preserve"> umum</w:t>
      </w:r>
    </w:p>
    <w:p w:rsidR="004A3282" w:rsidRDefault="004A3282" w:rsidP="004A3282">
      <w:pPr>
        <w:pStyle w:val="BodyText"/>
        <w:spacing w:before="137" w:line="360" w:lineRule="auto"/>
        <w:ind w:right="581"/>
        <w:jc w:val="both"/>
        <w:rPr>
          <w:lang w:val="id-ID"/>
        </w:rPr>
      </w:pPr>
      <w:r>
        <w:rPr>
          <w:lang w:val="id-ID"/>
        </w:rPr>
        <w:t xml:space="preserve">AK = total skor </w:t>
      </w:r>
      <w:r w:rsidRPr="004A3282">
        <w:rPr>
          <w:i/>
          <w:lang w:val="id-ID"/>
        </w:rPr>
        <w:t>Assesment</w:t>
      </w:r>
      <w:r w:rsidR="0037505C">
        <w:rPr>
          <w:lang w:val="id-ID"/>
        </w:rPr>
        <w:t xml:space="preserve"> Khusus</w:t>
      </w:r>
    </w:p>
    <w:p w:rsidR="00B775E6" w:rsidRPr="009B7505" w:rsidRDefault="0037505C" w:rsidP="00FC7CEE">
      <w:pPr>
        <w:pStyle w:val="BodyText"/>
        <w:spacing w:before="137" w:line="360" w:lineRule="auto"/>
        <w:ind w:right="581"/>
        <w:rPr>
          <w:lang w:val="id-ID"/>
        </w:rPr>
      </w:pPr>
      <w:r w:rsidRPr="0037505C">
        <w:rPr>
          <w:lang w:val="id-ID"/>
        </w:rPr>
        <w:t xml:space="preserve">Contohnya, total skor untuk </w:t>
      </w:r>
      <w:r w:rsidRPr="0037505C">
        <w:rPr>
          <w:i/>
          <w:lang w:val="id-ID"/>
        </w:rPr>
        <w:t xml:space="preserve">assessment </w:t>
      </w:r>
      <w:r w:rsidRPr="0037505C">
        <w:rPr>
          <w:lang w:val="id-ID"/>
        </w:rPr>
        <w:t xml:space="preserve">umum yaitu 12 dan total skor untuk </w:t>
      </w:r>
      <w:r w:rsidRPr="0037505C">
        <w:rPr>
          <w:i/>
          <w:lang w:val="id-ID"/>
        </w:rPr>
        <w:t xml:space="preserve">assessment </w:t>
      </w:r>
      <w:r w:rsidRPr="0037505C">
        <w:rPr>
          <w:lang w:val="id-ID"/>
        </w:rPr>
        <w:t xml:space="preserve">khusus yaitu 12. Maka, total skor untuk klasifikasi </w:t>
      </w:r>
      <w:r w:rsidRPr="0037505C">
        <w:rPr>
          <w:i/>
          <w:lang w:val="id-ID"/>
        </w:rPr>
        <w:t xml:space="preserve">assessment </w:t>
      </w:r>
      <w:r w:rsidRPr="0037505C">
        <w:rPr>
          <w:lang w:val="id-ID"/>
        </w:rPr>
        <w:t>risiko tahanan yaitu 24. Berdasarkan total skor tersebut, dapat disimpulkan bahwa tahanan termasuk ke da</w:t>
      </w:r>
      <w:r w:rsidR="00FC7CEE">
        <w:rPr>
          <w:lang w:val="id-ID"/>
        </w:rPr>
        <w:t>lam klasifikasi risiko menengah.</w:t>
      </w:r>
    </w:p>
    <w:p w:rsidR="00194F29" w:rsidRDefault="00194F29" w:rsidP="00194F29">
      <w:pPr>
        <w:ind w:firstLine="284"/>
        <w:rPr>
          <w:lang w:val="id-ID"/>
        </w:rPr>
      </w:pPr>
    </w:p>
    <w:p w:rsidR="00194F29" w:rsidRPr="00194F29" w:rsidRDefault="003420EE" w:rsidP="00A50570">
      <w:pPr>
        <w:pStyle w:val="ListParagraph"/>
        <w:numPr>
          <w:ilvl w:val="2"/>
          <w:numId w:val="3"/>
        </w:numPr>
        <w:rPr>
          <w:b/>
          <w:i/>
        </w:rPr>
      </w:pPr>
      <w:r w:rsidRPr="003420EE">
        <w:rPr>
          <w:b/>
          <w:lang w:val="id-ID"/>
        </w:rPr>
        <w:t>Metode</w:t>
      </w:r>
      <w:r>
        <w:rPr>
          <w:b/>
          <w:i/>
          <w:lang w:val="id-ID"/>
        </w:rPr>
        <w:t xml:space="preserve"> Waterfall</w:t>
      </w:r>
    </w:p>
    <w:p w:rsidR="00194F29" w:rsidRDefault="003420EE" w:rsidP="00194F29">
      <w:pPr>
        <w:ind w:firstLine="720"/>
      </w:pPr>
      <w:r>
        <w:t xml:space="preserve">Menurut Pressman, model </w:t>
      </w:r>
      <w:r w:rsidRPr="00F42635">
        <w:rPr>
          <w:i/>
        </w:rPr>
        <w:t>waterfall</w:t>
      </w:r>
      <w:r>
        <w:t xml:space="preserve"> adalah model klasik yang bersifat sistematis, berurutan dalam membangun software. Nama model ini </w:t>
      </w:r>
      <w:proofErr w:type="gramStart"/>
      <w:r>
        <w:t xml:space="preserve">sebenarnya </w:t>
      </w:r>
      <w:r>
        <w:rPr>
          <w:lang w:val="id-ID"/>
        </w:rPr>
        <w:t xml:space="preserve"> </w:t>
      </w:r>
      <w:r>
        <w:t>adalah</w:t>
      </w:r>
      <w:proofErr w:type="gramEnd"/>
      <w:r>
        <w:t xml:space="preserve"> “</w:t>
      </w:r>
      <w:r w:rsidRPr="00F42635">
        <w:rPr>
          <w:i/>
        </w:rPr>
        <w:t>Linear Sequential Model</w:t>
      </w:r>
      <w:r>
        <w:t>”. Model ini sering disebut juga dengan “</w:t>
      </w:r>
      <w:r w:rsidRPr="00F42635">
        <w:rPr>
          <w:i/>
        </w:rPr>
        <w:t>classic life cycle</w:t>
      </w:r>
      <w:r>
        <w:t>” atau metode waterfall (Pressman, 2010).</w:t>
      </w:r>
    </w:p>
    <w:p w:rsidR="00DF704E" w:rsidRDefault="00EA4A9F" w:rsidP="00DF704E">
      <w:pPr>
        <w:keepNext/>
        <w:ind w:firstLine="720"/>
      </w:pPr>
      <w:r>
        <w:rPr>
          <w:noProof/>
        </w:rPr>
        <w:drawing>
          <wp:inline distT="0" distB="0" distL="0" distR="0" wp14:anchorId="216C33F5" wp14:editId="4F11FB98">
            <wp:extent cx="4412512" cy="3101063"/>
            <wp:effectExtent l="0" t="0" r="762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420361" cy="3106579"/>
                    </a:xfrm>
                    <a:prstGeom prst="rect">
                      <a:avLst/>
                    </a:prstGeom>
                    <a:noFill/>
                  </pic:spPr>
                </pic:pic>
              </a:graphicData>
            </a:graphic>
          </wp:inline>
        </w:drawing>
      </w:r>
    </w:p>
    <w:p w:rsidR="00362CC2" w:rsidRPr="00DF704E" w:rsidRDefault="00DF704E" w:rsidP="00DF704E">
      <w:pPr>
        <w:pStyle w:val="Caption"/>
        <w:jc w:val="center"/>
        <w:rPr>
          <w:i w:val="0"/>
          <w:color w:val="000000" w:themeColor="text1"/>
          <w:sz w:val="24"/>
          <w:szCs w:val="24"/>
        </w:rPr>
      </w:pPr>
      <w:bookmarkStart w:id="23" w:name="_Toc84495865"/>
      <w:r w:rsidRPr="00DF704E">
        <w:rPr>
          <w:i w:val="0"/>
          <w:color w:val="000000" w:themeColor="text1"/>
          <w:sz w:val="24"/>
          <w:szCs w:val="24"/>
        </w:rPr>
        <w:t>Gambar 2.2 Metode Waterrfall</w:t>
      </w:r>
      <w:bookmarkEnd w:id="23"/>
    </w:p>
    <w:p w:rsidR="00EA4A9F" w:rsidRDefault="00EA4A9F" w:rsidP="00EA4A9F">
      <w:pPr>
        <w:ind w:firstLine="720"/>
        <w:rPr>
          <w:lang w:val="id-ID"/>
        </w:rPr>
      </w:pPr>
      <w:r>
        <w:lastRenderedPageBreak/>
        <w:t xml:space="preserve">Metode </w:t>
      </w:r>
      <w:r w:rsidRPr="00F42635">
        <w:rPr>
          <w:i/>
        </w:rPr>
        <w:t>waterfall</w:t>
      </w:r>
      <w:r>
        <w:t xml:space="preserve"> merupakan model pengembangan sistem informasi yang sistematik</w:t>
      </w:r>
      <w:r>
        <w:rPr>
          <w:lang w:val="id-ID"/>
        </w:rPr>
        <w:t xml:space="preserve"> </w:t>
      </w:r>
      <w:r>
        <w:t xml:space="preserve">dan sekuensial. Metode </w:t>
      </w:r>
      <w:r w:rsidRPr="00F42635">
        <w:rPr>
          <w:i/>
        </w:rPr>
        <w:t>Waterfall</w:t>
      </w:r>
      <w:r>
        <w:t xml:space="preserve"> memiliki tahapan-tahapan sebagai berikut:</w:t>
      </w:r>
      <w:r>
        <w:rPr>
          <w:lang w:val="id-ID"/>
        </w:rPr>
        <w:t xml:space="preserve"> </w:t>
      </w:r>
    </w:p>
    <w:p w:rsidR="00EA4A9F" w:rsidRDefault="00EA4A9F" w:rsidP="00A50570">
      <w:pPr>
        <w:pStyle w:val="ListParagraph"/>
        <w:numPr>
          <w:ilvl w:val="1"/>
          <w:numId w:val="7"/>
        </w:numPr>
      </w:pPr>
      <w:r>
        <w:t xml:space="preserve">Analisa Kebutuhan Layanan sistem, kendala, dan tujuan ditetapkan oleh hasil konsultasi dengan pengguna yang kemudian didefinisikan secara rinci dan berfungsi sebagai spesifikasi sistem. </w:t>
      </w:r>
    </w:p>
    <w:p w:rsidR="00CD2113" w:rsidRDefault="00EA4A9F" w:rsidP="00A50570">
      <w:pPr>
        <w:pStyle w:val="ListParagraph"/>
        <w:numPr>
          <w:ilvl w:val="1"/>
          <w:numId w:val="7"/>
        </w:numPr>
      </w:pPr>
      <w:r>
        <w:t xml:space="preserve">Desain sistem Tahapan perancangan sistem mengalokasikan kebutuhan-kebutuhan sistem baik perangkat keras maupun perangkat lunak dengan membentuk arsitektur sistem secara keseluruhan. Perancangan perangkat lunak melibatkan identifikasi dan penggambaran abstraksi sistem dasar perangkat lunak dan hubungannya. </w:t>
      </w:r>
    </w:p>
    <w:p w:rsidR="00CD2113" w:rsidRDefault="00EA4A9F" w:rsidP="00A50570">
      <w:pPr>
        <w:pStyle w:val="ListParagraph"/>
        <w:numPr>
          <w:ilvl w:val="1"/>
          <w:numId w:val="7"/>
        </w:numPr>
      </w:pPr>
      <w:r>
        <w:t xml:space="preserve">Penulisan kode program Pada tahap ini, perancangan perangkat lunak direalisasikan sebagai serangkaian program atau unit program. Pengujian melibatkan verifikasi bahwa setiap unit memenuhi spesifikasinya. </w:t>
      </w:r>
    </w:p>
    <w:p w:rsidR="00CD2113" w:rsidRDefault="00EA4A9F" w:rsidP="00A50570">
      <w:pPr>
        <w:pStyle w:val="ListParagraph"/>
        <w:numPr>
          <w:ilvl w:val="1"/>
          <w:numId w:val="7"/>
        </w:numPr>
      </w:pPr>
      <w:r>
        <w:t xml:space="preserve">Pengujian program Unit-unit individu program atau program digabung dan diuji sebagai sebuah sistem lengkap untuk memastikan apakah sesuai dengan kebutuhan perangkat lunak atau tidak. Setelah pengujian, perangkat lunak dapat dikirimkan ke </w:t>
      </w:r>
      <w:r w:rsidRPr="00A87E83">
        <w:rPr>
          <w:i/>
        </w:rPr>
        <w:t>customer</w:t>
      </w:r>
      <w:r>
        <w:t xml:space="preserve"> </w:t>
      </w:r>
    </w:p>
    <w:p w:rsidR="008700E6" w:rsidRDefault="00EA4A9F" w:rsidP="00A50570">
      <w:pPr>
        <w:pStyle w:val="ListParagraph"/>
        <w:numPr>
          <w:ilvl w:val="1"/>
          <w:numId w:val="7"/>
        </w:numPr>
      </w:pPr>
      <w:r>
        <w:t xml:space="preserve">Penerapan program </w:t>
      </w:r>
      <w:r w:rsidRPr="00CD2113">
        <w:rPr>
          <w:i/>
        </w:rPr>
        <w:t>Maintenance</w:t>
      </w:r>
      <w:r>
        <w:t xml:space="preserve"> melibatkan pembetulan kesalahan yang tidak ditemukan pada tahapan-tahapan sebelumnya, meningkatkan implementasi dari unit sistem, dan meningkatkan layanan sistem sebagai kebutuhan baru.</w:t>
      </w:r>
    </w:p>
    <w:p w:rsidR="00DD1EE3" w:rsidRDefault="00DD1EE3" w:rsidP="00EA4A9F"/>
    <w:p w:rsidR="00DD1EE3" w:rsidRDefault="00DD1EE3" w:rsidP="00A50570">
      <w:pPr>
        <w:pStyle w:val="ListParagraph"/>
        <w:numPr>
          <w:ilvl w:val="2"/>
          <w:numId w:val="3"/>
        </w:numPr>
        <w:rPr>
          <w:b/>
          <w:i/>
          <w:lang w:val="id-ID"/>
        </w:rPr>
      </w:pPr>
      <w:r w:rsidRPr="00DD1EE3">
        <w:rPr>
          <w:b/>
          <w:i/>
          <w:lang w:val="id-ID"/>
        </w:rPr>
        <w:t>Website</w:t>
      </w:r>
    </w:p>
    <w:p w:rsidR="00445CEB" w:rsidRDefault="00445CEB" w:rsidP="00445CEB">
      <w:pPr>
        <w:ind w:firstLine="720"/>
        <w:rPr>
          <w:i/>
        </w:rPr>
      </w:pPr>
      <w:r>
        <w:t>Menurut Rudyanto (2011),</w:t>
      </w:r>
      <w:r w:rsidRPr="00445CEB">
        <w:rPr>
          <w:i/>
        </w:rPr>
        <w:t xml:space="preserve"> Web</w:t>
      </w:r>
      <w:r>
        <w:t xml:space="preserve"> Adalah salah satu aplikasi yang berisikan dokumen-dokumen multimedia (teks, gambar, suara, animasi, video) didalamnya menggunakan protokol </w:t>
      </w:r>
      <w:r w:rsidRPr="00445CEB">
        <w:rPr>
          <w:i/>
        </w:rPr>
        <w:t>HTTP (Hyper Transfer Protocol)</w:t>
      </w:r>
      <w:r>
        <w:t xml:space="preserve"> dan untuk mengaksesnya menggunakan perangkat lunak yang disebut </w:t>
      </w:r>
      <w:r w:rsidRPr="00A87E83">
        <w:rPr>
          <w:i/>
        </w:rPr>
        <w:t>browser</w:t>
      </w:r>
      <w:r>
        <w:t xml:space="preserve">. Beberapa jenis browser diantaranya </w:t>
      </w:r>
      <w:r w:rsidRPr="00A87E83">
        <w:rPr>
          <w:i/>
        </w:rPr>
        <w:t>internet explorer</w:t>
      </w:r>
      <w:r>
        <w:t xml:space="preserve"> yang diproduksi oleh </w:t>
      </w:r>
      <w:proofErr w:type="gramStart"/>
      <w:r w:rsidRPr="00567E7E">
        <w:rPr>
          <w:i/>
        </w:rPr>
        <w:t>microsoft</w:t>
      </w:r>
      <w:proofErr w:type="gramEnd"/>
      <w:r w:rsidRPr="00445CEB">
        <w:rPr>
          <w:i/>
        </w:rPr>
        <w:t>, mozila firefox</w:t>
      </w:r>
      <w:r>
        <w:t xml:space="preserve"> dan safari yang diproduksi oleh </w:t>
      </w:r>
      <w:r w:rsidRPr="00445CEB">
        <w:rPr>
          <w:i/>
        </w:rPr>
        <w:t>Apple.</w:t>
      </w:r>
    </w:p>
    <w:p w:rsidR="00B55D73" w:rsidRDefault="00B55D73" w:rsidP="00445CEB">
      <w:pPr>
        <w:ind w:firstLine="720"/>
        <w:rPr>
          <w:i/>
        </w:rPr>
      </w:pPr>
    </w:p>
    <w:p w:rsidR="00B55D73" w:rsidRPr="00B55D73" w:rsidRDefault="00B55D73" w:rsidP="00A50570">
      <w:pPr>
        <w:pStyle w:val="ListParagraph"/>
        <w:numPr>
          <w:ilvl w:val="2"/>
          <w:numId w:val="3"/>
        </w:numPr>
        <w:rPr>
          <w:b/>
          <w:i/>
          <w:lang w:val="id-ID"/>
        </w:rPr>
      </w:pPr>
      <w:r w:rsidRPr="00B55D73">
        <w:rPr>
          <w:b/>
          <w:i/>
          <w:lang w:val="id-ID"/>
        </w:rPr>
        <w:t>D</w:t>
      </w:r>
      <w:r>
        <w:rPr>
          <w:b/>
          <w:i/>
          <w:lang w:val="id-ID"/>
        </w:rPr>
        <w:t>atabase</w:t>
      </w:r>
    </w:p>
    <w:p w:rsidR="00567E7E" w:rsidRDefault="00B55D73" w:rsidP="00B55D73">
      <w:pPr>
        <w:ind w:firstLine="720"/>
      </w:pPr>
      <w:r>
        <w:t xml:space="preserve">Menurut Eka (2015), </w:t>
      </w:r>
      <w:r w:rsidRPr="00567E7E">
        <w:rPr>
          <w:i/>
        </w:rPr>
        <w:t>Database</w:t>
      </w:r>
      <w:r>
        <w:t xml:space="preserve"> adalah kumpulan data yang saling berhubungan atau berkaitan antara data yang satu dengan data yang lainnya yang disimpan dalam media penyimpanan elektronik yang diorganisasikan seseuai struktur tertentu dan disimpan dengan baik dengan konsep</w:t>
      </w:r>
      <w:r w:rsidRPr="00567E7E">
        <w:rPr>
          <w:i/>
        </w:rPr>
        <w:t xml:space="preserve"> database</w:t>
      </w:r>
      <w:r>
        <w:t xml:space="preserve"> pengaturan dan mudah dalam pencaarian. Pengertian </w:t>
      </w:r>
      <w:r w:rsidRPr="00567E7E">
        <w:rPr>
          <w:i/>
        </w:rPr>
        <w:t>Database</w:t>
      </w:r>
      <w:r>
        <w:t xml:space="preserve"> atau Basis Data ialah sebuah koleksi terorganisir dari data. Data tersebut biasanya diselenggarakan untuk dapat model aspek realitas dengan cara yang mendukung proses yang sedang </w:t>
      </w:r>
      <w:proofErr w:type="gramStart"/>
      <w:r>
        <w:t>membutuhkan .</w:t>
      </w:r>
      <w:proofErr w:type="gramEnd"/>
      <w:r>
        <w:t xml:space="preserve"> </w:t>
      </w:r>
    </w:p>
    <w:p w:rsidR="009A7F4C" w:rsidRDefault="00B55D73" w:rsidP="00B55D73">
      <w:pPr>
        <w:ind w:firstLine="720"/>
      </w:pPr>
      <w:r>
        <w:t xml:space="preserve">Berikut ini Beberapa definisi tentang </w:t>
      </w:r>
      <w:r w:rsidRPr="00567E7E">
        <w:rPr>
          <w:i/>
        </w:rPr>
        <w:t>Database</w:t>
      </w:r>
      <w:r>
        <w:t xml:space="preserve"> menurut beberapa </w:t>
      </w:r>
      <w:proofErr w:type="gramStart"/>
      <w:r>
        <w:t>a</w:t>
      </w:r>
      <w:r w:rsidR="009B7B34">
        <w:t>hli :</w:t>
      </w:r>
      <w:proofErr w:type="gramEnd"/>
      <w:r w:rsidR="009B7B34">
        <w:t xml:space="preserve"> Menurut Indrajani (2015</w:t>
      </w:r>
      <w:r>
        <w:t xml:space="preserve">), basis data adalah kumpulan data yang saling berhubungan secara logis dan didesain untuk mendapatkan data yang dibutuhkan oleh suatu organisasi. </w:t>
      </w:r>
    </w:p>
    <w:p w:rsidR="009A7F4C" w:rsidRDefault="00B55D73" w:rsidP="00B55D73">
      <w:pPr>
        <w:ind w:firstLine="720"/>
      </w:pPr>
      <w:r>
        <w:t>Menurut Sutarman (2</w:t>
      </w:r>
      <w:r w:rsidR="001075C9">
        <w:t>012</w:t>
      </w:r>
      <w:r>
        <w:t>), Data adalah fakta dari suatu pernyataan yang berasal dari kenyataan, dimana pernyataan tersebut merupakan has</w:t>
      </w:r>
      <w:r w:rsidR="009B7B34">
        <w:t>il pengukuran atau pengamatan.</w:t>
      </w:r>
      <w:r>
        <w:t xml:space="preserve"> </w:t>
      </w:r>
    </w:p>
    <w:p w:rsidR="00B55D73" w:rsidRPr="00B55D73" w:rsidRDefault="00B55D73" w:rsidP="00B55D73">
      <w:pPr>
        <w:ind w:firstLine="720"/>
        <w:rPr>
          <w:i/>
          <w:lang w:val="id-ID"/>
        </w:rPr>
      </w:pPr>
      <w:r>
        <w:t>Dari pengertian diatas penulis menyimpulkan Data adalah suatu file yang berupa karakter, tulisan dan gambar atau fakta yang dapat diolah menjadi informasi.</w:t>
      </w:r>
    </w:p>
    <w:p w:rsidR="00445CEB" w:rsidRDefault="00445CEB" w:rsidP="00445CEB">
      <w:pPr>
        <w:ind w:firstLine="720"/>
      </w:pPr>
    </w:p>
    <w:p w:rsidR="00445CEB" w:rsidRPr="00445CEB" w:rsidRDefault="00445CEB" w:rsidP="00A50570">
      <w:pPr>
        <w:pStyle w:val="ListParagraph"/>
        <w:numPr>
          <w:ilvl w:val="2"/>
          <w:numId w:val="3"/>
        </w:numPr>
        <w:rPr>
          <w:b/>
          <w:i/>
        </w:rPr>
      </w:pPr>
      <w:r w:rsidRPr="00445CEB">
        <w:rPr>
          <w:b/>
          <w:i/>
        </w:rPr>
        <w:t>MySQL</w:t>
      </w:r>
    </w:p>
    <w:p w:rsidR="0032645E" w:rsidRDefault="00445CEB" w:rsidP="00445CEB">
      <w:pPr>
        <w:ind w:firstLine="720"/>
      </w:pPr>
      <w:r>
        <w:t xml:space="preserve">Menurut Buku Madcoms (2011), </w:t>
      </w:r>
      <w:r w:rsidRPr="009B7B34">
        <w:rPr>
          <w:i/>
        </w:rPr>
        <w:t>MySQL</w:t>
      </w:r>
      <w:r>
        <w:t xml:space="preserve"> adalah salah satu program yang dapat digunakan sebagai </w:t>
      </w:r>
      <w:r w:rsidRPr="00445CEB">
        <w:rPr>
          <w:i/>
        </w:rPr>
        <w:t>database</w:t>
      </w:r>
      <w:r>
        <w:t xml:space="preserve">, dan merupakan salah satu </w:t>
      </w:r>
      <w:r w:rsidRPr="00445CEB">
        <w:rPr>
          <w:i/>
        </w:rPr>
        <w:t>software</w:t>
      </w:r>
      <w:r>
        <w:t xml:space="preserve"> untuk </w:t>
      </w:r>
      <w:r w:rsidRPr="00445CEB">
        <w:rPr>
          <w:i/>
        </w:rPr>
        <w:t>database server</w:t>
      </w:r>
      <w:r w:rsidR="009B7B34">
        <w:t xml:space="preserve"> yang banyak digunakan. </w:t>
      </w:r>
      <w:r>
        <w:t xml:space="preserve">Menurut Budi raharjo (2011), </w:t>
      </w:r>
      <w:r w:rsidRPr="009B7B34">
        <w:rPr>
          <w:i/>
        </w:rPr>
        <w:t>MySQL</w:t>
      </w:r>
      <w:r>
        <w:t xml:space="preserve"> adalah </w:t>
      </w:r>
      <w:r w:rsidRPr="00445CEB">
        <w:rPr>
          <w:i/>
        </w:rPr>
        <w:t>sofware</w:t>
      </w:r>
      <w:r>
        <w:t xml:space="preserve"> yang dapat mengelola </w:t>
      </w:r>
      <w:r w:rsidRPr="00445CEB">
        <w:rPr>
          <w:i/>
        </w:rPr>
        <w:t>database</w:t>
      </w:r>
      <w:r>
        <w:t xml:space="preserve"> dengan cepat, dapat menampung data dalam jumlah sangat besar, dapat diakses oleh banyak </w:t>
      </w:r>
      <w:r w:rsidRPr="00445CEB">
        <w:rPr>
          <w:i/>
        </w:rPr>
        <w:t>user</w:t>
      </w:r>
      <w:r>
        <w:t>, dan dapat melakukan suatu proses secara sinkron atau berbarengan (</w:t>
      </w:r>
      <w:r w:rsidRPr="00445CEB">
        <w:rPr>
          <w:i/>
        </w:rPr>
        <w:t>multi-threaaded</w:t>
      </w:r>
      <w:r w:rsidR="0032645E">
        <w:t>).</w:t>
      </w:r>
    </w:p>
    <w:p w:rsidR="00B55D73" w:rsidRPr="00B55D73" w:rsidRDefault="00B55D73" w:rsidP="00A50570">
      <w:pPr>
        <w:pStyle w:val="ListParagraph"/>
        <w:numPr>
          <w:ilvl w:val="2"/>
          <w:numId w:val="3"/>
        </w:numPr>
        <w:rPr>
          <w:b/>
        </w:rPr>
      </w:pPr>
      <w:r w:rsidRPr="00B55D73">
        <w:rPr>
          <w:b/>
        </w:rPr>
        <w:t>PHP (Hypertext Preprocessor)</w:t>
      </w:r>
    </w:p>
    <w:p w:rsidR="00445CEB" w:rsidRDefault="00B55D73" w:rsidP="00B55D73">
      <w:pPr>
        <w:ind w:firstLine="720"/>
      </w:pPr>
      <w:r>
        <w:t>Menurut Rudyanto (2011), PHP (</w:t>
      </w:r>
      <w:proofErr w:type="gramStart"/>
      <w:r w:rsidRPr="00B55D73">
        <w:rPr>
          <w:i/>
        </w:rPr>
        <w:t>PHP :Hypertext</w:t>
      </w:r>
      <w:proofErr w:type="gramEnd"/>
      <w:r w:rsidRPr="00B55D73">
        <w:rPr>
          <w:i/>
        </w:rPr>
        <w:t xml:space="preserve"> Preprocessor</w:t>
      </w:r>
      <w:r>
        <w:t xml:space="preserve">) adalah bahasa </w:t>
      </w:r>
      <w:r w:rsidRPr="00B55D73">
        <w:rPr>
          <w:i/>
        </w:rPr>
        <w:t>server-side scripting</w:t>
      </w:r>
      <w:r>
        <w:t xml:space="preserve"> yang menyatu dengan HTML (</w:t>
      </w:r>
      <w:r w:rsidRPr="009B7B34">
        <w:rPr>
          <w:i/>
        </w:rPr>
        <w:t>Hyper Text Markup languange</w:t>
      </w:r>
      <w:r>
        <w:t xml:space="preserve">) </w:t>
      </w:r>
      <w:r>
        <w:lastRenderedPageBreak/>
        <w:t xml:space="preserve">untuk membuat halaman </w:t>
      </w:r>
      <w:r w:rsidRPr="00B55D73">
        <w:rPr>
          <w:i/>
        </w:rPr>
        <w:t>web</w:t>
      </w:r>
      <w:r>
        <w:t xml:space="preserve"> yang dinamis. PHP termasuk dalam </w:t>
      </w:r>
      <w:r w:rsidRPr="00B55D73">
        <w:rPr>
          <w:i/>
        </w:rPr>
        <w:t>Open Source Product</w:t>
      </w:r>
      <w:r>
        <w:t xml:space="preserve">, sehingga </w:t>
      </w:r>
      <w:r w:rsidRPr="00B55D73">
        <w:rPr>
          <w:i/>
        </w:rPr>
        <w:t>source code</w:t>
      </w:r>
      <w:r>
        <w:t xml:space="preserve"> PHP dapat diubah dan didistribusikan secara bebas. Jadi PHP merupakan bahasa berbentuk skrip yang ditempatkan pada sisi </w:t>
      </w:r>
      <w:r w:rsidRPr="00B55D73">
        <w:rPr>
          <w:i/>
        </w:rPr>
        <w:t>server</w:t>
      </w:r>
      <w:r>
        <w:t xml:space="preserve"> dan diproses di</w:t>
      </w:r>
      <w:r w:rsidRPr="00B55D73">
        <w:rPr>
          <w:i/>
        </w:rPr>
        <w:t>server</w:t>
      </w:r>
      <w:r>
        <w:t xml:space="preserve">. Hasilnya </w:t>
      </w:r>
      <w:proofErr w:type="gramStart"/>
      <w:r>
        <w:t>akan</w:t>
      </w:r>
      <w:proofErr w:type="gramEnd"/>
      <w:r>
        <w:t xml:space="preserve"> dikir</w:t>
      </w:r>
      <w:r>
        <w:rPr>
          <w:lang w:val="id-ID"/>
        </w:rPr>
        <w:t>i</w:t>
      </w:r>
      <w:r>
        <w:t xml:space="preserve">m keklien, tempat pemakai menggunakan </w:t>
      </w:r>
      <w:r w:rsidRPr="00B55D73">
        <w:rPr>
          <w:i/>
        </w:rPr>
        <w:t>browser</w:t>
      </w:r>
      <w:r>
        <w:t>.</w:t>
      </w:r>
    </w:p>
    <w:p w:rsidR="00B946A4" w:rsidRDefault="00B946A4" w:rsidP="00B946A4">
      <w:pPr>
        <w:ind w:right="2" w:firstLine="720"/>
        <w:rPr>
          <w:rFonts w:eastAsia="Times New Roman"/>
          <w:szCs w:val="24"/>
        </w:rPr>
      </w:pPr>
      <w:r w:rsidRPr="00B946A4">
        <w:rPr>
          <w:rFonts w:eastAsia="Times New Roman"/>
          <w:i/>
          <w:szCs w:val="24"/>
        </w:rPr>
        <w:t>PHP</w:t>
      </w:r>
      <w:r w:rsidRPr="008C4938">
        <w:rPr>
          <w:rFonts w:eastAsia="Times New Roman"/>
          <w:szCs w:val="24"/>
        </w:rPr>
        <w:t xml:space="preserve"> pertama kali dibuat pad</w:t>
      </w:r>
      <w:r>
        <w:rPr>
          <w:rFonts w:eastAsia="Times New Roman"/>
          <w:szCs w:val="24"/>
        </w:rPr>
        <w:t xml:space="preserve">a musim gugur tahun 1994 oleh </w:t>
      </w:r>
      <w:r w:rsidRPr="00B946A4">
        <w:rPr>
          <w:rFonts w:eastAsia="Times New Roman"/>
          <w:i/>
          <w:szCs w:val="24"/>
        </w:rPr>
        <w:t>Ramus Lerdolf</w:t>
      </w:r>
      <w:r w:rsidRPr="008C4938">
        <w:rPr>
          <w:rFonts w:eastAsia="Times New Roman"/>
          <w:szCs w:val="24"/>
        </w:rPr>
        <w:t xml:space="preserve"> </w:t>
      </w:r>
      <w:r w:rsidRPr="00B946A4">
        <w:rPr>
          <w:rFonts w:eastAsia="Times New Roman"/>
          <w:i/>
          <w:szCs w:val="24"/>
        </w:rPr>
        <w:t>(</w:t>
      </w:r>
      <w:hyperlink r:id="rId22" w:history="1">
        <w:r w:rsidRPr="00B946A4">
          <w:rPr>
            <w:rFonts w:eastAsia="Times New Roman"/>
            <w:i/>
            <w:szCs w:val="24"/>
            <w:u w:val="single"/>
          </w:rPr>
          <w:t>ramsus@php.net</w:t>
        </w:r>
      </w:hyperlink>
      <w:r w:rsidRPr="00B946A4">
        <w:rPr>
          <w:rFonts w:eastAsia="Times New Roman"/>
          <w:i/>
          <w:szCs w:val="24"/>
        </w:rPr>
        <w:t>)</w:t>
      </w:r>
      <w:r w:rsidRPr="008C4938">
        <w:rPr>
          <w:rFonts w:eastAsia="Times New Roman"/>
          <w:szCs w:val="24"/>
        </w:rPr>
        <w:t xml:space="preserve">, yang awalnya digunakan pada websitenya untuk mencatat siapa saja yang berkunjung dan melihat biodatanya.Versi pertama yang diliris tersedia pada awal tahun 1995, dikenal dengan </w:t>
      </w:r>
      <w:r w:rsidRPr="00B946A4">
        <w:rPr>
          <w:rFonts w:eastAsia="Times New Roman"/>
          <w:i/>
          <w:szCs w:val="24"/>
        </w:rPr>
        <w:t>Tool Personal home page</w:t>
      </w:r>
      <w:r w:rsidRPr="008C4938">
        <w:rPr>
          <w:rFonts w:eastAsia="Times New Roman"/>
          <w:szCs w:val="24"/>
        </w:rPr>
        <w:t xml:space="preserve">, yang terdiri atas </w:t>
      </w:r>
      <w:r w:rsidRPr="00B946A4">
        <w:rPr>
          <w:rFonts w:eastAsia="Times New Roman"/>
          <w:i/>
          <w:szCs w:val="24"/>
        </w:rPr>
        <w:t>engine parser</w:t>
      </w:r>
      <w:r w:rsidRPr="008C4938">
        <w:rPr>
          <w:rFonts w:eastAsia="Times New Roman"/>
          <w:szCs w:val="24"/>
        </w:rPr>
        <w:t xml:space="preserve"> yang sangat sederhana yang hanya mengerti beberapa makro khusus dan sejumlah utilitas yang sering digunakan pada halamn-halaman </w:t>
      </w:r>
      <w:r w:rsidRPr="00B946A4">
        <w:rPr>
          <w:rFonts w:eastAsia="Times New Roman"/>
          <w:i/>
          <w:szCs w:val="24"/>
        </w:rPr>
        <w:t>web</w:t>
      </w:r>
      <w:r w:rsidRPr="008C4938">
        <w:rPr>
          <w:rFonts w:eastAsia="Times New Roman"/>
          <w:szCs w:val="24"/>
        </w:rPr>
        <w:t xml:space="preserve">, seperti buku tamu </w:t>
      </w:r>
      <w:r w:rsidRPr="00B946A4">
        <w:rPr>
          <w:rFonts w:eastAsia="Times New Roman"/>
          <w:i/>
          <w:szCs w:val="24"/>
        </w:rPr>
        <w:t xml:space="preserve">counter </w:t>
      </w:r>
      <w:r>
        <w:rPr>
          <w:rFonts w:eastAsia="Times New Roman"/>
          <w:szCs w:val="24"/>
        </w:rPr>
        <w:t>pengunjung dan lainnya.</w:t>
      </w:r>
    </w:p>
    <w:p w:rsidR="00B946A4" w:rsidRPr="008C4938" w:rsidRDefault="00B946A4" w:rsidP="00B946A4">
      <w:pPr>
        <w:ind w:right="2" w:firstLine="720"/>
        <w:rPr>
          <w:rFonts w:eastAsia="Times New Roman"/>
          <w:szCs w:val="24"/>
        </w:rPr>
      </w:pPr>
      <w:r w:rsidRPr="008C4938">
        <w:rPr>
          <w:rFonts w:eastAsia="Times New Roman"/>
          <w:szCs w:val="24"/>
        </w:rPr>
        <w:t xml:space="preserve">Pada pertengahan tahun 1997 juga terjadi perubahan pengembangan </w:t>
      </w:r>
      <w:r w:rsidRPr="00B946A4">
        <w:rPr>
          <w:rFonts w:eastAsia="Times New Roman"/>
          <w:i/>
          <w:szCs w:val="24"/>
        </w:rPr>
        <w:t>PHP</w:t>
      </w:r>
      <w:r w:rsidRPr="008C4938">
        <w:rPr>
          <w:rFonts w:eastAsia="Times New Roman"/>
          <w:szCs w:val="24"/>
        </w:rPr>
        <w:t xml:space="preserve">. Pengembangan dilakukan oleh </w:t>
      </w:r>
      <w:proofErr w:type="gramStart"/>
      <w:r w:rsidRPr="008C4938">
        <w:rPr>
          <w:rFonts w:eastAsia="Times New Roman"/>
          <w:szCs w:val="24"/>
        </w:rPr>
        <w:t>tim</w:t>
      </w:r>
      <w:proofErr w:type="gramEnd"/>
      <w:r w:rsidRPr="008C4938">
        <w:rPr>
          <w:rFonts w:eastAsia="Times New Roman"/>
          <w:szCs w:val="24"/>
        </w:rPr>
        <w:t xml:space="preserve"> yang terorganisasi bukan oleh rasmus sendiri lagi.</w:t>
      </w:r>
      <w:r>
        <w:rPr>
          <w:rFonts w:eastAsia="Times New Roman"/>
          <w:szCs w:val="24"/>
          <w:lang w:val="id-ID"/>
        </w:rPr>
        <w:t xml:space="preserve"> </w:t>
      </w:r>
      <w:r w:rsidRPr="008C4938">
        <w:rPr>
          <w:rFonts w:eastAsia="Times New Roman"/>
          <w:szCs w:val="24"/>
        </w:rPr>
        <w:t>Parser dikembangkan oleh Zeew Suraski dan Andi Gutmans yang kemudian menjadi dasar untuk versi 2.0. Versi terakhir (PHP4) menggunakan GHCVngine Scrip Zend untuk lebih meningkatkan kinerja (</w:t>
      </w:r>
      <w:r w:rsidRPr="008C4938">
        <w:rPr>
          <w:rFonts w:eastAsia="Times New Roman"/>
          <w:i/>
          <w:szCs w:val="24"/>
        </w:rPr>
        <w:t>performance</w:t>
      </w:r>
      <w:r w:rsidRPr="008C4938">
        <w:rPr>
          <w:rFonts w:eastAsia="Times New Roman"/>
          <w:szCs w:val="24"/>
        </w:rPr>
        <w:t>) dan mempunyai dukungan yang banyak berupa ekstensi dan fungsi dari berbagai library pihak ketiga (</w:t>
      </w:r>
      <w:r w:rsidRPr="008C4938">
        <w:rPr>
          <w:rFonts w:eastAsia="Times New Roman"/>
          <w:i/>
          <w:szCs w:val="24"/>
        </w:rPr>
        <w:t>third party),</w:t>
      </w:r>
      <w:r w:rsidRPr="008C4938">
        <w:rPr>
          <w:rFonts w:eastAsia="Times New Roman"/>
          <w:szCs w:val="24"/>
        </w:rPr>
        <w:t xml:space="preserve"> dan berjalan seolah modul asli (</w:t>
      </w:r>
      <w:r w:rsidRPr="008C4938">
        <w:rPr>
          <w:rFonts w:eastAsia="Times New Roman"/>
          <w:i/>
          <w:szCs w:val="24"/>
        </w:rPr>
        <w:t>Navite)</w:t>
      </w:r>
      <w:r w:rsidRPr="008C4938">
        <w:rPr>
          <w:rFonts w:eastAsia="Times New Roman"/>
          <w:szCs w:val="24"/>
        </w:rPr>
        <w:t xml:space="preserve"> dari berbagai server web yang popular.</w:t>
      </w:r>
    </w:p>
    <w:p w:rsidR="00B946A4" w:rsidRPr="008C4938" w:rsidRDefault="00B946A4" w:rsidP="00B946A4">
      <w:pPr>
        <w:ind w:right="2" w:firstLine="720"/>
        <w:rPr>
          <w:rFonts w:eastAsia="Times New Roman"/>
          <w:szCs w:val="24"/>
        </w:rPr>
      </w:pPr>
      <w:r w:rsidRPr="008C4938">
        <w:rPr>
          <w:rFonts w:eastAsia="Times New Roman"/>
          <w:szCs w:val="24"/>
        </w:rPr>
        <w:t>Sejak Januari 2001, PHP3 dan PHP4 desertakan pada sejumalah produk server web komersial seperti server web stringHold Readhat. Berdasarkan data terakhir dari Netcraft Maret 2002</w:t>
      </w:r>
      <w:proofErr w:type="gramStart"/>
      <w:r w:rsidRPr="008C4938">
        <w:rPr>
          <w:rFonts w:eastAsia="Times New Roman"/>
          <w:szCs w:val="24"/>
        </w:rPr>
        <w:t>,pemakian</w:t>
      </w:r>
      <w:proofErr w:type="gramEnd"/>
      <w:r w:rsidRPr="008C4938">
        <w:rPr>
          <w:rFonts w:eastAsia="Times New Roman"/>
          <w:szCs w:val="24"/>
        </w:rPr>
        <w:t xml:space="preserve"> PHP telah mancapai hamper 9 juta nama Domain.</w:t>
      </w:r>
    </w:p>
    <w:p w:rsidR="00B55D73" w:rsidRPr="0032645E" w:rsidRDefault="00B946A4" w:rsidP="0032645E">
      <w:pPr>
        <w:ind w:right="2" w:firstLine="720"/>
        <w:rPr>
          <w:rFonts w:eastAsia="Times New Roman"/>
          <w:szCs w:val="24"/>
        </w:rPr>
      </w:pPr>
      <w:r w:rsidRPr="008C4938">
        <w:rPr>
          <w:rFonts w:eastAsia="Times New Roman"/>
          <w:szCs w:val="24"/>
        </w:rPr>
        <w:t>PHP Versi 4.2.1 diliris pada tanggal 22 April 2002. Perbaikan bug (kesalahan-kesalah</w:t>
      </w:r>
      <w:r>
        <w:rPr>
          <w:rFonts w:eastAsia="Times New Roman"/>
          <w:szCs w:val="24"/>
          <w:lang w:val="id-ID"/>
        </w:rPr>
        <w:t>a</w:t>
      </w:r>
      <w:r w:rsidRPr="008C4938">
        <w:rPr>
          <w:rFonts w:eastAsia="Times New Roman"/>
          <w:szCs w:val="24"/>
        </w:rPr>
        <w:t xml:space="preserve">n) terutama pada </w:t>
      </w:r>
      <w:r w:rsidRPr="00415634">
        <w:rPr>
          <w:rFonts w:eastAsia="Times New Roman"/>
          <w:i/>
          <w:szCs w:val="24"/>
        </w:rPr>
        <w:t>upload file</w:t>
      </w:r>
      <w:r w:rsidRPr="008C4938">
        <w:rPr>
          <w:rFonts w:eastAsia="Times New Roman"/>
          <w:szCs w:val="24"/>
        </w:rPr>
        <w:t xml:space="preserve"> melalui </w:t>
      </w:r>
      <w:r w:rsidRPr="00415634">
        <w:rPr>
          <w:rFonts w:eastAsia="Times New Roman"/>
          <w:i/>
          <w:szCs w:val="24"/>
        </w:rPr>
        <w:t>browser</w:t>
      </w:r>
      <w:r w:rsidRPr="008C4938">
        <w:rPr>
          <w:rFonts w:eastAsia="Times New Roman"/>
          <w:szCs w:val="24"/>
        </w:rPr>
        <w:t xml:space="preserve"> telah memudahkan bagi pengembangan aplikasi untuk membuat program yang lebih. Sampai dengan Versi 4.3.7 tercatat ada 125 kelompok fungsi yang dimiliki pleh PHP Saat ini pengembangan PHP telah memasuki versi 5.</w:t>
      </w:r>
    </w:p>
    <w:p w:rsidR="00B55D73" w:rsidRPr="00B55D73" w:rsidRDefault="00B55D73" w:rsidP="00A50570">
      <w:pPr>
        <w:pStyle w:val="ListParagraph"/>
        <w:numPr>
          <w:ilvl w:val="2"/>
          <w:numId w:val="3"/>
        </w:numPr>
        <w:rPr>
          <w:b/>
        </w:rPr>
      </w:pPr>
      <w:r w:rsidRPr="00B55D73">
        <w:rPr>
          <w:b/>
        </w:rPr>
        <w:t>Diagram Arus Data (Data Flow Diagram)</w:t>
      </w:r>
    </w:p>
    <w:p w:rsidR="001347F3" w:rsidRDefault="00B55D73" w:rsidP="009B7B34">
      <w:pPr>
        <w:ind w:firstLine="720"/>
      </w:pPr>
      <w:r>
        <w:t xml:space="preserve">Menurut E.Sutanta (2011), </w:t>
      </w:r>
      <w:r w:rsidRPr="00DA5E37">
        <w:rPr>
          <w:i/>
        </w:rPr>
        <w:t>Diagram</w:t>
      </w:r>
      <w:r>
        <w:t xml:space="preserve"> Arus Data (DFD) adalah alat pembuatan model yang memungkinkan profesional sistem untuk menggambarkan </w:t>
      </w:r>
      <w:r w:rsidRPr="00DA5E37">
        <w:rPr>
          <w:i/>
        </w:rPr>
        <w:t>system</w:t>
      </w:r>
      <w:r>
        <w:t xml:space="preserve"> sebagai </w:t>
      </w:r>
      <w:r>
        <w:lastRenderedPageBreak/>
        <w:t xml:space="preserve">suatu jaringan proses fungsional yang dihubungkan satu </w:t>
      </w:r>
      <w:proofErr w:type="gramStart"/>
      <w:r>
        <w:t>sama</w:t>
      </w:r>
      <w:proofErr w:type="gramEnd"/>
      <w:r>
        <w:t xml:space="preserve"> lain dengan alur data, baik secara manual maupun komputerisasi. Diagram aliran data adalah alat yang digunakan untuk menggambarkan aliran data dalam sistem, sumber dan tujuan data, proses yang mengolah data tersebut serta tempat penyimpanannya. </w:t>
      </w:r>
    </w:p>
    <w:p w:rsidR="009B7B34" w:rsidRDefault="00B55D73" w:rsidP="009B7B34">
      <w:pPr>
        <w:ind w:firstLine="720"/>
      </w:pPr>
      <w:r>
        <w:t xml:space="preserve">Simbol-simbol yang digunakan dalam </w:t>
      </w:r>
      <w:r w:rsidRPr="00DA5E37">
        <w:rPr>
          <w:i/>
        </w:rPr>
        <w:t>Diagram</w:t>
      </w:r>
      <w:r>
        <w:t xml:space="preserve"> Arus Data adalah sebagai </w:t>
      </w:r>
      <w:proofErr w:type="gramStart"/>
      <w:r>
        <w:t>berikut :</w:t>
      </w:r>
      <w:proofErr w:type="gramEnd"/>
    </w:p>
    <w:p w:rsidR="00B55D73" w:rsidRDefault="00F84B96" w:rsidP="00B55D73">
      <w:pPr>
        <w:ind w:firstLine="720"/>
      </w:pPr>
      <w:r>
        <w:t>Tabel 2.2 Simbol Diagram Arus Data (Menurut E.Sutanta, 2011)</w:t>
      </w:r>
    </w:p>
    <w:tbl>
      <w:tblPr>
        <w:tblStyle w:val="TableGrid"/>
        <w:tblW w:w="0" w:type="auto"/>
        <w:tblInd w:w="279" w:type="dxa"/>
        <w:tblLook w:val="04A0" w:firstRow="1" w:lastRow="0" w:firstColumn="1" w:lastColumn="0" w:noHBand="0" w:noVBand="1"/>
      </w:tblPr>
      <w:tblGrid>
        <w:gridCol w:w="2304"/>
        <w:gridCol w:w="2641"/>
        <w:gridCol w:w="2662"/>
      </w:tblGrid>
      <w:tr w:rsidR="00AF1D7A" w:rsidTr="009A7F4C">
        <w:trPr>
          <w:trHeight w:val="148"/>
        </w:trPr>
        <w:tc>
          <w:tcPr>
            <w:tcW w:w="2304" w:type="dxa"/>
          </w:tcPr>
          <w:p w:rsidR="00AF1D7A" w:rsidRDefault="00AF1D7A" w:rsidP="00684811">
            <w:pPr>
              <w:jc w:val="center"/>
              <w:rPr>
                <w:rFonts w:cs="Times New Roman"/>
                <w:szCs w:val="24"/>
                <w:lang w:val="id-ID"/>
              </w:rPr>
            </w:pPr>
            <w:r>
              <w:rPr>
                <w:rFonts w:cs="Times New Roman"/>
                <w:szCs w:val="24"/>
                <w:lang w:val="id-ID"/>
              </w:rPr>
              <w:t xml:space="preserve">SIMBOL </w:t>
            </w:r>
          </w:p>
        </w:tc>
        <w:tc>
          <w:tcPr>
            <w:tcW w:w="2641" w:type="dxa"/>
          </w:tcPr>
          <w:p w:rsidR="00AF1D7A" w:rsidRDefault="00AF1D7A" w:rsidP="00684811">
            <w:pPr>
              <w:jc w:val="center"/>
              <w:rPr>
                <w:rFonts w:cs="Times New Roman"/>
                <w:szCs w:val="24"/>
                <w:lang w:val="id-ID"/>
              </w:rPr>
            </w:pPr>
            <w:r>
              <w:rPr>
                <w:rFonts w:cs="Times New Roman"/>
                <w:szCs w:val="24"/>
                <w:lang w:val="id-ID"/>
              </w:rPr>
              <w:t>NAMA</w:t>
            </w:r>
          </w:p>
        </w:tc>
        <w:tc>
          <w:tcPr>
            <w:tcW w:w="2662" w:type="dxa"/>
          </w:tcPr>
          <w:p w:rsidR="00AF1D7A" w:rsidRDefault="00AF1D7A" w:rsidP="00684811">
            <w:pPr>
              <w:jc w:val="center"/>
              <w:rPr>
                <w:rFonts w:cs="Times New Roman"/>
                <w:szCs w:val="24"/>
                <w:lang w:val="id-ID"/>
              </w:rPr>
            </w:pPr>
            <w:r>
              <w:rPr>
                <w:rFonts w:cs="Times New Roman"/>
                <w:szCs w:val="24"/>
                <w:lang w:val="id-ID"/>
              </w:rPr>
              <w:t>KETERANGAN</w:t>
            </w:r>
          </w:p>
        </w:tc>
      </w:tr>
      <w:tr w:rsidR="00AF1D7A" w:rsidTr="009A7F4C">
        <w:trPr>
          <w:trHeight w:val="158"/>
        </w:trPr>
        <w:tc>
          <w:tcPr>
            <w:tcW w:w="2304" w:type="dxa"/>
          </w:tcPr>
          <w:p w:rsidR="00AF1D7A" w:rsidRDefault="00AF1D7A" w:rsidP="00684811">
            <w:pPr>
              <w:jc w:val="center"/>
              <w:rPr>
                <w:rFonts w:cs="Times New Roman"/>
                <w:szCs w:val="24"/>
                <w:lang w:val="id-ID"/>
              </w:rPr>
            </w:pPr>
            <w:r>
              <w:rPr>
                <w:rFonts w:cs="Times New Roman"/>
                <w:noProof/>
                <w:szCs w:val="24"/>
              </w:rPr>
              <mc:AlternateContent>
                <mc:Choice Requires="wps">
                  <w:drawing>
                    <wp:anchor distT="0" distB="0" distL="114300" distR="114300" simplePos="0" relativeHeight="251660288" behindDoc="0" locked="0" layoutInCell="1" allowOverlap="1" wp14:anchorId="7EC7E2EB" wp14:editId="55593ED7">
                      <wp:simplePos x="0" y="0"/>
                      <wp:positionH relativeFrom="column">
                        <wp:posOffset>87189</wp:posOffset>
                      </wp:positionH>
                      <wp:positionV relativeFrom="paragraph">
                        <wp:posOffset>180174</wp:posOffset>
                      </wp:positionV>
                      <wp:extent cx="914400" cy="327991"/>
                      <wp:effectExtent l="0" t="0" r="19050" b="15240"/>
                      <wp:wrapNone/>
                      <wp:docPr id="8" name="Flowchart: Process 8"/>
                      <wp:cNvGraphicFramePr/>
                      <a:graphic xmlns:a="http://schemas.openxmlformats.org/drawingml/2006/main">
                        <a:graphicData uri="http://schemas.microsoft.com/office/word/2010/wordprocessingShape">
                          <wps:wsp>
                            <wps:cNvSpPr/>
                            <wps:spPr>
                              <a:xfrm>
                                <a:off x="0" y="0"/>
                                <a:ext cx="914400" cy="327991"/>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3711E659" id="_x0000_t109" coordsize="21600,21600" o:spt="109" path="m,l,21600r21600,l21600,xe">
                      <v:stroke joinstyle="miter"/>
                      <v:path gradientshapeok="t" o:connecttype="rect"/>
                    </v:shapetype>
                    <v:shape id="Flowchart: Process 8" o:spid="_x0000_s1026" type="#_x0000_t109" style="position:absolute;margin-left:6.85pt;margin-top:14.2pt;width:1in;height:25.8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" filled="f" strokecolor="black [3213]" strokeweight="1pt"/>
                  </w:pict>
                </mc:Fallback>
              </mc:AlternateContent>
            </w:r>
          </w:p>
        </w:tc>
        <w:tc>
          <w:tcPr>
            <w:tcW w:w="2641" w:type="dxa"/>
          </w:tcPr>
          <w:p w:rsidR="00AF1D7A" w:rsidRDefault="00AF1D7A" w:rsidP="00684811">
            <w:pPr>
              <w:jc w:val="center"/>
              <w:rPr>
                <w:rFonts w:cs="Times New Roman"/>
                <w:szCs w:val="24"/>
                <w:lang w:val="id-ID"/>
              </w:rPr>
            </w:pPr>
          </w:p>
          <w:p w:rsidR="00AF1D7A" w:rsidRDefault="00AF1D7A" w:rsidP="00684811">
            <w:pPr>
              <w:jc w:val="center"/>
              <w:rPr>
                <w:rFonts w:cs="Times New Roman"/>
                <w:szCs w:val="24"/>
                <w:lang w:val="id-ID"/>
              </w:rPr>
            </w:pPr>
            <w:r>
              <w:rPr>
                <w:rFonts w:cs="Times New Roman"/>
                <w:szCs w:val="24"/>
                <w:lang w:val="id-ID"/>
              </w:rPr>
              <w:t>Entitas (</w:t>
            </w:r>
            <w:r w:rsidRPr="00A87E83">
              <w:rPr>
                <w:rFonts w:cs="Times New Roman"/>
                <w:i/>
                <w:szCs w:val="24"/>
                <w:lang w:val="id-ID"/>
              </w:rPr>
              <w:t>Entity</w:t>
            </w:r>
            <w:r>
              <w:rPr>
                <w:rFonts w:cs="Times New Roman"/>
                <w:szCs w:val="24"/>
                <w:lang w:val="id-ID"/>
              </w:rPr>
              <w:t>)</w:t>
            </w:r>
          </w:p>
        </w:tc>
        <w:tc>
          <w:tcPr>
            <w:tcW w:w="2662" w:type="dxa"/>
          </w:tcPr>
          <w:p w:rsidR="00AF1D7A" w:rsidRDefault="00AF1D7A" w:rsidP="00684811">
            <w:pPr>
              <w:jc w:val="center"/>
              <w:rPr>
                <w:rFonts w:cs="Times New Roman"/>
                <w:szCs w:val="24"/>
                <w:lang w:val="id-ID"/>
              </w:rPr>
            </w:pPr>
            <w:r>
              <w:rPr>
                <w:rFonts w:cs="Times New Roman"/>
                <w:szCs w:val="24"/>
                <w:lang w:val="id-ID"/>
              </w:rPr>
              <w:t>Objek aktif yang mengurim dan menerima aliran data dari proses</w:t>
            </w:r>
          </w:p>
        </w:tc>
      </w:tr>
      <w:tr w:rsidR="00AF1D7A" w:rsidTr="009A7F4C">
        <w:trPr>
          <w:trHeight w:val="148"/>
        </w:trPr>
        <w:tc>
          <w:tcPr>
            <w:tcW w:w="2304" w:type="dxa"/>
          </w:tcPr>
          <w:p w:rsidR="00AF1D7A" w:rsidRDefault="00AF1D7A" w:rsidP="00684811">
            <w:pPr>
              <w:jc w:val="center"/>
              <w:rPr>
                <w:rFonts w:cs="Times New Roman"/>
                <w:szCs w:val="24"/>
                <w:lang w:val="id-ID"/>
              </w:rPr>
            </w:pPr>
            <w:r>
              <w:rPr>
                <w:rFonts w:cs="Times New Roman"/>
                <w:noProof/>
                <w:szCs w:val="24"/>
              </w:rPr>
              <mc:AlternateContent>
                <mc:Choice Requires="wps">
                  <w:drawing>
                    <wp:anchor distT="0" distB="0" distL="114300" distR="114300" simplePos="0" relativeHeight="251659264" behindDoc="0" locked="0" layoutInCell="1" allowOverlap="1" wp14:anchorId="5BCCA67B" wp14:editId="551B977F">
                      <wp:simplePos x="0" y="0"/>
                      <wp:positionH relativeFrom="column">
                        <wp:posOffset>344943</wp:posOffset>
                      </wp:positionH>
                      <wp:positionV relativeFrom="paragraph">
                        <wp:posOffset>48895</wp:posOffset>
                      </wp:positionV>
                      <wp:extent cx="457200" cy="457200"/>
                      <wp:effectExtent l="0" t="0" r="19050" b="19050"/>
                      <wp:wrapNone/>
                      <wp:docPr id="2" name="Flowchart: Connector 2"/>
                      <wp:cNvGraphicFramePr/>
                      <a:graphic xmlns:a="http://schemas.openxmlformats.org/drawingml/2006/main">
                        <a:graphicData uri="http://schemas.microsoft.com/office/word/2010/wordprocessingShape">
                          <wps:wsp>
                            <wps:cNvSpPr/>
                            <wps:spPr>
                              <a:xfrm>
                                <a:off x="0" y="0"/>
                                <a:ext cx="457200" cy="45720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352C52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 o:spid="_x0000_s1026" type="#_x0000_t120" style="position:absolute;margin-left:27.15pt;margin-top:3.85pt;width:36pt;height:3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" filled="f" strokecolor="black [3213]" strokeweight="1pt">
                      <v:stroke joinstyle="miter"/>
                    </v:shape>
                  </w:pict>
                </mc:Fallback>
              </mc:AlternateContent>
            </w:r>
          </w:p>
        </w:tc>
        <w:tc>
          <w:tcPr>
            <w:tcW w:w="2641" w:type="dxa"/>
          </w:tcPr>
          <w:p w:rsidR="00AF1D7A" w:rsidRDefault="00AF1D7A" w:rsidP="00684811">
            <w:pPr>
              <w:jc w:val="center"/>
              <w:rPr>
                <w:rFonts w:cs="Times New Roman"/>
                <w:szCs w:val="24"/>
                <w:lang w:val="id-ID"/>
              </w:rPr>
            </w:pPr>
          </w:p>
          <w:p w:rsidR="00AF1D7A" w:rsidRDefault="00AF1D7A" w:rsidP="00684811">
            <w:pPr>
              <w:jc w:val="center"/>
              <w:rPr>
                <w:rFonts w:cs="Times New Roman"/>
                <w:szCs w:val="24"/>
                <w:lang w:val="id-ID"/>
              </w:rPr>
            </w:pPr>
            <w:r>
              <w:rPr>
                <w:rFonts w:cs="Times New Roman"/>
                <w:szCs w:val="24"/>
                <w:lang w:val="id-ID"/>
              </w:rPr>
              <w:t>Proses</w:t>
            </w:r>
          </w:p>
        </w:tc>
        <w:tc>
          <w:tcPr>
            <w:tcW w:w="2662" w:type="dxa"/>
          </w:tcPr>
          <w:p w:rsidR="00AF1D7A" w:rsidRDefault="00AF1D7A" w:rsidP="00684811">
            <w:pPr>
              <w:jc w:val="center"/>
              <w:rPr>
                <w:rFonts w:cs="Times New Roman"/>
                <w:szCs w:val="24"/>
                <w:lang w:val="id-ID"/>
              </w:rPr>
            </w:pPr>
            <w:r>
              <w:rPr>
                <w:rFonts w:cs="Times New Roman"/>
                <w:szCs w:val="24"/>
                <w:lang w:val="id-ID"/>
              </w:rPr>
              <w:t>Objek yang mentransformasikan (mengubah data)</w:t>
            </w:r>
          </w:p>
        </w:tc>
      </w:tr>
      <w:tr w:rsidR="00AF1D7A" w:rsidTr="009A7F4C">
        <w:trPr>
          <w:trHeight w:val="148"/>
        </w:trPr>
        <w:tc>
          <w:tcPr>
            <w:tcW w:w="2304" w:type="dxa"/>
          </w:tcPr>
          <w:p w:rsidR="00AF1D7A" w:rsidRDefault="00AF1D7A" w:rsidP="00684811">
            <w:pPr>
              <w:jc w:val="center"/>
              <w:rPr>
                <w:rFonts w:cs="Times New Roman"/>
                <w:szCs w:val="24"/>
                <w:lang w:val="id-ID"/>
              </w:rPr>
            </w:pPr>
            <w:r>
              <w:rPr>
                <w:rFonts w:cs="Times New Roman"/>
                <w:noProof/>
                <w:szCs w:val="24"/>
              </w:rPr>
              <mc:AlternateContent>
                <mc:Choice Requires="wps">
                  <w:drawing>
                    <wp:anchor distT="0" distB="0" distL="114300" distR="114300" simplePos="0" relativeHeight="251661312" behindDoc="0" locked="0" layoutInCell="1" allowOverlap="1" wp14:anchorId="1E8FC2AC" wp14:editId="0C2C0AAB">
                      <wp:simplePos x="0" y="0"/>
                      <wp:positionH relativeFrom="column">
                        <wp:posOffset>86939</wp:posOffset>
                      </wp:positionH>
                      <wp:positionV relativeFrom="paragraph">
                        <wp:posOffset>252730</wp:posOffset>
                      </wp:positionV>
                      <wp:extent cx="954156" cy="45719"/>
                      <wp:effectExtent l="0" t="0" r="0" b="12065"/>
                      <wp:wrapNone/>
                      <wp:docPr id="10" name="Minus 10"/>
                      <wp:cNvGraphicFramePr/>
                      <a:graphic xmlns:a="http://schemas.openxmlformats.org/drawingml/2006/main">
                        <a:graphicData uri="http://schemas.microsoft.com/office/word/2010/wordprocessingShape">
                          <wps:wsp>
                            <wps:cNvSpPr/>
                            <wps:spPr>
                              <a:xfrm>
                                <a:off x="0" y="0"/>
                                <a:ext cx="954156" cy="45719"/>
                              </a:xfrm>
                              <a:prstGeom prst="mathMinus">
                                <a:avLst/>
                              </a:prstGeom>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A0B52F7" id="Minus 10" o:spid="_x0000_s1026" style="position:absolute;margin-left:6.85pt;margin-top:19.9pt;width:75.15pt;height:3.6pt;z-index:251661312;visibility:visible;mso-wrap-style:square;mso-wrap-distance-left:9pt;mso-wrap-distance-top:0;mso-wrap-distance-right:9pt;mso-wrap-distance-bottom:0;mso-position-horizontal:absolute;mso-position-horizontal-relative:text;mso-position-vertical:absolute;mso-position-vertical-relative:text;v-text-anchor:middle" coordsize="954156,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" path="m126473,17483r701210,l827683,28236r-701210,l126473,17483xe" fillcolor="#5b9bd5 [3204]" strokecolor="black [3213]" strokeweight="1pt">
                      <v:stroke joinstyle="miter"/>
                      <v:path arrowok="t" o:connecttype="custom" o:connectlocs="126473,17483;827683,17483;827683,28236;126473,28236;126473,17483" o:connectangles="0,0,0,0,0"/>
                    </v:shape>
                  </w:pict>
                </mc:Fallback>
              </mc:AlternateContent>
            </w:r>
          </w:p>
        </w:tc>
        <w:tc>
          <w:tcPr>
            <w:tcW w:w="2641" w:type="dxa"/>
          </w:tcPr>
          <w:p w:rsidR="00AF1D7A" w:rsidRDefault="00AF1D7A" w:rsidP="00684811">
            <w:pPr>
              <w:jc w:val="center"/>
              <w:rPr>
                <w:rFonts w:cs="Times New Roman"/>
                <w:szCs w:val="24"/>
                <w:lang w:val="id-ID"/>
              </w:rPr>
            </w:pPr>
          </w:p>
          <w:p w:rsidR="00AF1D7A" w:rsidRDefault="00AF1D7A" w:rsidP="00684811">
            <w:pPr>
              <w:jc w:val="center"/>
              <w:rPr>
                <w:rFonts w:cs="Times New Roman"/>
                <w:szCs w:val="24"/>
                <w:lang w:val="id-ID"/>
              </w:rPr>
            </w:pPr>
            <w:r>
              <w:rPr>
                <w:rFonts w:cs="Times New Roman"/>
                <w:szCs w:val="24"/>
                <w:lang w:val="id-ID"/>
              </w:rPr>
              <w:t xml:space="preserve">Data </w:t>
            </w:r>
            <w:r w:rsidRPr="002E604D">
              <w:rPr>
                <w:rFonts w:cs="Times New Roman"/>
                <w:i/>
                <w:szCs w:val="24"/>
                <w:lang w:val="id-ID"/>
              </w:rPr>
              <w:t>Flow</w:t>
            </w:r>
          </w:p>
        </w:tc>
        <w:tc>
          <w:tcPr>
            <w:tcW w:w="2662" w:type="dxa"/>
          </w:tcPr>
          <w:p w:rsidR="00AF1D7A" w:rsidRDefault="00AF1D7A" w:rsidP="00684811">
            <w:pPr>
              <w:jc w:val="center"/>
              <w:rPr>
                <w:rFonts w:cs="Times New Roman"/>
                <w:szCs w:val="24"/>
                <w:lang w:val="id-ID"/>
              </w:rPr>
            </w:pPr>
            <w:r>
              <w:rPr>
                <w:rFonts w:cs="Times New Roman"/>
                <w:szCs w:val="24"/>
                <w:lang w:val="id-ID"/>
              </w:rPr>
              <w:t>Objek yang menggambarkan  aliran data</w:t>
            </w:r>
          </w:p>
        </w:tc>
      </w:tr>
      <w:tr w:rsidR="00AF1D7A" w:rsidTr="009A7F4C">
        <w:trPr>
          <w:trHeight w:val="806"/>
        </w:trPr>
        <w:tc>
          <w:tcPr>
            <w:tcW w:w="2304" w:type="dxa"/>
          </w:tcPr>
          <w:p w:rsidR="00AF1D7A" w:rsidRDefault="00AF1D7A" w:rsidP="00684811">
            <w:pPr>
              <w:tabs>
                <w:tab w:val="left" w:pos="830"/>
                <w:tab w:val="center" w:pos="1106"/>
              </w:tabs>
              <w:jc w:val="left"/>
              <w:rPr>
                <w:rFonts w:cs="Times New Roman"/>
                <w:szCs w:val="24"/>
                <w:lang w:val="id-ID"/>
              </w:rPr>
            </w:pPr>
            <w:r>
              <w:rPr>
                <w:rFonts w:cs="Times New Roman"/>
                <w:noProof/>
                <w:szCs w:val="24"/>
              </w:rPr>
              <mc:AlternateContent>
                <mc:Choice Requires="wps">
                  <w:drawing>
                    <wp:anchor distT="0" distB="0" distL="114300" distR="114300" simplePos="0" relativeHeight="251663360" behindDoc="0" locked="0" layoutInCell="1" allowOverlap="1" wp14:anchorId="10A1EEDB" wp14:editId="2F550BE5">
                      <wp:simplePos x="0" y="0"/>
                      <wp:positionH relativeFrom="column">
                        <wp:posOffset>216231</wp:posOffset>
                      </wp:positionH>
                      <wp:positionV relativeFrom="paragraph">
                        <wp:posOffset>327660</wp:posOffset>
                      </wp:positionV>
                      <wp:extent cx="784225" cy="0"/>
                      <wp:effectExtent l="0" t="0" r="34925" b="19050"/>
                      <wp:wrapNone/>
                      <wp:docPr id="12" name="Straight Connector 12"/>
                      <wp:cNvGraphicFramePr/>
                      <a:graphic xmlns:a="http://schemas.openxmlformats.org/drawingml/2006/main">
                        <a:graphicData uri="http://schemas.microsoft.com/office/word/2010/wordprocessingShape">
                          <wps:wsp>
                            <wps:cNvCnPr/>
                            <wps:spPr>
                              <a:xfrm flipV="1">
                                <a:off x="0" y="0"/>
                                <a:ext cx="7842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8EB4E82" id="Straight Connector 12" o:spid="_x0000_s1026" style="position:absolute;flip:y;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05pt,25.8pt" to="78.8pt,2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" strokecolor="black [3213]" strokeweight=".5pt">
                      <v:stroke joinstyle="miter"/>
                    </v:line>
                  </w:pict>
                </mc:Fallback>
              </mc:AlternateContent>
            </w:r>
            <w:r>
              <w:rPr>
                <w:rFonts w:cs="Times New Roman"/>
                <w:noProof/>
                <w:szCs w:val="24"/>
              </w:rPr>
              <mc:AlternateContent>
                <mc:Choice Requires="wps">
                  <w:drawing>
                    <wp:anchor distT="0" distB="0" distL="114300" distR="114300" simplePos="0" relativeHeight="251662336" behindDoc="0" locked="0" layoutInCell="1" allowOverlap="1" wp14:anchorId="6CB61CD7" wp14:editId="217D5D57">
                      <wp:simplePos x="0" y="0"/>
                      <wp:positionH relativeFrom="column">
                        <wp:posOffset>217197</wp:posOffset>
                      </wp:positionH>
                      <wp:positionV relativeFrom="paragraph">
                        <wp:posOffset>208915</wp:posOffset>
                      </wp:positionV>
                      <wp:extent cx="784804" cy="0"/>
                      <wp:effectExtent l="0" t="0" r="34925" b="19050"/>
                      <wp:wrapNone/>
                      <wp:docPr id="11" name="Straight Connector 11"/>
                      <wp:cNvGraphicFramePr/>
                      <a:graphic xmlns:a="http://schemas.openxmlformats.org/drawingml/2006/main">
                        <a:graphicData uri="http://schemas.microsoft.com/office/word/2010/wordprocessingShape">
                          <wps:wsp>
                            <wps:cNvCnPr/>
                            <wps:spPr>
                              <a:xfrm>
                                <a:off x="0" y="0"/>
                                <a:ext cx="78480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99E470C" id="Straight Connector 11" o:spid="_x0000_s1026" style="position:absolute;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1pt,16.45pt" to="78.9pt,1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" strokecolor="black [3213]" strokeweight=".5pt">
                      <v:stroke joinstyle="miter"/>
                    </v:line>
                  </w:pict>
                </mc:Fallback>
              </mc:AlternateContent>
            </w:r>
            <w:r>
              <w:rPr>
                <w:rFonts w:cs="Times New Roman"/>
                <w:szCs w:val="24"/>
                <w:lang w:val="id-ID"/>
              </w:rPr>
              <w:tab/>
            </w:r>
            <w:r>
              <w:rPr>
                <w:rFonts w:cs="Times New Roman"/>
                <w:szCs w:val="24"/>
                <w:lang w:val="id-ID"/>
              </w:rPr>
              <w:tab/>
            </w:r>
          </w:p>
        </w:tc>
        <w:tc>
          <w:tcPr>
            <w:tcW w:w="2641" w:type="dxa"/>
          </w:tcPr>
          <w:p w:rsidR="00AF1D7A" w:rsidRDefault="00AF1D7A" w:rsidP="00684811">
            <w:pPr>
              <w:jc w:val="center"/>
              <w:rPr>
                <w:rFonts w:cs="Times New Roman"/>
                <w:szCs w:val="24"/>
                <w:lang w:val="id-ID"/>
              </w:rPr>
            </w:pPr>
          </w:p>
          <w:p w:rsidR="00AF1D7A" w:rsidRDefault="00AF1D7A" w:rsidP="00684811">
            <w:pPr>
              <w:jc w:val="center"/>
              <w:rPr>
                <w:rFonts w:cs="Times New Roman"/>
                <w:szCs w:val="24"/>
                <w:lang w:val="id-ID"/>
              </w:rPr>
            </w:pPr>
            <w:r>
              <w:rPr>
                <w:rFonts w:cs="Times New Roman"/>
                <w:szCs w:val="24"/>
                <w:lang w:val="id-ID"/>
              </w:rPr>
              <w:t xml:space="preserve">Data </w:t>
            </w:r>
            <w:r w:rsidRPr="002E604D">
              <w:rPr>
                <w:rFonts w:cs="Times New Roman"/>
                <w:i/>
                <w:szCs w:val="24"/>
                <w:lang w:val="id-ID"/>
              </w:rPr>
              <w:t>Store</w:t>
            </w:r>
          </w:p>
        </w:tc>
        <w:tc>
          <w:tcPr>
            <w:tcW w:w="2662" w:type="dxa"/>
          </w:tcPr>
          <w:p w:rsidR="00AF1D7A" w:rsidRDefault="00AF1D7A" w:rsidP="00DB7E10">
            <w:pPr>
              <w:keepNext/>
              <w:jc w:val="center"/>
              <w:rPr>
                <w:rFonts w:cs="Times New Roman"/>
                <w:szCs w:val="24"/>
                <w:lang w:val="id-ID"/>
              </w:rPr>
            </w:pPr>
            <w:r>
              <w:rPr>
                <w:rFonts w:cs="Times New Roman"/>
                <w:szCs w:val="24"/>
                <w:lang w:val="id-ID"/>
              </w:rPr>
              <w:t>Objek yang menggambarkan tempat penyimpanan data</w:t>
            </w:r>
          </w:p>
        </w:tc>
      </w:tr>
    </w:tbl>
    <w:p w:rsidR="00F84B96" w:rsidRPr="00DB7E10" w:rsidRDefault="00DB7E10" w:rsidP="0051751E">
      <w:pPr>
        <w:pStyle w:val="Caption"/>
        <w:spacing w:after="100" w:afterAutospacing="1"/>
        <w:jc w:val="center"/>
        <w:rPr>
          <w:rFonts w:cs="Times New Roman"/>
          <w:b/>
          <w:i w:val="0"/>
          <w:color w:val="000000" w:themeColor="text1"/>
          <w:sz w:val="24"/>
          <w:szCs w:val="24"/>
          <w:lang w:val="id-ID"/>
        </w:rPr>
      </w:pPr>
      <w:bookmarkStart w:id="24" w:name="_Toc84497874"/>
      <w:r w:rsidRPr="00DB7E10">
        <w:rPr>
          <w:rFonts w:cs="Times New Roman"/>
          <w:i w:val="0"/>
          <w:color w:val="000000" w:themeColor="text1"/>
          <w:sz w:val="24"/>
          <w:szCs w:val="24"/>
        </w:rPr>
        <w:t xml:space="preserve"> </w:t>
      </w:r>
      <w:bookmarkEnd w:id="24"/>
    </w:p>
    <w:p w:rsidR="00AF1D7A" w:rsidRPr="00AF1D7A" w:rsidRDefault="00AF1D7A" w:rsidP="0051751E">
      <w:pPr>
        <w:pStyle w:val="ListParagraph"/>
        <w:numPr>
          <w:ilvl w:val="2"/>
          <w:numId w:val="3"/>
        </w:numPr>
        <w:rPr>
          <w:b/>
          <w:i/>
        </w:rPr>
      </w:pPr>
      <w:r w:rsidRPr="00AF1D7A">
        <w:rPr>
          <w:b/>
          <w:i/>
        </w:rPr>
        <w:t>ERD (Entity Relathionship Diagram)</w:t>
      </w:r>
    </w:p>
    <w:p w:rsidR="0011695C" w:rsidRDefault="00AF1D7A" w:rsidP="0051751E">
      <w:pPr>
        <w:ind w:firstLine="720"/>
        <w:rPr>
          <w:lang w:val="id-ID"/>
        </w:rPr>
      </w:pPr>
      <w:r>
        <w:t xml:space="preserve">Menurut E.Sutanta (2011), </w:t>
      </w:r>
      <w:r w:rsidRPr="00AF1D7A">
        <w:rPr>
          <w:i/>
        </w:rPr>
        <w:t>Entity Relathionship</w:t>
      </w:r>
      <w:r>
        <w:t xml:space="preserve"> </w:t>
      </w:r>
      <w:r w:rsidRPr="001075C9">
        <w:rPr>
          <w:i/>
        </w:rPr>
        <w:t>Diagram</w:t>
      </w:r>
      <w:r w:rsidR="001075C9">
        <w:rPr>
          <w:lang w:val="id-ID"/>
        </w:rPr>
        <w:t xml:space="preserve"> (ERD)</w:t>
      </w:r>
      <w:r>
        <w:t xml:space="preserve"> merupakan suatu model data yang dikembangkan berdasarkan objek. ERD adalah suatu diagram yang digunakan untuk memodelkan struktur data dan hubungan antar data secara lebih logis. ERD berfungsi untuk meng</w:t>
      </w:r>
      <w:r w:rsidR="009A7F4C">
        <w:t>gambarkan relasi dari dua file</w:t>
      </w:r>
      <w:r>
        <w:t xml:space="preserve"> atau dua tabel yang dapat digolongkan dalam tiga macam bentuk relasi yaitu satu -</w:t>
      </w:r>
      <w:r w:rsidR="004F38DA">
        <w:t xml:space="preserve"> satu, satu - banyak dan banyak </w:t>
      </w:r>
      <w:r>
        <w:t>–</w:t>
      </w:r>
      <w:r>
        <w:rPr>
          <w:lang w:val="id-ID"/>
        </w:rPr>
        <w:t xml:space="preserve"> banyak. </w:t>
      </w:r>
    </w:p>
    <w:p w:rsidR="004F38DA" w:rsidRDefault="00AF1D7A" w:rsidP="00A50570">
      <w:pPr>
        <w:pStyle w:val="ListParagraph"/>
        <w:numPr>
          <w:ilvl w:val="0"/>
          <w:numId w:val="10"/>
        </w:numPr>
        <w:ind w:left="284" w:hanging="284"/>
      </w:pPr>
      <w:r>
        <w:lastRenderedPageBreak/>
        <w:t>Satu – Satu (1:1)</w:t>
      </w:r>
    </w:p>
    <w:p w:rsidR="0071386D" w:rsidRDefault="00AF1D7A" w:rsidP="00D9437E">
      <w:pPr>
        <w:pStyle w:val="ListParagraph"/>
        <w:ind w:left="0" w:firstLine="284"/>
      </w:pPr>
      <w:r>
        <w:t xml:space="preserve">Setiap anggota entitas </w:t>
      </w:r>
      <w:proofErr w:type="gramStart"/>
      <w:r>
        <w:t>A</w:t>
      </w:r>
      <w:proofErr w:type="gramEnd"/>
      <w:r>
        <w:t xml:space="preserve"> hanya boleh berhubungan dengan satu anggota entitas B, begitu pula sebaliknya.</w:t>
      </w:r>
    </w:p>
    <w:p w:rsidR="004F38DA" w:rsidRDefault="00AF1D7A" w:rsidP="00A50570">
      <w:pPr>
        <w:pStyle w:val="ListParagraph"/>
        <w:numPr>
          <w:ilvl w:val="0"/>
          <w:numId w:val="10"/>
        </w:numPr>
        <w:ind w:left="284" w:hanging="284"/>
      </w:pPr>
      <w:r>
        <w:t xml:space="preserve">Satu – Banyak (1:M) </w:t>
      </w:r>
    </w:p>
    <w:p w:rsidR="004F38DA" w:rsidRDefault="00AF1D7A" w:rsidP="006B3408">
      <w:pPr>
        <w:pStyle w:val="ListParagraph"/>
        <w:ind w:left="0" w:firstLine="284"/>
      </w:pPr>
      <w:r>
        <w:t xml:space="preserve">Setiap anggota entitas </w:t>
      </w:r>
      <w:proofErr w:type="gramStart"/>
      <w:r>
        <w:t>A</w:t>
      </w:r>
      <w:proofErr w:type="gramEnd"/>
      <w:r>
        <w:t xml:space="preserve"> dapat berhubungan dengan lebih dari satu entitas B tetapi tidak sebaliknya. </w:t>
      </w:r>
    </w:p>
    <w:p w:rsidR="004F38DA" w:rsidRDefault="00AF1D7A" w:rsidP="00A50570">
      <w:pPr>
        <w:pStyle w:val="ListParagraph"/>
        <w:numPr>
          <w:ilvl w:val="0"/>
          <w:numId w:val="10"/>
        </w:numPr>
        <w:ind w:left="284" w:hanging="284"/>
      </w:pPr>
      <w:r>
        <w:t xml:space="preserve">Banyak – Banyak (M:M) </w:t>
      </w:r>
    </w:p>
    <w:p w:rsidR="00AF1D7A" w:rsidRDefault="00AF1D7A" w:rsidP="006B3408">
      <w:pPr>
        <w:pStyle w:val="ListParagraph"/>
        <w:ind w:left="0" w:firstLine="284"/>
      </w:pPr>
      <w:r>
        <w:t xml:space="preserve">Setiap entitas </w:t>
      </w:r>
      <w:proofErr w:type="gramStart"/>
      <w:r>
        <w:t>A</w:t>
      </w:r>
      <w:proofErr w:type="gramEnd"/>
      <w:r>
        <w:t xml:space="preserve"> dapat berhubungan dengan banyak entitas himpunan entitas B dan demikian pula sebaliknya. </w:t>
      </w:r>
    </w:p>
    <w:p w:rsidR="009531CE" w:rsidRPr="005925EC" w:rsidRDefault="00AF1D7A" w:rsidP="004F38DA">
      <w:pPr>
        <w:ind w:firstLine="567"/>
      </w:pPr>
      <w:r>
        <w:t xml:space="preserve">Simbol-simbol yang digunakan dalam </w:t>
      </w:r>
      <w:r w:rsidRPr="00A87E83">
        <w:rPr>
          <w:i/>
        </w:rPr>
        <w:t>Entity Relationship</w:t>
      </w:r>
      <w:r>
        <w:t xml:space="preserve"> </w:t>
      </w:r>
      <w:r w:rsidRPr="00A87E83">
        <w:rPr>
          <w:i/>
        </w:rPr>
        <w:t>Diagram</w:t>
      </w:r>
      <w:r w:rsidR="005925EC">
        <w:t xml:space="preserve"> adalah sebagai </w:t>
      </w:r>
      <w:proofErr w:type="gramStart"/>
      <w:r w:rsidR="005925EC">
        <w:t>berikut :</w:t>
      </w:r>
      <w:proofErr w:type="gramEnd"/>
    </w:p>
    <w:p w:rsidR="0016202C" w:rsidRPr="00AF1D7A" w:rsidRDefault="0016202C" w:rsidP="000D70A6">
      <w:pPr>
        <w:spacing w:after="120"/>
        <w:jc w:val="center"/>
        <w:rPr>
          <w:b/>
          <w:lang w:val="id-ID"/>
        </w:rPr>
      </w:pPr>
      <w:r>
        <w:t xml:space="preserve">Tabel 2.3 Simbol </w:t>
      </w:r>
      <w:r w:rsidRPr="0016202C">
        <w:rPr>
          <w:i/>
        </w:rPr>
        <w:t>Entity Relathionship</w:t>
      </w:r>
      <w:r w:rsidR="006B3408">
        <w:t xml:space="preserve"> </w:t>
      </w:r>
      <w:r w:rsidR="006B3408" w:rsidRPr="00A87E83">
        <w:rPr>
          <w:i/>
        </w:rPr>
        <w:t>Diagram (</w:t>
      </w:r>
      <w:r w:rsidRPr="00A87E83">
        <w:rPr>
          <w:i/>
        </w:rPr>
        <w:t>E.Sutanta, 2011)</w:t>
      </w:r>
    </w:p>
    <w:tbl>
      <w:tblPr>
        <w:tblStyle w:val="TableGrid"/>
        <w:tblW w:w="0" w:type="auto"/>
        <w:jc w:val="center"/>
        <w:tblLook w:val="04A0" w:firstRow="1" w:lastRow="0" w:firstColumn="1" w:lastColumn="0" w:noHBand="0" w:noVBand="1"/>
      </w:tblPr>
      <w:tblGrid>
        <w:gridCol w:w="2122"/>
        <w:gridCol w:w="2482"/>
      </w:tblGrid>
      <w:tr w:rsidR="0016202C" w:rsidTr="0032645E">
        <w:trPr>
          <w:trHeight w:val="923"/>
          <w:jc w:val="center"/>
        </w:trPr>
        <w:tc>
          <w:tcPr>
            <w:tcW w:w="2122" w:type="dxa"/>
          </w:tcPr>
          <w:p w:rsidR="0016202C" w:rsidRDefault="0016202C" w:rsidP="000D70A6">
            <w:pPr>
              <w:spacing w:after="120"/>
              <w:jc w:val="center"/>
              <w:rPr>
                <w:rFonts w:cs="Times New Roman"/>
                <w:szCs w:val="24"/>
                <w:lang w:val="id-ID"/>
              </w:rPr>
            </w:pPr>
          </w:p>
          <w:p w:rsidR="0016202C" w:rsidRDefault="0016202C" w:rsidP="000D70A6">
            <w:pPr>
              <w:spacing w:after="120"/>
              <w:jc w:val="center"/>
              <w:rPr>
                <w:rFonts w:cs="Times New Roman"/>
                <w:szCs w:val="24"/>
                <w:lang w:val="id-ID"/>
              </w:rPr>
            </w:pPr>
            <w:r>
              <w:rPr>
                <w:rFonts w:cs="Times New Roman"/>
                <w:szCs w:val="24"/>
                <w:lang w:val="id-ID"/>
              </w:rPr>
              <w:t>SIMBOL</w:t>
            </w:r>
          </w:p>
        </w:tc>
        <w:tc>
          <w:tcPr>
            <w:tcW w:w="2482" w:type="dxa"/>
          </w:tcPr>
          <w:p w:rsidR="0016202C" w:rsidRDefault="0016202C" w:rsidP="000D70A6">
            <w:pPr>
              <w:spacing w:after="120"/>
              <w:jc w:val="center"/>
              <w:rPr>
                <w:rFonts w:cs="Times New Roman"/>
                <w:szCs w:val="24"/>
                <w:lang w:val="id-ID"/>
              </w:rPr>
            </w:pPr>
          </w:p>
          <w:p w:rsidR="0016202C" w:rsidRDefault="0016202C" w:rsidP="000D70A6">
            <w:pPr>
              <w:spacing w:after="120"/>
              <w:jc w:val="center"/>
              <w:rPr>
                <w:rFonts w:cs="Times New Roman"/>
                <w:szCs w:val="24"/>
                <w:lang w:val="id-ID"/>
              </w:rPr>
            </w:pPr>
            <w:r>
              <w:rPr>
                <w:rFonts w:cs="Times New Roman"/>
                <w:szCs w:val="24"/>
                <w:lang w:val="id-ID"/>
              </w:rPr>
              <w:t>KETERANGAN</w:t>
            </w:r>
          </w:p>
        </w:tc>
      </w:tr>
      <w:tr w:rsidR="0016202C" w:rsidTr="0032645E">
        <w:trPr>
          <w:trHeight w:val="1143"/>
          <w:jc w:val="center"/>
        </w:trPr>
        <w:tc>
          <w:tcPr>
            <w:tcW w:w="2122" w:type="dxa"/>
          </w:tcPr>
          <w:p w:rsidR="0016202C" w:rsidRDefault="0016202C" w:rsidP="00684811">
            <w:pPr>
              <w:jc w:val="center"/>
              <w:rPr>
                <w:rFonts w:cs="Times New Roman"/>
                <w:szCs w:val="24"/>
                <w:lang w:val="id-ID"/>
              </w:rPr>
            </w:pPr>
            <w:r>
              <w:rPr>
                <w:rFonts w:cs="Times New Roman"/>
                <w:noProof/>
                <w:szCs w:val="24"/>
              </w:rPr>
              <mc:AlternateContent>
                <mc:Choice Requires="wps">
                  <w:drawing>
                    <wp:anchor distT="0" distB="0" distL="114300" distR="114300" simplePos="0" relativeHeight="251665408" behindDoc="0" locked="0" layoutInCell="1" allowOverlap="1" wp14:anchorId="48BD02A8" wp14:editId="161BD135">
                      <wp:simplePos x="0" y="0"/>
                      <wp:positionH relativeFrom="column">
                        <wp:posOffset>308610</wp:posOffset>
                      </wp:positionH>
                      <wp:positionV relativeFrom="paragraph">
                        <wp:posOffset>75565</wp:posOffset>
                      </wp:positionV>
                      <wp:extent cx="685800" cy="314325"/>
                      <wp:effectExtent l="0" t="0" r="19050" b="28575"/>
                      <wp:wrapNone/>
                      <wp:docPr id="13" name="Flowchart: Process 13"/>
                      <wp:cNvGraphicFramePr/>
                      <a:graphic xmlns:a="http://schemas.openxmlformats.org/drawingml/2006/main">
                        <a:graphicData uri="http://schemas.microsoft.com/office/word/2010/wordprocessingShape">
                          <wps:wsp>
                            <wps:cNvSpPr/>
                            <wps:spPr>
                              <a:xfrm>
                                <a:off x="0" y="0"/>
                                <a:ext cx="685800" cy="31432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55C7E5" id="_x0000_t109" coordsize="21600,21600" o:spt="109" path="m,l,21600r21600,l21600,xe">
                      <v:stroke joinstyle="miter"/>
                      <v:path gradientshapeok="t" o:connecttype="rect"/>
                    </v:shapetype>
                    <v:shape id="Flowchart: Process 13" o:spid="_x0000_s1026" type="#_x0000_t109" style="position:absolute;margin-left:24.3pt;margin-top:5.95pt;width:54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" filled="f" strokecolor="black [3213]" strokeweight="1pt"/>
                  </w:pict>
                </mc:Fallback>
              </mc:AlternateContent>
            </w:r>
          </w:p>
        </w:tc>
        <w:tc>
          <w:tcPr>
            <w:tcW w:w="2482" w:type="dxa"/>
          </w:tcPr>
          <w:p w:rsidR="0016202C" w:rsidRDefault="0016202C" w:rsidP="00684811">
            <w:pPr>
              <w:jc w:val="center"/>
              <w:rPr>
                <w:rFonts w:cs="Times New Roman"/>
                <w:szCs w:val="24"/>
                <w:lang w:val="id-ID"/>
              </w:rPr>
            </w:pPr>
          </w:p>
          <w:p w:rsidR="0016202C" w:rsidRDefault="0016202C" w:rsidP="00684811">
            <w:pPr>
              <w:jc w:val="center"/>
              <w:rPr>
                <w:rFonts w:cs="Times New Roman"/>
                <w:szCs w:val="24"/>
                <w:lang w:val="id-ID"/>
              </w:rPr>
            </w:pPr>
            <w:r>
              <w:rPr>
                <w:rFonts w:cs="Times New Roman"/>
                <w:szCs w:val="24"/>
                <w:lang w:val="id-ID"/>
              </w:rPr>
              <w:t xml:space="preserve">Menunjukan </w:t>
            </w:r>
            <w:r w:rsidRPr="00A87E83">
              <w:rPr>
                <w:rFonts w:cs="Times New Roman"/>
                <w:i/>
                <w:szCs w:val="24"/>
                <w:lang w:val="id-ID"/>
              </w:rPr>
              <w:t>Entity</w:t>
            </w:r>
          </w:p>
        </w:tc>
      </w:tr>
      <w:tr w:rsidR="0016202C" w:rsidTr="0032645E">
        <w:trPr>
          <w:trHeight w:val="1079"/>
          <w:jc w:val="center"/>
        </w:trPr>
        <w:tc>
          <w:tcPr>
            <w:tcW w:w="2122" w:type="dxa"/>
          </w:tcPr>
          <w:p w:rsidR="0016202C" w:rsidRDefault="0016202C" w:rsidP="00684811">
            <w:pPr>
              <w:jc w:val="center"/>
              <w:rPr>
                <w:rFonts w:cs="Times New Roman"/>
                <w:szCs w:val="24"/>
                <w:lang w:val="id-ID"/>
              </w:rPr>
            </w:pPr>
            <w:r>
              <w:rPr>
                <w:rFonts w:cs="Times New Roman"/>
                <w:noProof/>
                <w:szCs w:val="24"/>
              </w:rPr>
              <mc:AlternateContent>
                <mc:Choice Requires="wps">
                  <w:drawing>
                    <wp:anchor distT="0" distB="0" distL="114300" distR="114300" simplePos="0" relativeHeight="251666432" behindDoc="0" locked="0" layoutInCell="1" allowOverlap="1" wp14:anchorId="4435A07E" wp14:editId="585ACB21">
                      <wp:simplePos x="0" y="0"/>
                      <wp:positionH relativeFrom="column">
                        <wp:posOffset>308610</wp:posOffset>
                      </wp:positionH>
                      <wp:positionV relativeFrom="paragraph">
                        <wp:posOffset>124461</wp:posOffset>
                      </wp:positionV>
                      <wp:extent cx="685800" cy="381000"/>
                      <wp:effectExtent l="0" t="0" r="19050" b="19050"/>
                      <wp:wrapNone/>
                      <wp:docPr id="22" name="Oval 22"/>
                      <wp:cNvGraphicFramePr/>
                      <a:graphic xmlns:a="http://schemas.openxmlformats.org/drawingml/2006/main">
                        <a:graphicData uri="http://schemas.microsoft.com/office/word/2010/wordprocessingShape">
                          <wps:wsp>
                            <wps:cNvSpPr/>
                            <wps:spPr>
                              <a:xfrm>
                                <a:off x="0" y="0"/>
                                <a:ext cx="685800" cy="381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A78197" id="Oval 22" o:spid="_x0000_s1026" style="position:absolute;margin-left:24.3pt;margin-top:9.8pt;width:54pt;height:30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" filled="f" strokecolor="black [3213]" strokeweight="1pt">
                      <v:stroke joinstyle="miter"/>
                    </v:oval>
                  </w:pict>
                </mc:Fallback>
              </mc:AlternateContent>
            </w:r>
          </w:p>
        </w:tc>
        <w:tc>
          <w:tcPr>
            <w:tcW w:w="2482" w:type="dxa"/>
          </w:tcPr>
          <w:p w:rsidR="0016202C" w:rsidRDefault="0016202C" w:rsidP="00684811">
            <w:pPr>
              <w:jc w:val="center"/>
              <w:rPr>
                <w:rFonts w:cs="Times New Roman"/>
                <w:szCs w:val="24"/>
                <w:lang w:val="id-ID"/>
              </w:rPr>
            </w:pPr>
          </w:p>
          <w:p w:rsidR="0016202C" w:rsidRDefault="0016202C" w:rsidP="00684811">
            <w:pPr>
              <w:jc w:val="center"/>
              <w:rPr>
                <w:rFonts w:cs="Times New Roman"/>
                <w:szCs w:val="24"/>
                <w:lang w:val="id-ID"/>
              </w:rPr>
            </w:pPr>
            <w:r>
              <w:rPr>
                <w:rFonts w:cs="Times New Roman"/>
                <w:szCs w:val="24"/>
                <w:lang w:val="id-ID"/>
              </w:rPr>
              <w:t>Menununjukan Atribut</w:t>
            </w:r>
          </w:p>
        </w:tc>
      </w:tr>
      <w:tr w:rsidR="0016202C" w:rsidTr="0032645E">
        <w:trPr>
          <w:trHeight w:val="1079"/>
          <w:jc w:val="center"/>
        </w:trPr>
        <w:tc>
          <w:tcPr>
            <w:tcW w:w="2122" w:type="dxa"/>
          </w:tcPr>
          <w:p w:rsidR="0016202C" w:rsidRDefault="0016202C" w:rsidP="00684811">
            <w:pPr>
              <w:jc w:val="center"/>
              <w:rPr>
                <w:rFonts w:cs="Times New Roman"/>
                <w:szCs w:val="24"/>
                <w:lang w:val="id-ID"/>
              </w:rPr>
            </w:pPr>
            <w:r>
              <w:rPr>
                <w:rFonts w:cs="Times New Roman"/>
                <w:noProof/>
                <w:szCs w:val="24"/>
              </w:rPr>
              <mc:AlternateContent>
                <mc:Choice Requires="wps">
                  <w:drawing>
                    <wp:anchor distT="0" distB="0" distL="114300" distR="114300" simplePos="0" relativeHeight="251667456" behindDoc="0" locked="0" layoutInCell="1" allowOverlap="1" wp14:anchorId="2E2F8429" wp14:editId="6FEDE432">
                      <wp:simplePos x="0" y="0"/>
                      <wp:positionH relativeFrom="column">
                        <wp:posOffset>315264</wp:posOffset>
                      </wp:positionH>
                      <wp:positionV relativeFrom="paragraph">
                        <wp:posOffset>50828</wp:posOffset>
                      </wp:positionV>
                      <wp:extent cx="914400" cy="612648"/>
                      <wp:effectExtent l="19050" t="19050" r="38100" b="35560"/>
                      <wp:wrapNone/>
                      <wp:docPr id="25" name="Flowchart: Decision 25"/>
                      <wp:cNvGraphicFramePr/>
                      <a:graphic xmlns:a="http://schemas.openxmlformats.org/drawingml/2006/main">
                        <a:graphicData uri="http://schemas.microsoft.com/office/word/2010/wordprocessingShape">
                          <wps:wsp>
                            <wps:cNvSpPr/>
                            <wps:spPr>
                              <a:xfrm>
                                <a:off x="0" y="0"/>
                                <a:ext cx="914400" cy="612648"/>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8D9B868" id="_x0000_t110" coordsize="21600,21600" o:spt="110" path="m10800,l,10800,10800,21600,21600,10800xe">
                      <v:stroke joinstyle="miter"/>
                      <v:path gradientshapeok="t" o:connecttype="rect" textboxrect="5400,5400,16200,16200"/>
                    </v:shapetype>
                    <v:shape id="Flowchart: Decision 25" o:spid="_x0000_s1026" type="#_x0000_t110" style="position:absolute;margin-left:24.8pt;margin-top:4pt;width:1in;height:48.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" filled="f" strokecolor="black [3213]" strokeweight="1pt"/>
                  </w:pict>
                </mc:Fallback>
              </mc:AlternateContent>
            </w:r>
          </w:p>
        </w:tc>
        <w:tc>
          <w:tcPr>
            <w:tcW w:w="2482" w:type="dxa"/>
          </w:tcPr>
          <w:p w:rsidR="0016202C" w:rsidRDefault="0016202C" w:rsidP="00684811">
            <w:pPr>
              <w:jc w:val="center"/>
              <w:rPr>
                <w:rFonts w:cs="Times New Roman"/>
                <w:szCs w:val="24"/>
                <w:lang w:val="id-ID"/>
              </w:rPr>
            </w:pPr>
          </w:p>
          <w:p w:rsidR="0016202C" w:rsidRDefault="0016202C" w:rsidP="00684811">
            <w:pPr>
              <w:jc w:val="center"/>
              <w:rPr>
                <w:rFonts w:cs="Times New Roman"/>
                <w:szCs w:val="24"/>
                <w:lang w:val="id-ID"/>
              </w:rPr>
            </w:pPr>
            <w:r>
              <w:rPr>
                <w:rFonts w:cs="Times New Roman"/>
                <w:szCs w:val="24"/>
                <w:lang w:val="id-ID"/>
              </w:rPr>
              <w:t>Menunjukan Hubungan/Relasi</w:t>
            </w:r>
          </w:p>
        </w:tc>
      </w:tr>
      <w:tr w:rsidR="0016202C" w:rsidTr="0032645E">
        <w:trPr>
          <w:trHeight w:val="1079"/>
          <w:jc w:val="center"/>
        </w:trPr>
        <w:tc>
          <w:tcPr>
            <w:tcW w:w="2122" w:type="dxa"/>
          </w:tcPr>
          <w:p w:rsidR="0016202C" w:rsidRDefault="0016202C" w:rsidP="00684811">
            <w:pPr>
              <w:jc w:val="center"/>
              <w:rPr>
                <w:rFonts w:cs="Times New Roman"/>
                <w:szCs w:val="24"/>
                <w:lang w:val="id-ID"/>
              </w:rPr>
            </w:pPr>
            <w:r>
              <w:rPr>
                <w:rFonts w:cs="Times New Roman"/>
                <w:noProof/>
                <w:szCs w:val="24"/>
              </w:rPr>
              <mc:AlternateContent>
                <mc:Choice Requires="wps">
                  <w:drawing>
                    <wp:anchor distT="0" distB="0" distL="114300" distR="114300" simplePos="0" relativeHeight="251668480" behindDoc="0" locked="0" layoutInCell="1" allowOverlap="1" wp14:anchorId="14584110" wp14:editId="18C4AFB3">
                      <wp:simplePos x="0" y="0"/>
                      <wp:positionH relativeFrom="column">
                        <wp:posOffset>196602</wp:posOffset>
                      </wp:positionH>
                      <wp:positionV relativeFrom="paragraph">
                        <wp:posOffset>348781</wp:posOffset>
                      </wp:positionV>
                      <wp:extent cx="1202635" cy="45719"/>
                      <wp:effectExtent l="0" t="0" r="0" b="12065"/>
                      <wp:wrapNone/>
                      <wp:docPr id="26" name="Minus 26"/>
                      <wp:cNvGraphicFramePr/>
                      <a:graphic xmlns:a="http://schemas.openxmlformats.org/drawingml/2006/main">
                        <a:graphicData uri="http://schemas.microsoft.com/office/word/2010/wordprocessingShape">
                          <wps:wsp>
                            <wps:cNvSpPr/>
                            <wps:spPr>
                              <a:xfrm>
                                <a:off x="0" y="0"/>
                                <a:ext cx="1202635" cy="45719"/>
                              </a:xfrm>
                              <a:prstGeom prst="mathMinus">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9471F4" id="Minus 26" o:spid="_x0000_s1026" style="position:absolute;margin-left:15.5pt;margin-top:27.45pt;width:94.7pt;height:3.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202635,457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" path="m159409,17483r883817,l1043226,28236r-883817,l159409,17483xe" fillcolor="black [3213]" strokecolor="black [3213]" strokeweight="1pt">
                      <v:stroke joinstyle="miter"/>
                      <v:path arrowok="t" o:connecttype="custom" o:connectlocs="159409,17483;1043226,17483;1043226,28236;159409,28236;159409,17483" o:connectangles="0,0,0,0,0"/>
                    </v:shape>
                  </w:pict>
                </mc:Fallback>
              </mc:AlternateContent>
            </w:r>
          </w:p>
        </w:tc>
        <w:tc>
          <w:tcPr>
            <w:tcW w:w="2482" w:type="dxa"/>
          </w:tcPr>
          <w:p w:rsidR="0016202C" w:rsidRDefault="0016202C" w:rsidP="00684811">
            <w:pPr>
              <w:jc w:val="center"/>
              <w:rPr>
                <w:rFonts w:cs="Times New Roman"/>
                <w:szCs w:val="24"/>
                <w:lang w:val="id-ID"/>
              </w:rPr>
            </w:pPr>
          </w:p>
          <w:p w:rsidR="0016202C" w:rsidRDefault="0016202C" w:rsidP="00D657CA">
            <w:pPr>
              <w:keepNext/>
              <w:jc w:val="center"/>
              <w:rPr>
                <w:rFonts w:cs="Times New Roman"/>
                <w:szCs w:val="24"/>
                <w:lang w:val="id-ID"/>
              </w:rPr>
            </w:pPr>
            <w:r>
              <w:rPr>
                <w:rFonts w:cs="Times New Roman"/>
                <w:szCs w:val="24"/>
                <w:lang w:val="id-ID"/>
              </w:rPr>
              <w:t>Menunjukan Garis</w:t>
            </w:r>
          </w:p>
        </w:tc>
      </w:tr>
    </w:tbl>
    <w:p w:rsidR="009531CE" w:rsidRDefault="009531CE">
      <w:pPr>
        <w:spacing w:after="160" w:line="259" w:lineRule="auto"/>
        <w:jc w:val="left"/>
        <w:rPr>
          <w:b/>
          <w:i/>
        </w:rPr>
      </w:pPr>
      <w:r>
        <w:rPr>
          <w:b/>
          <w:i/>
        </w:rPr>
        <w:br w:type="page"/>
      </w:r>
    </w:p>
    <w:p w:rsidR="009B7B34" w:rsidRPr="009B7B34" w:rsidRDefault="004F38DA" w:rsidP="00A50570">
      <w:pPr>
        <w:pStyle w:val="ListParagraph"/>
        <w:numPr>
          <w:ilvl w:val="2"/>
          <w:numId w:val="3"/>
        </w:numPr>
        <w:rPr>
          <w:b/>
          <w:i/>
        </w:rPr>
      </w:pPr>
      <w:r w:rsidRPr="009B7B34">
        <w:rPr>
          <w:b/>
          <w:i/>
        </w:rPr>
        <w:lastRenderedPageBreak/>
        <w:t>Flowchart</w:t>
      </w:r>
    </w:p>
    <w:p w:rsidR="004F38DA" w:rsidRDefault="004F38DA" w:rsidP="004F38DA">
      <w:pPr>
        <w:ind w:firstLine="709"/>
      </w:pPr>
      <w:r>
        <w:t xml:space="preserve">Menurut Indrajani (2011), </w:t>
      </w:r>
      <w:r w:rsidRPr="00BE2E03">
        <w:rPr>
          <w:i/>
        </w:rPr>
        <w:t>flowchart</w:t>
      </w:r>
      <w:r>
        <w:t xml:space="preserve"> merupakan gambaran secara grafik dari langkah-langkah dan urutan prosedur suatu program. </w:t>
      </w:r>
    </w:p>
    <w:p w:rsidR="004F38DA" w:rsidRDefault="004F38DA" w:rsidP="004F38DA">
      <w:pPr>
        <w:ind w:firstLine="709"/>
      </w:pPr>
      <w:r w:rsidRPr="00BE2E03">
        <w:rPr>
          <w:i/>
        </w:rPr>
        <w:t>Flowchart</w:t>
      </w:r>
      <w:r>
        <w:t xml:space="preserve"> adalah penyajian yang sistematis tentang proses dan logika dari kegiatan penanganan informasi atau penggambaran secara grafik langkah-langkah dan urutan-urutan prosedur dari suatu program. </w:t>
      </w:r>
    </w:p>
    <w:p w:rsidR="00AF1D7A" w:rsidRDefault="004F38DA" w:rsidP="004F38DA">
      <w:pPr>
        <w:ind w:firstLine="709"/>
      </w:pPr>
      <w:r>
        <w:t xml:space="preserve">Menurut Arifianto (2014) dalam penulisan </w:t>
      </w:r>
      <w:r w:rsidRPr="00BE2E03">
        <w:rPr>
          <w:i/>
        </w:rPr>
        <w:t>flowchart</w:t>
      </w:r>
      <w:r>
        <w:t xml:space="preserve"> digunakan dua model, </w:t>
      </w:r>
      <w:proofErr w:type="gramStart"/>
      <w:r>
        <w:t>yaitu :</w:t>
      </w:r>
      <w:proofErr w:type="gramEnd"/>
    </w:p>
    <w:p w:rsidR="004F38DA" w:rsidRPr="004F38DA" w:rsidRDefault="004F38DA" w:rsidP="00A50570">
      <w:pPr>
        <w:pStyle w:val="ListParagraph"/>
        <w:numPr>
          <w:ilvl w:val="0"/>
          <w:numId w:val="11"/>
        </w:numPr>
        <w:ind w:left="284" w:hanging="284"/>
        <w:rPr>
          <w:i/>
        </w:rPr>
      </w:pPr>
      <w:r w:rsidRPr="004F38DA">
        <w:rPr>
          <w:i/>
        </w:rPr>
        <w:t>Flowcha</w:t>
      </w:r>
      <w:r w:rsidR="000F69D1">
        <w:rPr>
          <w:i/>
          <w:lang w:val="id-ID"/>
        </w:rPr>
        <w:t>rt</w:t>
      </w:r>
      <w:r w:rsidRPr="004F38DA">
        <w:rPr>
          <w:i/>
        </w:rPr>
        <w:t xml:space="preserve"> System </w:t>
      </w:r>
    </w:p>
    <w:p w:rsidR="000F69D1" w:rsidRDefault="004F38DA" w:rsidP="006B3408">
      <w:pPr>
        <w:pStyle w:val="ListParagraph"/>
        <w:ind w:left="0" w:firstLine="284"/>
      </w:pPr>
      <w:r w:rsidRPr="000F69D1">
        <w:rPr>
          <w:i/>
        </w:rPr>
        <w:t>Flowchar</w:t>
      </w:r>
      <w:r w:rsidR="000F69D1" w:rsidRPr="000F69D1">
        <w:rPr>
          <w:i/>
          <w:lang w:val="id-ID"/>
        </w:rPr>
        <w:t>t</w:t>
      </w:r>
      <w:r w:rsidRPr="000F69D1">
        <w:rPr>
          <w:i/>
        </w:rPr>
        <w:t xml:space="preserve"> system</w:t>
      </w:r>
      <w:r>
        <w:t xml:space="preserve"> merupakan bagan yang menunjukkan alur kerja atau </w:t>
      </w:r>
      <w:proofErr w:type="gramStart"/>
      <w:r>
        <w:t>apa</w:t>
      </w:r>
      <w:proofErr w:type="gramEnd"/>
      <w:r>
        <w:t xml:space="preserve"> yang sedang dikerjakan didalam sistem didalam sistem secara keseluruhan dan menjelaskan urutan prosedur-prosedur yang ada didalam sistem. </w:t>
      </w:r>
    </w:p>
    <w:p w:rsidR="000F69D1" w:rsidRDefault="004F38DA" w:rsidP="00A50570">
      <w:pPr>
        <w:pStyle w:val="ListParagraph"/>
        <w:numPr>
          <w:ilvl w:val="0"/>
          <w:numId w:val="11"/>
        </w:numPr>
        <w:ind w:left="284" w:hanging="284"/>
      </w:pPr>
      <w:r w:rsidRPr="000F69D1">
        <w:rPr>
          <w:i/>
        </w:rPr>
        <w:t>Flowchart Program</w:t>
      </w:r>
      <w:r>
        <w:t xml:space="preserve"> </w:t>
      </w:r>
    </w:p>
    <w:p w:rsidR="004F38DA" w:rsidRDefault="004F38DA" w:rsidP="006B3408">
      <w:pPr>
        <w:pStyle w:val="ListParagraph"/>
        <w:ind w:left="0" w:firstLine="284"/>
      </w:pPr>
      <w:r w:rsidRPr="000F69D1">
        <w:rPr>
          <w:i/>
        </w:rPr>
        <w:t>Flowchart program</w:t>
      </w:r>
      <w:r>
        <w:t xml:space="preserve"> merupakan bagan yang menjelaskan secara rinci langkah-langkah dari proses program. </w:t>
      </w:r>
    </w:p>
    <w:p w:rsidR="000D70A6" w:rsidRPr="000D70A6" w:rsidRDefault="004F38DA" w:rsidP="000D70A6">
      <w:pPr>
        <w:spacing w:after="120"/>
        <w:ind w:firstLine="567"/>
      </w:pPr>
      <w:r>
        <w:t>Berikut ini gambaran simbol-simbol standar yang digunakan pada penggambaran flowchart serta contoh penggunaannya dapat dilihat pada Tabel 2.4</w:t>
      </w:r>
    </w:p>
    <w:p w:rsidR="000F69D1" w:rsidRPr="00D657CA" w:rsidRDefault="00D657CA" w:rsidP="00D657CA">
      <w:pPr>
        <w:pStyle w:val="Caption"/>
        <w:jc w:val="center"/>
        <w:rPr>
          <w:color w:val="000000" w:themeColor="text1"/>
          <w:sz w:val="24"/>
          <w:szCs w:val="24"/>
        </w:rPr>
      </w:pPr>
      <w:bookmarkStart w:id="25" w:name="_Toc84498339"/>
      <w:r w:rsidRPr="00D657CA">
        <w:rPr>
          <w:color w:val="000000" w:themeColor="text1"/>
          <w:sz w:val="24"/>
          <w:szCs w:val="24"/>
        </w:rPr>
        <w:t xml:space="preserve">Tabel 2.4 Simbol Flowchart  </w:t>
      </w:r>
      <w:bookmarkEnd w:id="25"/>
      <w:r w:rsidR="000F69D1" w:rsidRPr="00D657CA">
        <w:rPr>
          <w:i w:val="0"/>
          <w:sz w:val="24"/>
          <w:szCs w:val="24"/>
        </w:rPr>
        <w:t xml:space="preserve"> </w:t>
      </w:r>
      <w:r w:rsidR="000F69D1" w:rsidRPr="00D657CA">
        <w:rPr>
          <w:color w:val="000000" w:themeColor="text1"/>
          <w:sz w:val="24"/>
          <w:szCs w:val="24"/>
        </w:rPr>
        <w:t>(Indrajani, 2011)</w:t>
      </w:r>
    </w:p>
    <w:tbl>
      <w:tblPr>
        <w:tblW w:w="8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32"/>
        <w:gridCol w:w="2712"/>
        <w:gridCol w:w="3228"/>
      </w:tblGrid>
      <w:tr w:rsidR="006B3408" w:rsidRPr="006B3408" w:rsidTr="009531CE">
        <w:trPr>
          <w:trHeight w:val="414"/>
          <w:jc w:val="center"/>
        </w:trPr>
        <w:tc>
          <w:tcPr>
            <w:tcW w:w="2232" w:type="dxa"/>
          </w:tcPr>
          <w:p w:rsidR="006B3408" w:rsidRPr="006B3408" w:rsidRDefault="006B3408" w:rsidP="006B3408">
            <w:pPr>
              <w:widowControl w:val="0"/>
              <w:autoSpaceDE w:val="0"/>
              <w:autoSpaceDN w:val="0"/>
              <w:spacing w:line="240" w:lineRule="auto"/>
              <w:ind w:left="734" w:right="726"/>
              <w:jc w:val="center"/>
              <w:rPr>
                <w:rFonts w:eastAsia="Times New Roman" w:cs="Times New Roman"/>
                <w:b/>
                <w:lang w:val="id"/>
              </w:rPr>
            </w:pPr>
            <w:r w:rsidRPr="006B3408">
              <w:rPr>
                <w:rFonts w:eastAsia="Times New Roman" w:cs="Times New Roman"/>
                <w:b/>
                <w:lang w:val="id"/>
              </w:rPr>
              <w:t>Simbol</w:t>
            </w:r>
          </w:p>
        </w:tc>
        <w:tc>
          <w:tcPr>
            <w:tcW w:w="2712" w:type="dxa"/>
          </w:tcPr>
          <w:p w:rsidR="006B3408" w:rsidRPr="006B3408" w:rsidRDefault="006B3408" w:rsidP="006B3408">
            <w:pPr>
              <w:widowControl w:val="0"/>
              <w:autoSpaceDE w:val="0"/>
              <w:autoSpaceDN w:val="0"/>
              <w:spacing w:line="240" w:lineRule="auto"/>
              <w:ind w:left="409" w:right="402"/>
              <w:jc w:val="center"/>
              <w:rPr>
                <w:rFonts w:eastAsia="Times New Roman" w:cs="Times New Roman"/>
                <w:b/>
                <w:lang w:val="id"/>
              </w:rPr>
            </w:pPr>
            <w:r w:rsidRPr="006B3408">
              <w:rPr>
                <w:rFonts w:eastAsia="Times New Roman" w:cs="Times New Roman"/>
                <w:b/>
                <w:lang w:val="id"/>
              </w:rPr>
              <w:t>Nama</w:t>
            </w:r>
          </w:p>
        </w:tc>
        <w:tc>
          <w:tcPr>
            <w:tcW w:w="3228" w:type="dxa"/>
          </w:tcPr>
          <w:p w:rsidR="006B3408" w:rsidRPr="006B3408" w:rsidRDefault="006B3408" w:rsidP="006B3408">
            <w:pPr>
              <w:widowControl w:val="0"/>
              <w:autoSpaceDE w:val="0"/>
              <w:autoSpaceDN w:val="0"/>
              <w:spacing w:line="240" w:lineRule="auto"/>
              <w:ind w:left="1005"/>
              <w:jc w:val="left"/>
              <w:rPr>
                <w:rFonts w:eastAsia="Times New Roman" w:cs="Times New Roman"/>
                <w:b/>
                <w:lang w:val="id"/>
              </w:rPr>
            </w:pPr>
            <w:r w:rsidRPr="006B3408">
              <w:rPr>
                <w:rFonts w:eastAsia="Times New Roman" w:cs="Times New Roman"/>
                <w:b/>
                <w:lang w:val="id"/>
              </w:rPr>
              <w:t>Keterangan</w:t>
            </w:r>
          </w:p>
        </w:tc>
      </w:tr>
      <w:tr w:rsidR="006B3408" w:rsidRPr="006B3408" w:rsidTr="009531CE">
        <w:trPr>
          <w:trHeight w:val="764"/>
          <w:jc w:val="center"/>
        </w:trPr>
        <w:tc>
          <w:tcPr>
            <w:tcW w:w="2232" w:type="dxa"/>
          </w:tcPr>
          <w:p w:rsidR="006B3408" w:rsidRPr="006B3408" w:rsidRDefault="006B3408" w:rsidP="006B3408">
            <w:pPr>
              <w:widowControl w:val="0"/>
              <w:autoSpaceDE w:val="0"/>
              <w:autoSpaceDN w:val="0"/>
              <w:spacing w:before="9" w:line="240" w:lineRule="auto"/>
              <w:jc w:val="left"/>
              <w:rPr>
                <w:rFonts w:eastAsia="Times New Roman" w:cs="Times New Roman"/>
                <w:sz w:val="13"/>
                <w:lang w:val="id"/>
              </w:rPr>
            </w:pPr>
          </w:p>
          <w:p w:rsidR="006B3408" w:rsidRPr="006B3408" w:rsidRDefault="006B3408" w:rsidP="006B3408">
            <w:pPr>
              <w:widowControl w:val="0"/>
              <w:autoSpaceDE w:val="0"/>
              <w:autoSpaceDN w:val="0"/>
              <w:spacing w:line="240" w:lineRule="auto"/>
              <w:ind w:left="543"/>
              <w:jc w:val="left"/>
              <w:rPr>
                <w:rFonts w:eastAsia="Times New Roman" w:cs="Times New Roman"/>
                <w:sz w:val="20"/>
                <w:lang w:val="id"/>
              </w:rPr>
            </w:pPr>
            <w:r w:rsidRPr="006B3408">
              <w:rPr>
                <w:rFonts w:eastAsia="Times New Roman" w:cs="Times New Roman"/>
                <w:noProof/>
                <w:sz w:val="20"/>
              </w:rPr>
              <mc:AlternateContent>
                <mc:Choice Requires="wpg">
                  <w:drawing>
                    <wp:inline distT="0" distB="0" distL="0" distR="0">
                      <wp:extent cx="772795" cy="299085"/>
                      <wp:effectExtent l="9525" t="9525" r="8255" b="5715"/>
                      <wp:docPr id="82" name="Group 8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2795" cy="299085"/>
                                <a:chOff x="0" y="0"/>
                                <a:chExt cx="1217" cy="471"/>
                              </a:xfrm>
                            </wpg:grpSpPr>
                            <wps:wsp>
                              <wps:cNvPr id="83" name="Rectangle 73"/>
                              <wps:cNvSpPr>
                                <a:spLocks noChangeArrowheads="1"/>
                              </wps:cNvSpPr>
                              <wps:spPr bwMode="auto">
                                <a:xfrm>
                                  <a:off x="7" y="7"/>
                                  <a:ext cx="1203" cy="456"/>
                                </a:xfrm>
                                <a:prstGeom prst="rect">
                                  <a:avLst/>
                                </a:prstGeom>
                                <a:noFill/>
                                <a:ln w="914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8FCA8BF" id="Group 82" o:spid="_x0000_s1026" style="width:60.85pt;height:23.55pt;mso-position-horizontal-relative:char;mso-position-vertical-relative:line" coordsize="1217,4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">
                      <v:rect id="Rectangle 73" o:spid="_x0000_s1027" style="position:absolute;left:7;top:7;width:1203;height:4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NoISsQA&#10;AADbAAAADwAAAGRycy9kb3ducmV2LnhtbESPQWsCMRSE7wX/Q3iCt5qoRWQ1ShGF4qlu99DeXjfP&#10;zdLNy7JJ1/XfG6HQ4zAz3zCb3eAa0VMXas8aZlMFgrj0puZKQ/FxfF6BCBHZYOOZNNwowG47etpg&#10;ZvyVz9TnsRIJwiFDDTbGNpMylJYchqlviZN38Z3DmGRXSdPhNcFdI+dKLaXDmtOCxZb2lsqf/Ndp&#10;+BpOBZ7Ue/3yXX4uD/tc2b4ptJ6Mh9c1iEhD/A//td+MhtUCHl/SD5Db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aCErEAAAA2wAAAA8AAAAAAAAAAAAAAAAAmAIAAGRycy9k&#10;b3ducmV2LnhtbFBLBQYAAAAABAAEAPUAAACJAwAAAAA=&#10;" filled="f" strokeweight=".72pt"/>
                      <w10:anchorlock/>
                    </v:group>
                  </w:pict>
                </mc:Fallback>
              </mc:AlternateContent>
            </w:r>
          </w:p>
        </w:tc>
        <w:tc>
          <w:tcPr>
            <w:tcW w:w="2712" w:type="dxa"/>
          </w:tcPr>
          <w:p w:rsidR="006B3408" w:rsidRPr="006B3408" w:rsidRDefault="006B3408" w:rsidP="006B3408">
            <w:pPr>
              <w:widowControl w:val="0"/>
              <w:autoSpaceDE w:val="0"/>
              <w:autoSpaceDN w:val="0"/>
              <w:spacing w:line="240" w:lineRule="auto"/>
              <w:ind w:left="827"/>
              <w:jc w:val="left"/>
              <w:rPr>
                <w:rFonts w:eastAsia="Times New Roman" w:cs="Times New Roman"/>
                <w:b/>
                <w:i/>
                <w:lang w:val="id"/>
              </w:rPr>
            </w:pPr>
            <w:r w:rsidRPr="006B3408">
              <w:rPr>
                <w:rFonts w:eastAsia="Times New Roman" w:cs="Times New Roman"/>
                <w:b/>
                <w:i/>
                <w:lang w:val="id"/>
              </w:rPr>
              <w:t>Process</w:t>
            </w:r>
          </w:p>
        </w:tc>
        <w:tc>
          <w:tcPr>
            <w:tcW w:w="3228" w:type="dxa"/>
          </w:tcPr>
          <w:p w:rsidR="006B3408" w:rsidRPr="006B3408" w:rsidRDefault="006B3408" w:rsidP="006B3408">
            <w:pPr>
              <w:widowControl w:val="0"/>
              <w:tabs>
                <w:tab w:val="left" w:pos="1173"/>
                <w:tab w:val="left" w:pos="2573"/>
              </w:tabs>
              <w:autoSpaceDE w:val="0"/>
              <w:autoSpaceDN w:val="0"/>
              <w:spacing w:line="240" w:lineRule="auto"/>
              <w:ind w:left="107" w:right="95"/>
              <w:jc w:val="left"/>
              <w:rPr>
                <w:rFonts w:eastAsia="Times New Roman" w:cs="Times New Roman"/>
                <w:lang w:val="id"/>
              </w:rPr>
            </w:pPr>
            <w:r w:rsidRPr="006B3408">
              <w:rPr>
                <w:rFonts w:eastAsia="Times New Roman" w:cs="Times New Roman"/>
                <w:b/>
                <w:lang w:val="id"/>
              </w:rPr>
              <w:t>Proses</w:t>
            </w:r>
            <w:r w:rsidRPr="006B3408">
              <w:rPr>
                <w:rFonts w:eastAsia="Times New Roman" w:cs="Times New Roman"/>
                <w:b/>
                <w:lang w:val="id"/>
              </w:rPr>
              <w:tab/>
            </w:r>
            <w:r w:rsidRPr="006B3408">
              <w:rPr>
                <w:rFonts w:eastAsia="Times New Roman" w:cs="Times New Roman"/>
                <w:lang w:val="id"/>
              </w:rPr>
              <w:t>digunakan</w:t>
            </w:r>
            <w:r w:rsidRPr="006B3408">
              <w:rPr>
                <w:rFonts w:eastAsia="Times New Roman" w:cs="Times New Roman"/>
                <w:lang w:val="id"/>
              </w:rPr>
              <w:tab/>
            </w:r>
            <w:r w:rsidRPr="006B3408">
              <w:rPr>
                <w:rFonts w:eastAsia="Times New Roman" w:cs="Times New Roman"/>
                <w:spacing w:val="-4"/>
                <w:lang w:val="id"/>
              </w:rPr>
              <w:t xml:space="preserve">untuk </w:t>
            </w:r>
            <w:r w:rsidRPr="006B3408">
              <w:rPr>
                <w:rFonts w:eastAsia="Times New Roman" w:cs="Times New Roman"/>
                <w:lang w:val="id"/>
              </w:rPr>
              <w:t>mewakili suatu</w:t>
            </w:r>
            <w:r w:rsidRPr="006B3408">
              <w:rPr>
                <w:rFonts w:eastAsia="Times New Roman" w:cs="Times New Roman"/>
                <w:spacing w:val="-1"/>
                <w:lang w:val="id"/>
              </w:rPr>
              <w:t xml:space="preserve"> </w:t>
            </w:r>
            <w:r w:rsidRPr="006B3408">
              <w:rPr>
                <w:rFonts w:eastAsia="Times New Roman" w:cs="Times New Roman"/>
                <w:lang w:val="id"/>
              </w:rPr>
              <w:t>proses</w:t>
            </w:r>
          </w:p>
        </w:tc>
      </w:tr>
      <w:tr w:rsidR="006B3408" w:rsidRPr="006B3408" w:rsidTr="009531CE">
        <w:trPr>
          <w:trHeight w:val="1116"/>
          <w:jc w:val="center"/>
        </w:trPr>
        <w:tc>
          <w:tcPr>
            <w:tcW w:w="2232" w:type="dxa"/>
          </w:tcPr>
          <w:p w:rsidR="006B3408" w:rsidRPr="006B3408" w:rsidRDefault="006B3408" w:rsidP="006B3408">
            <w:pPr>
              <w:widowControl w:val="0"/>
              <w:autoSpaceDE w:val="0"/>
              <w:autoSpaceDN w:val="0"/>
              <w:spacing w:before="1" w:line="240" w:lineRule="auto"/>
              <w:jc w:val="left"/>
              <w:rPr>
                <w:rFonts w:eastAsia="Times New Roman" w:cs="Times New Roman"/>
                <w:sz w:val="21"/>
                <w:lang w:val="id"/>
              </w:rPr>
            </w:pPr>
          </w:p>
          <w:p w:rsidR="006B3408" w:rsidRPr="006B3408" w:rsidRDefault="006B3408" w:rsidP="006B3408">
            <w:pPr>
              <w:widowControl w:val="0"/>
              <w:autoSpaceDE w:val="0"/>
              <w:autoSpaceDN w:val="0"/>
              <w:spacing w:line="240" w:lineRule="auto"/>
              <w:ind w:left="659"/>
              <w:jc w:val="left"/>
              <w:rPr>
                <w:rFonts w:eastAsia="Times New Roman" w:cs="Times New Roman"/>
                <w:sz w:val="20"/>
                <w:lang w:val="id"/>
              </w:rPr>
            </w:pPr>
            <w:r w:rsidRPr="006B3408">
              <w:rPr>
                <w:rFonts w:eastAsia="Times New Roman" w:cs="Times New Roman"/>
                <w:noProof/>
                <w:sz w:val="20"/>
              </w:rPr>
              <mc:AlternateContent>
                <mc:Choice Requires="wpg">
                  <w:drawing>
                    <wp:inline distT="0" distB="0" distL="0" distR="0">
                      <wp:extent cx="586740" cy="410210"/>
                      <wp:effectExtent l="9525" t="9525" r="13335" b="8890"/>
                      <wp:docPr id="80" name="Group 8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6740" cy="410210"/>
                                <a:chOff x="0" y="0"/>
                                <a:chExt cx="924" cy="646"/>
                              </a:xfrm>
                            </wpg:grpSpPr>
                            <wps:wsp>
                              <wps:cNvPr id="81" name="Freeform 71"/>
                              <wps:cNvSpPr>
                                <a:spLocks/>
                              </wps:cNvSpPr>
                              <wps:spPr bwMode="auto">
                                <a:xfrm>
                                  <a:off x="7" y="7"/>
                                  <a:ext cx="910" cy="632"/>
                                </a:xfrm>
                                <a:custGeom>
                                  <a:avLst/>
                                  <a:gdLst>
                                    <a:gd name="T0" fmla="+- 0 463 7"/>
                                    <a:gd name="T1" fmla="*/ T0 w 910"/>
                                    <a:gd name="T2" fmla="+- 0 7 7"/>
                                    <a:gd name="T3" fmla="*/ 7 h 632"/>
                                    <a:gd name="T4" fmla="+- 0 7 7"/>
                                    <a:gd name="T5" fmla="*/ T4 w 910"/>
                                    <a:gd name="T6" fmla="+- 0 322 7"/>
                                    <a:gd name="T7" fmla="*/ 322 h 632"/>
                                    <a:gd name="T8" fmla="+- 0 463 7"/>
                                    <a:gd name="T9" fmla="*/ T8 w 910"/>
                                    <a:gd name="T10" fmla="+- 0 638 7"/>
                                    <a:gd name="T11" fmla="*/ 638 h 632"/>
                                    <a:gd name="T12" fmla="+- 0 917 7"/>
                                    <a:gd name="T13" fmla="*/ T12 w 910"/>
                                    <a:gd name="T14" fmla="+- 0 322 7"/>
                                    <a:gd name="T15" fmla="*/ 322 h 632"/>
                                    <a:gd name="T16" fmla="+- 0 463 7"/>
                                    <a:gd name="T17" fmla="*/ T16 w 910"/>
                                    <a:gd name="T18" fmla="+- 0 7 7"/>
                                    <a:gd name="T19" fmla="*/ 7 h 632"/>
                                  </a:gdLst>
                                  <a:ahLst/>
                                  <a:cxnLst>
                                    <a:cxn ang="0">
                                      <a:pos x="T1" y="T3"/>
                                    </a:cxn>
                                    <a:cxn ang="0">
                                      <a:pos x="T5" y="T7"/>
                                    </a:cxn>
                                    <a:cxn ang="0">
                                      <a:pos x="T9" y="T11"/>
                                    </a:cxn>
                                    <a:cxn ang="0">
                                      <a:pos x="T13" y="T15"/>
                                    </a:cxn>
                                    <a:cxn ang="0">
                                      <a:pos x="T17" y="T19"/>
                                    </a:cxn>
                                  </a:cxnLst>
                                  <a:rect l="0" t="0" r="r" b="b"/>
                                  <a:pathLst>
                                    <a:path w="910" h="632">
                                      <a:moveTo>
                                        <a:pt x="456" y="0"/>
                                      </a:moveTo>
                                      <a:lnTo>
                                        <a:pt x="0" y="315"/>
                                      </a:lnTo>
                                      <a:lnTo>
                                        <a:pt x="456" y="631"/>
                                      </a:lnTo>
                                      <a:lnTo>
                                        <a:pt x="910" y="315"/>
                                      </a:lnTo>
                                      <a:lnTo>
                                        <a:pt x="456" y="0"/>
                                      </a:lnTo>
                                      <a:close/>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D5B93AF" id="Group 80" o:spid="_x0000_s1026" style="width:46.2pt;height:32.3pt;mso-position-horizontal-relative:char;mso-position-vertical-relative:line" coordsize="924,6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">
                      <v:shape id="Freeform 71" o:spid="_x0000_s1027" style="position:absolute;left:7;top:7;width:910;height:632;visibility:visible;mso-wrap-style:square;v-text-anchor:top" coordsize="910,6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MN8EA&#10;AADbAAAADwAAAGRycy9kb3ducmV2LnhtbESPT4vCMBTE78J+h/AW9iJr2qIi1VSWBdGr/+6P5m1b&#10;27yUJrb1228EweMwM79hNtvRNKKnzlWWFcSzCARxbnXFhYLLefe9AuE8ssbGMil4kINt9jHZYKrt&#10;wEfqT74QAcIuRQWl920qpctLMuhmtiUO3p/tDPogu0LqDocAN41MomgpDVYcFkps6bekvD7djYL5&#10;Ynnt97fD0NZ7/5jyOYlzlyj19Tn+rEF4Gv07/GoftIJVDM8v4QfI7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YqDDfBAAAA2wAAAA8AAAAAAAAAAAAAAAAAmAIAAGRycy9kb3du&#10;cmV2LnhtbFBLBQYAAAAABAAEAPUAAACGAwAAAAA=&#10;" path="m456,l,315,456,631,910,315,456,xe" filled="f" strokeweight=".72pt">
                        <v:path arrowok="t" o:connecttype="custom" o:connectlocs="456,7;0,322;456,638;910,322;456,7" o:connectangles="0,0,0,0,0"/>
                      </v:shape>
                      <w10:anchorlock/>
                    </v:group>
                  </w:pict>
                </mc:Fallback>
              </mc:AlternateContent>
            </w:r>
          </w:p>
        </w:tc>
        <w:tc>
          <w:tcPr>
            <w:tcW w:w="2712" w:type="dxa"/>
          </w:tcPr>
          <w:p w:rsidR="006B3408" w:rsidRPr="006B3408" w:rsidRDefault="006B3408" w:rsidP="006B3408">
            <w:pPr>
              <w:widowControl w:val="0"/>
              <w:autoSpaceDE w:val="0"/>
              <w:autoSpaceDN w:val="0"/>
              <w:spacing w:before="1" w:line="240" w:lineRule="auto"/>
              <w:jc w:val="left"/>
              <w:rPr>
                <w:rFonts w:eastAsia="Times New Roman" w:cs="Times New Roman"/>
                <w:sz w:val="36"/>
                <w:lang w:val="id"/>
              </w:rPr>
            </w:pPr>
          </w:p>
          <w:p w:rsidR="006B3408" w:rsidRPr="006B3408" w:rsidRDefault="006B3408" w:rsidP="006B3408">
            <w:pPr>
              <w:widowControl w:val="0"/>
              <w:autoSpaceDE w:val="0"/>
              <w:autoSpaceDN w:val="0"/>
              <w:spacing w:line="240" w:lineRule="auto"/>
              <w:ind w:left="409" w:right="404"/>
              <w:jc w:val="center"/>
              <w:rPr>
                <w:rFonts w:eastAsia="Times New Roman" w:cs="Times New Roman"/>
                <w:b/>
                <w:i/>
                <w:lang w:val="id"/>
              </w:rPr>
            </w:pPr>
            <w:r w:rsidRPr="006B3408">
              <w:rPr>
                <w:rFonts w:eastAsia="Times New Roman" w:cs="Times New Roman"/>
                <w:b/>
                <w:i/>
                <w:lang w:val="id"/>
              </w:rPr>
              <w:t>Decision</w:t>
            </w:r>
          </w:p>
        </w:tc>
        <w:tc>
          <w:tcPr>
            <w:tcW w:w="3228" w:type="dxa"/>
          </w:tcPr>
          <w:p w:rsidR="006B3408" w:rsidRPr="006B3408" w:rsidRDefault="006B3408" w:rsidP="006B3408">
            <w:pPr>
              <w:widowControl w:val="0"/>
              <w:tabs>
                <w:tab w:val="left" w:pos="1840"/>
              </w:tabs>
              <w:autoSpaceDE w:val="0"/>
              <w:autoSpaceDN w:val="0"/>
              <w:spacing w:line="237" w:lineRule="auto"/>
              <w:ind w:left="107" w:right="93"/>
              <w:rPr>
                <w:rFonts w:eastAsia="Times New Roman" w:cs="Times New Roman"/>
                <w:lang w:val="id"/>
              </w:rPr>
            </w:pPr>
            <w:r w:rsidRPr="006B3408">
              <w:rPr>
                <w:rFonts w:eastAsia="Times New Roman" w:cs="Times New Roman"/>
                <w:b/>
                <w:i/>
                <w:lang w:val="id"/>
              </w:rPr>
              <w:t>Decision</w:t>
            </w:r>
            <w:r w:rsidRPr="006B3408">
              <w:rPr>
                <w:rFonts w:eastAsia="Times New Roman" w:cs="Times New Roman"/>
                <w:b/>
                <w:i/>
                <w:lang w:val="id"/>
              </w:rPr>
              <w:tab/>
            </w:r>
            <w:r w:rsidRPr="006B3408">
              <w:rPr>
                <w:rFonts w:eastAsia="Times New Roman" w:cs="Times New Roman"/>
                <w:b/>
                <w:spacing w:val="-3"/>
                <w:lang w:val="id"/>
              </w:rPr>
              <w:t xml:space="preserve">(Keputusan) </w:t>
            </w:r>
            <w:r w:rsidRPr="006B3408">
              <w:rPr>
                <w:rFonts w:eastAsia="Times New Roman" w:cs="Times New Roman"/>
                <w:lang w:val="id"/>
              </w:rPr>
              <w:t>digunakan untuk suatu penyelesaian kondisi dalam program</w:t>
            </w:r>
          </w:p>
        </w:tc>
      </w:tr>
      <w:tr w:rsidR="006B3408" w:rsidRPr="006B3408" w:rsidTr="009531CE">
        <w:trPr>
          <w:trHeight w:val="995"/>
          <w:jc w:val="center"/>
        </w:trPr>
        <w:tc>
          <w:tcPr>
            <w:tcW w:w="2232" w:type="dxa"/>
          </w:tcPr>
          <w:p w:rsidR="006B3408" w:rsidRPr="006B3408" w:rsidRDefault="006B3408" w:rsidP="006B3408">
            <w:pPr>
              <w:widowControl w:val="0"/>
              <w:autoSpaceDE w:val="0"/>
              <w:autoSpaceDN w:val="0"/>
              <w:spacing w:before="9" w:line="240" w:lineRule="auto"/>
              <w:jc w:val="left"/>
              <w:rPr>
                <w:rFonts w:eastAsia="Times New Roman" w:cs="Times New Roman"/>
                <w:sz w:val="18"/>
                <w:lang w:val="id"/>
              </w:rPr>
            </w:pPr>
          </w:p>
          <w:p w:rsidR="006B3408" w:rsidRPr="006B3408" w:rsidRDefault="006B3408" w:rsidP="006B3408">
            <w:pPr>
              <w:widowControl w:val="0"/>
              <w:autoSpaceDE w:val="0"/>
              <w:autoSpaceDN w:val="0"/>
              <w:spacing w:line="240" w:lineRule="auto"/>
              <w:ind w:left="603"/>
              <w:jc w:val="left"/>
              <w:rPr>
                <w:rFonts w:eastAsia="Times New Roman" w:cs="Times New Roman"/>
                <w:sz w:val="20"/>
                <w:lang w:val="id"/>
              </w:rPr>
            </w:pPr>
            <w:r w:rsidRPr="006B3408">
              <w:rPr>
                <w:rFonts w:eastAsia="Times New Roman" w:cs="Times New Roman"/>
                <w:noProof/>
                <w:sz w:val="20"/>
              </w:rPr>
              <mc:AlternateContent>
                <mc:Choice Requires="wpg">
                  <w:drawing>
                    <wp:inline distT="0" distB="0" distL="0" distR="0">
                      <wp:extent cx="710565" cy="323215"/>
                      <wp:effectExtent l="9525" t="9525" r="3810" b="635"/>
                      <wp:docPr id="78" name="Group 7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0565" cy="323215"/>
                                <a:chOff x="0" y="0"/>
                                <a:chExt cx="1119" cy="509"/>
                              </a:xfrm>
                            </wpg:grpSpPr>
                            <wps:wsp>
                              <wps:cNvPr id="79" name="AutoShape 69"/>
                              <wps:cNvSpPr>
                                <a:spLocks/>
                              </wps:cNvSpPr>
                              <wps:spPr bwMode="auto">
                                <a:xfrm>
                                  <a:off x="7" y="7"/>
                                  <a:ext cx="1104" cy="495"/>
                                </a:xfrm>
                                <a:custGeom>
                                  <a:avLst/>
                                  <a:gdLst>
                                    <a:gd name="T0" fmla="+- 0 7 7"/>
                                    <a:gd name="T1" fmla="*/ T0 w 1104"/>
                                    <a:gd name="T2" fmla="+- 0 7 7"/>
                                    <a:gd name="T3" fmla="*/ 7 h 495"/>
                                    <a:gd name="T4" fmla="+- 0 7 7"/>
                                    <a:gd name="T5" fmla="*/ T4 w 1104"/>
                                    <a:gd name="T6" fmla="+- 0 502 7"/>
                                    <a:gd name="T7" fmla="*/ 502 h 495"/>
                                    <a:gd name="T8" fmla="+- 0 1111 7"/>
                                    <a:gd name="T9" fmla="*/ T8 w 1104"/>
                                    <a:gd name="T10" fmla="+- 0 502 7"/>
                                    <a:gd name="T11" fmla="*/ 502 h 495"/>
                                    <a:gd name="T12" fmla="+- 0 1111 7"/>
                                    <a:gd name="T13" fmla="*/ T12 w 1104"/>
                                    <a:gd name="T14" fmla="+- 0 7 7"/>
                                    <a:gd name="T15" fmla="*/ 7 h 495"/>
                                    <a:gd name="T16" fmla="+- 0 7 7"/>
                                    <a:gd name="T17" fmla="*/ T16 w 1104"/>
                                    <a:gd name="T18" fmla="+- 0 7 7"/>
                                    <a:gd name="T19" fmla="*/ 7 h 495"/>
                                    <a:gd name="T20" fmla="+- 0 139 7"/>
                                    <a:gd name="T21" fmla="*/ T20 w 1104"/>
                                    <a:gd name="T22" fmla="+- 0 7 7"/>
                                    <a:gd name="T23" fmla="*/ 7 h 495"/>
                                    <a:gd name="T24" fmla="+- 0 139 7"/>
                                    <a:gd name="T25" fmla="*/ T24 w 1104"/>
                                    <a:gd name="T26" fmla="+- 0 502 7"/>
                                    <a:gd name="T27" fmla="*/ 502 h 495"/>
                                    <a:gd name="T28" fmla="+- 0 977 7"/>
                                    <a:gd name="T29" fmla="*/ T28 w 1104"/>
                                    <a:gd name="T30" fmla="+- 0 7 7"/>
                                    <a:gd name="T31" fmla="*/ 7 h 495"/>
                                    <a:gd name="T32" fmla="+- 0 977 7"/>
                                    <a:gd name="T33" fmla="*/ T32 w 1104"/>
                                    <a:gd name="T34" fmla="+- 0 502 7"/>
                                    <a:gd name="T35" fmla="*/ 502 h 4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104" h="495">
                                      <a:moveTo>
                                        <a:pt x="0" y="0"/>
                                      </a:moveTo>
                                      <a:lnTo>
                                        <a:pt x="0" y="495"/>
                                      </a:lnTo>
                                      <a:lnTo>
                                        <a:pt x="1104" y="495"/>
                                      </a:lnTo>
                                      <a:lnTo>
                                        <a:pt x="1104" y="0"/>
                                      </a:lnTo>
                                      <a:lnTo>
                                        <a:pt x="0" y="0"/>
                                      </a:lnTo>
                                      <a:close/>
                                      <a:moveTo>
                                        <a:pt x="132" y="0"/>
                                      </a:moveTo>
                                      <a:lnTo>
                                        <a:pt x="132" y="495"/>
                                      </a:lnTo>
                                      <a:moveTo>
                                        <a:pt x="970" y="0"/>
                                      </a:moveTo>
                                      <a:lnTo>
                                        <a:pt x="970" y="495"/>
                                      </a:lnTo>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453593B" id="Group 78" o:spid="_x0000_s1026" style="width:55.95pt;height:25.45pt;mso-position-horizontal-relative:char;mso-position-vertical-relative:line" coordsize="1119,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">
                      <v:shape id="AutoShape 69" o:spid="_x0000_s1027" style="position:absolute;left:7;top:7;width:1104;height:495;visibility:visible;mso-wrap-style:square;v-text-anchor:top" coordsize="1104,4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PQ+MUA&#10;AADbAAAADwAAAGRycy9kb3ducmV2LnhtbESPT2sCMRTE74V+h/AEbzWrQruuRhH/YA9Fqq2eH5vn&#10;ZunmZd1EXb+9KRR6HGbmN8xk1tpKXKnxpWMF/V4Cgjh3uuRCwffX+iUF4QOyxsoxKbiTh9n0+WmC&#10;mXY33tF1HwoRIewzVGBCqDMpfW7Iou+5mjh6J9dYDFE2hdQN3iLcVnKQJK/SYslxwWBNC0P5z/5i&#10;Faw+2svxnJrl56baYn1IN/PzYqhUt9POxyACteE//Nd+1wreRvD7Jf4AOX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A9D4xQAAANsAAAAPAAAAAAAAAAAAAAAAAJgCAABkcnMv&#10;ZG93bnJldi54bWxQSwUGAAAAAAQABAD1AAAAigMAAAAA&#10;" path="m,l,495r1104,l1104,,,xm132,r,495m970,r,495e" filled="f" strokeweight=".72pt">
                        <v:path arrowok="t" o:connecttype="custom" o:connectlocs="0,7;0,502;1104,502;1104,7;0,7;132,7;132,502;970,7;970,502" o:connectangles="0,0,0,0,0,0,0,0,0"/>
                      </v:shape>
                      <w10:anchorlock/>
                    </v:group>
                  </w:pict>
                </mc:Fallback>
              </mc:AlternateContent>
            </w:r>
          </w:p>
        </w:tc>
        <w:tc>
          <w:tcPr>
            <w:tcW w:w="2712" w:type="dxa"/>
          </w:tcPr>
          <w:p w:rsidR="006B3408" w:rsidRPr="006B3408" w:rsidRDefault="006B3408" w:rsidP="006B3408">
            <w:pPr>
              <w:widowControl w:val="0"/>
              <w:autoSpaceDE w:val="0"/>
              <w:autoSpaceDN w:val="0"/>
              <w:spacing w:before="1" w:line="240" w:lineRule="auto"/>
              <w:jc w:val="left"/>
              <w:rPr>
                <w:rFonts w:eastAsia="Times New Roman" w:cs="Times New Roman"/>
                <w:sz w:val="36"/>
                <w:lang w:val="id"/>
              </w:rPr>
            </w:pPr>
          </w:p>
          <w:p w:rsidR="006B3408" w:rsidRPr="006B3408" w:rsidRDefault="006B3408" w:rsidP="006B3408">
            <w:pPr>
              <w:widowControl w:val="0"/>
              <w:autoSpaceDE w:val="0"/>
              <w:autoSpaceDN w:val="0"/>
              <w:spacing w:line="240" w:lineRule="auto"/>
              <w:ind w:left="458"/>
              <w:jc w:val="left"/>
              <w:rPr>
                <w:rFonts w:eastAsia="Times New Roman" w:cs="Times New Roman"/>
                <w:b/>
                <w:i/>
                <w:lang w:val="id"/>
              </w:rPr>
            </w:pPr>
            <w:r w:rsidRPr="006B3408">
              <w:rPr>
                <w:rFonts w:eastAsia="Times New Roman" w:cs="Times New Roman"/>
                <w:b/>
                <w:i/>
                <w:lang w:val="id"/>
              </w:rPr>
              <w:t>Predefined Proses</w:t>
            </w:r>
          </w:p>
        </w:tc>
        <w:tc>
          <w:tcPr>
            <w:tcW w:w="3228" w:type="dxa"/>
          </w:tcPr>
          <w:p w:rsidR="006B3408" w:rsidRPr="006B3408" w:rsidRDefault="006B3408" w:rsidP="006B3408">
            <w:pPr>
              <w:widowControl w:val="0"/>
              <w:autoSpaceDE w:val="0"/>
              <w:autoSpaceDN w:val="0"/>
              <w:spacing w:line="240" w:lineRule="auto"/>
              <w:ind w:left="107" w:right="96"/>
              <w:rPr>
                <w:rFonts w:eastAsia="Times New Roman" w:cs="Times New Roman"/>
                <w:lang w:val="id"/>
              </w:rPr>
            </w:pPr>
            <w:r w:rsidRPr="006B3408">
              <w:rPr>
                <w:rFonts w:eastAsia="Times New Roman" w:cs="Times New Roman"/>
                <w:b/>
                <w:i/>
                <w:lang w:val="id"/>
              </w:rPr>
              <w:t xml:space="preserve">Predefined </w:t>
            </w:r>
            <w:r w:rsidRPr="006B3408">
              <w:rPr>
                <w:rFonts w:eastAsia="Times New Roman" w:cs="Times New Roman"/>
                <w:b/>
                <w:lang w:val="id"/>
              </w:rPr>
              <w:t xml:space="preserve">Proses </w:t>
            </w:r>
            <w:r w:rsidRPr="006B3408">
              <w:rPr>
                <w:rFonts w:eastAsia="Times New Roman" w:cs="Times New Roman"/>
                <w:lang w:val="id"/>
              </w:rPr>
              <w:t>digunakan untuk proses yang detilnya terpisah.</w:t>
            </w:r>
          </w:p>
        </w:tc>
      </w:tr>
      <w:tr w:rsidR="006B3408" w:rsidRPr="006B3408" w:rsidTr="009531CE">
        <w:trPr>
          <w:trHeight w:val="821"/>
          <w:jc w:val="center"/>
        </w:trPr>
        <w:tc>
          <w:tcPr>
            <w:tcW w:w="2232" w:type="dxa"/>
          </w:tcPr>
          <w:p w:rsidR="006B3408" w:rsidRPr="006B3408" w:rsidRDefault="006B3408" w:rsidP="006B3408">
            <w:pPr>
              <w:widowControl w:val="0"/>
              <w:autoSpaceDE w:val="0"/>
              <w:autoSpaceDN w:val="0"/>
              <w:spacing w:before="2" w:line="240" w:lineRule="auto"/>
              <w:jc w:val="left"/>
              <w:rPr>
                <w:rFonts w:eastAsia="Times New Roman" w:cs="Times New Roman"/>
                <w:sz w:val="23"/>
                <w:lang w:val="id"/>
              </w:rPr>
            </w:pPr>
          </w:p>
          <w:p w:rsidR="006B3408" w:rsidRPr="006B3408" w:rsidRDefault="006B3408" w:rsidP="006B3408">
            <w:pPr>
              <w:widowControl w:val="0"/>
              <w:autoSpaceDE w:val="0"/>
              <w:autoSpaceDN w:val="0"/>
              <w:spacing w:line="240" w:lineRule="auto"/>
              <w:ind w:left="543"/>
              <w:jc w:val="left"/>
              <w:rPr>
                <w:rFonts w:eastAsia="Times New Roman" w:cs="Times New Roman"/>
                <w:sz w:val="20"/>
                <w:lang w:val="id"/>
              </w:rPr>
            </w:pPr>
            <w:r w:rsidRPr="006B3408">
              <w:rPr>
                <w:rFonts w:eastAsia="Times New Roman" w:cs="Times New Roman"/>
                <w:noProof/>
                <w:sz w:val="20"/>
              </w:rPr>
              <mc:AlternateContent>
                <mc:Choice Requires="wpg">
                  <w:drawing>
                    <wp:inline distT="0" distB="0" distL="0" distR="0">
                      <wp:extent cx="782320" cy="268605"/>
                      <wp:effectExtent l="9525" t="9525" r="8255" b="7620"/>
                      <wp:docPr id="76" name="Group 7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2320" cy="268605"/>
                                <a:chOff x="0" y="0"/>
                                <a:chExt cx="1232" cy="423"/>
                              </a:xfrm>
                            </wpg:grpSpPr>
                            <wps:wsp>
                              <wps:cNvPr id="77" name="Freeform 67"/>
                              <wps:cNvSpPr>
                                <a:spLocks/>
                              </wps:cNvSpPr>
                              <wps:spPr bwMode="auto">
                                <a:xfrm>
                                  <a:off x="7" y="7"/>
                                  <a:ext cx="1217" cy="408"/>
                                </a:xfrm>
                                <a:custGeom>
                                  <a:avLst/>
                                  <a:gdLst>
                                    <a:gd name="T0" fmla="+- 0 211 7"/>
                                    <a:gd name="T1" fmla="*/ T0 w 1217"/>
                                    <a:gd name="T2" fmla="+- 0 7 7"/>
                                    <a:gd name="T3" fmla="*/ 7 h 408"/>
                                    <a:gd name="T4" fmla="+- 0 132 7"/>
                                    <a:gd name="T5" fmla="*/ T4 w 1217"/>
                                    <a:gd name="T6" fmla="+- 0 23 7"/>
                                    <a:gd name="T7" fmla="*/ 23 h 408"/>
                                    <a:gd name="T8" fmla="+- 0 67 7"/>
                                    <a:gd name="T9" fmla="*/ T8 w 1217"/>
                                    <a:gd name="T10" fmla="+- 0 67 7"/>
                                    <a:gd name="T11" fmla="*/ 67 h 408"/>
                                    <a:gd name="T12" fmla="+- 0 23 7"/>
                                    <a:gd name="T13" fmla="*/ T12 w 1217"/>
                                    <a:gd name="T14" fmla="+- 0 132 7"/>
                                    <a:gd name="T15" fmla="*/ 132 h 408"/>
                                    <a:gd name="T16" fmla="+- 0 7 7"/>
                                    <a:gd name="T17" fmla="*/ T16 w 1217"/>
                                    <a:gd name="T18" fmla="+- 0 211 7"/>
                                    <a:gd name="T19" fmla="*/ 211 h 408"/>
                                    <a:gd name="T20" fmla="+- 0 23 7"/>
                                    <a:gd name="T21" fmla="*/ T20 w 1217"/>
                                    <a:gd name="T22" fmla="+- 0 291 7"/>
                                    <a:gd name="T23" fmla="*/ 291 h 408"/>
                                    <a:gd name="T24" fmla="+- 0 67 7"/>
                                    <a:gd name="T25" fmla="*/ T24 w 1217"/>
                                    <a:gd name="T26" fmla="+- 0 356 7"/>
                                    <a:gd name="T27" fmla="*/ 356 h 408"/>
                                    <a:gd name="T28" fmla="+- 0 132 7"/>
                                    <a:gd name="T29" fmla="*/ T28 w 1217"/>
                                    <a:gd name="T30" fmla="+- 0 399 7"/>
                                    <a:gd name="T31" fmla="*/ 399 h 408"/>
                                    <a:gd name="T32" fmla="+- 0 211 7"/>
                                    <a:gd name="T33" fmla="*/ T32 w 1217"/>
                                    <a:gd name="T34" fmla="+- 0 415 7"/>
                                    <a:gd name="T35" fmla="*/ 415 h 408"/>
                                    <a:gd name="T36" fmla="+- 0 1020 7"/>
                                    <a:gd name="T37" fmla="*/ T36 w 1217"/>
                                    <a:gd name="T38" fmla="+- 0 415 7"/>
                                    <a:gd name="T39" fmla="*/ 415 h 408"/>
                                    <a:gd name="T40" fmla="+- 0 1099 7"/>
                                    <a:gd name="T41" fmla="*/ T40 w 1217"/>
                                    <a:gd name="T42" fmla="+- 0 399 7"/>
                                    <a:gd name="T43" fmla="*/ 399 h 408"/>
                                    <a:gd name="T44" fmla="+- 0 1164 7"/>
                                    <a:gd name="T45" fmla="*/ T44 w 1217"/>
                                    <a:gd name="T46" fmla="+- 0 356 7"/>
                                    <a:gd name="T47" fmla="*/ 356 h 408"/>
                                    <a:gd name="T48" fmla="+- 0 1208 7"/>
                                    <a:gd name="T49" fmla="*/ T48 w 1217"/>
                                    <a:gd name="T50" fmla="+- 0 291 7"/>
                                    <a:gd name="T51" fmla="*/ 291 h 408"/>
                                    <a:gd name="T52" fmla="+- 0 1224 7"/>
                                    <a:gd name="T53" fmla="*/ T52 w 1217"/>
                                    <a:gd name="T54" fmla="+- 0 211 7"/>
                                    <a:gd name="T55" fmla="*/ 211 h 408"/>
                                    <a:gd name="T56" fmla="+- 0 1208 7"/>
                                    <a:gd name="T57" fmla="*/ T56 w 1217"/>
                                    <a:gd name="T58" fmla="+- 0 132 7"/>
                                    <a:gd name="T59" fmla="*/ 132 h 408"/>
                                    <a:gd name="T60" fmla="+- 0 1164 7"/>
                                    <a:gd name="T61" fmla="*/ T60 w 1217"/>
                                    <a:gd name="T62" fmla="+- 0 67 7"/>
                                    <a:gd name="T63" fmla="*/ 67 h 408"/>
                                    <a:gd name="T64" fmla="+- 0 1099 7"/>
                                    <a:gd name="T65" fmla="*/ T64 w 1217"/>
                                    <a:gd name="T66" fmla="+- 0 23 7"/>
                                    <a:gd name="T67" fmla="*/ 23 h 408"/>
                                    <a:gd name="T68" fmla="+- 0 1020 7"/>
                                    <a:gd name="T69" fmla="*/ T68 w 1217"/>
                                    <a:gd name="T70" fmla="+- 0 7 7"/>
                                    <a:gd name="T71" fmla="*/ 7 h 408"/>
                                    <a:gd name="T72" fmla="+- 0 211 7"/>
                                    <a:gd name="T73" fmla="*/ T72 w 1217"/>
                                    <a:gd name="T74" fmla="+- 0 7 7"/>
                                    <a:gd name="T75" fmla="*/ 7 h 40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217" h="408">
                                      <a:moveTo>
                                        <a:pt x="204" y="0"/>
                                      </a:moveTo>
                                      <a:lnTo>
                                        <a:pt x="125" y="16"/>
                                      </a:lnTo>
                                      <a:lnTo>
                                        <a:pt x="60" y="60"/>
                                      </a:lnTo>
                                      <a:lnTo>
                                        <a:pt x="16" y="125"/>
                                      </a:lnTo>
                                      <a:lnTo>
                                        <a:pt x="0" y="204"/>
                                      </a:lnTo>
                                      <a:lnTo>
                                        <a:pt x="16" y="284"/>
                                      </a:lnTo>
                                      <a:lnTo>
                                        <a:pt x="60" y="349"/>
                                      </a:lnTo>
                                      <a:lnTo>
                                        <a:pt x="125" y="392"/>
                                      </a:lnTo>
                                      <a:lnTo>
                                        <a:pt x="204" y="408"/>
                                      </a:lnTo>
                                      <a:lnTo>
                                        <a:pt x="1013" y="408"/>
                                      </a:lnTo>
                                      <a:lnTo>
                                        <a:pt x="1092" y="392"/>
                                      </a:lnTo>
                                      <a:lnTo>
                                        <a:pt x="1157" y="349"/>
                                      </a:lnTo>
                                      <a:lnTo>
                                        <a:pt x="1201" y="284"/>
                                      </a:lnTo>
                                      <a:lnTo>
                                        <a:pt x="1217" y="204"/>
                                      </a:lnTo>
                                      <a:lnTo>
                                        <a:pt x="1201" y="125"/>
                                      </a:lnTo>
                                      <a:lnTo>
                                        <a:pt x="1157" y="60"/>
                                      </a:lnTo>
                                      <a:lnTo>
                                        <a:pt x="1092" y="16"/>
                                      </a:lnTo>
                                      <a:lnTo>
                                        <a:pt x="1013" y="0"/>
                                      </a:lnTo>
                                      <a:lnTo>
                                        <a:pt x="204" y="0"/>
                                      </a:lnTo>
                                      <a:close/>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811DCE5" id="Group 76" o:spid="_x0000_s1026" style="width:61.6pt;height:21.15pt;mso-position-horizontal-relative:char;mso-position-vertical-relative:line" coordsize="1232,4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">
                      <v:shape id="Freeform 67" o:spid="_x0000_s1027" style="position:absolute;left:7;top:7;width:1217;height:408;visibility:visible;mso-wrap-style:square;v-text-anchor:top" coordsize="1217,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9nM8UA&#10;AADbAAAADwAAAGRycy9kb3ducmV2LnhtbESPQWvCQBSE7wX/w/KE3upGS41EV5FIsQd7qHrw+Mg+&#10;k2D2bcxu47a/3i0IPQ4z8w2zWAXTiJ46V1tWMB4lIIgLq2suFRwP7y8zEM4ja2wsk4IfcrBaDp4W&#10;mGl74y/q974UEcIuQwWV920mpSsqMuhGtiWO3tl2Bn2UXSl1h7cIN42cJMlUGqw5LlTYUl5Rcdl/&#10;GwX5ZvvbtCcTXsN1a9/y6/lzl/ZKPQ/Deg7CU/D/4Uf7QytIU/j7En+AX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T2czxQAAANsAAAAPAAAAAAAAAAAAAAAAAJgCAABkcnMv&#10;ZG93bnJldi54bWxQSwUGAAAAAAQABAD1AAAAigMAAAAA&#10;" path="m204,l125,16,60,60,16,125,,204r16,80l60,349r65,43l204,408r809,l1092,392r65,-43l1201,284r16,-80l1201,125,1157,60,1092,16,1013,,204,xe" filled="f" strokeweight=".72pt">
                        <v:path arrowok="t" o:connecttype="custom" o:connectlocs="204,7;125,23;60,67;16,132;0,211;16,291;60,356;125,399;204,415;1013,415;1092,399;1157,356;1201,291;1217,211;1201,132;1157,67;1092,23;1013,7;204,7" o:connectangles="0,0,0,0,0,0,0,0,0,0,0,0,0,0,0,0,0,0,0"/>
                      </v:shape>
                      <w10:anchorlock/>
                    </v:group>
                  </w:pict>
                </mc:Fallback>
              </mc:AlternateContent>
            </w:r>
          </w:p>
        </w:tc>
        <w:tc>
          <w:tcPr>
            <w:tcW w:w="2712" w:type="dxa"/>
          </w:tcPr>
          <w:p w:rsidR="006B3408" w:rsidRPr="006B3408" w:rsidRDefault="006B3408" w:rsidP="006B3408">
            <w:pPr>
              <w:widowControl w:val="0"/>
              <w:autoSpaceDE w:val="0"/>
              <w:autoSpaceDN w:val="0"/>
              <w:spacing w:before="1" w:line="240" w:lineRule="auto"/>
              <w:jc w:val="left"/>
              <w:rPr>
                <w:rFonts w:eastAsia="Times New Roman" w:cs="Times New Roman"/>
                <w:sz w:val="36"/>
                <w:lang w:val="id"/>
              </w:rPr>
            </w:pPr>
          </w:p>
          <w:p w:rsidR="006B3408" w:rsidRPr="006B3408" w:rsidRDefault="006B3408" w:rsidP="006B3408">
            <w:pPr>
              <w:widowControl w:val="0"/>
              <w:autoSpaceDE w:val="0"/>
              <w:autoSpaceDN w:val="0"/>
              <w:spacing w:line="240" w:lineRule="auto"/>
              <w:ind w:left="875"/>
              <w:jc w:val="left"/>
              <w:rPr>
                <w:rFonts w:eastAsia="Times New Roman" w:cs="Times New Roman"/>
                <w:b/>
                <w:i/>
                <w:lang w:val="id"/>
              </w:rPr>
            </w:pPr>
            <w:r w:rsidRPr="006B3408">
              <w:rPr>
                <w:rFonts w:eastAsia="Times New Roman" w:cs="Times New Roman"/>
                <w:b/>
                <w:i/>
                <w:lang w:val="id"/>
              </w:rPr>
              <w:t>Start/End</w:t>
            </w:r>
          </w:p>
        </w:tc>
        <w:tc>
          <w:tcPr>
            <w:tcW w:w="3228" w:type="dxa"/>
          </w:tcPr>
          <w:p w:rsidR="006B3408" w:rsidRPr="006B3408" w:rsidRDefault="006B3408" w:rsidP="00D657CA">
            <w:pPr>
              <w:keepNext/>
              <w:widowControl w:val="0"/>
              <w:tabs>
                <w:tab w:val="left" w:pos="1842"/>
              </w:tabs>
              <w:autoSpaceDE w:val="0"/>
              <w:autoSpaceDN w:val="0"/>
              <w:spacing w:line="237" w:lineRule="auto"/>
              <w:ind w:left="107" w:right="95"/>
              <w:rPr>
                <w:rFonts w:eastAsia="Times New Roman" w:cs="Times New Roman"/>
                <w:lang w:val="id"/>
              </w:rPr>
            </w:pPr>
            <w:r w:rsidRPr="006B3408">
              <w:rPr>
                <w:rFonts w:eastAsia="Times New Roman" w:cs="Times New Roman"/>
                <w:b/>
                <w:i/>
                <w:lang w:val="id"/>
              </w:rPr>
              <w:t>Start/End</w:t>
            </w:r>
            <w:r w:rsidRPr="006B3408">
              <w:rPr>
                <w:rFonts w:eastAsia="Times New Roman" w:cs="Times New Roman"/>
                <w:b/>
                <w:i/>
                <w:lang w:val="id"/>
              </w:rPr>
              <w:tab/>
            </w:r>
            <w:r w:rsidRPr="006B3408">
              <w:rPr>
                <w:rFonts w:eastAsia="Times New Roman" w:cs="Times New Roman"/>
                <w:b/>
                <w:spacing w:val="-3"/>
                <w:lang w:val="id"/>
              </w:rPr>
              <w:t xml:space="preserve">(terminator) </w:t>
            </w:r>
            <w:r w:rsidRPr="006B3408">
              <w:rPr>
                <w:rFonts w:eastAsia="Times New Roman" w:cs="Times New Roman"/>
                <w:lang w:val="id"/>
              </w:rPr>
              <w:t>digunakan untuk menunjukan awal dan akhir dari</w:t>
            </w:r>
            <w:r w:rsidRPr="006B3408">
              <w:rPr>
                <w:rFonts w:eastAsia="Times New Roman" w:cs="Times New Roman"/>
                <w:spacing w:val="-1"/>
                <w:lang w:val="id"/>
              </w:rPr>
              <w:t xml:space="preserve"> </w:t>
            </w:r>
            <w:r w:rsidRPr="006B3408">
              <w:rPr>
                <w:rFonts w:eastAsia="Times New Roman" w:cs="Times New Roman"/>
                <w:lang w:val="id"/>
              </w:rPr>
              <w:t>proses.</w:t>
            </w:r>
          </w:p>
        </w:tc>
      </w:tr>
    </w:tbl>
    <w:p w:rsidR="009531CE" w:rsidRPr="009531CE" w:rsidRDefault="009531CE" w:rsidP="009531CE">
      <w:pPr>
        <w:jc w:val="center"/>
        <w:rPr>
          <w:lang w:val="id-ID"/>
        </w:rPr>
      </w:pPr>
      <w:r>
        <w:rPr>
          <w:lang w:val="id-ID"/>
        </w:rPr>
        <w:lastRenderedPageBreak/>
        <w:t>Tabel 2.4 Lanjutan</w:t>
      </w:r>
    </w:p>
    <w:tbl>
      <w:tblPr>
        <w:tblW w:w="8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232"/>
        <w:gridCol w:w="2712"/>
        <w:gridCol w:w="3228"/>
      </w:tblGrid>
      <w:tr w:rsidR="006B3408" w:rsidTr="00235327">
        <w:trPr>
          <w:trHeight w:val="1283"/>
          <w:jc w:val="center"/>
        </w:trPr>
        <w:tc>
          <w:tcPr>
            <w:tcW w:w="2232" w:type="dxa"/>
          </w:tcPr>
          <w:p w:rsidR="006B3408" w:rsidRDefault="006B3408" w:rsidP="00684811">
            <w:pPr>
              <w:pStyle w:val="TableParagraph"/>
              <w:rPr>
                <w:sz w:val="20"/>
              </w:rPr>
            </w:pPr>
          </w:p>
          <w:p w:rsidR="006B3408" w:rsidRDefault="006B3408" w:rsidP="00684811">
            <w:pPr>
              <w:pStyle w:val="TableParagraph"/>
              <w:spacing w:before="3"/>
              <w:rPr>
                <w:sz w:val="10"/>
              </w:rPr>
            </w:pPr>
          </w:p>
          <w:p w:rsidR="006B3408" w:rsidRDefault="006B3408" w:rsidP="00684811">
            <w:pPr>
              <w:pStyle w:val="TableParagraph"/>
              <w:ind w:left="543"/>
              <w:rPr>
                <w:sz w:val="20"/>
              </w:rPr>
            </w:pPr>
            <w:r>
              <w:rPr>
                <w:noProof/>
                <w:sz w:val="20"/>
              </w:rPr>
              <mc:AlternateContent>
                <mc:Choice Requires="wpg">
                  <w:drawing>
                    <wp:inline distT="0" distB="0" distL="0" distR="0">
                      <wp:extent cx="718185" cy="342900"/>
                      <wp:effectExtent l="9525" t="9525" r="5715" b="9525"/>
                      <wp:docPr id="98" name="Group 9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18185" cy="342900"/>
                                <a:chOff x="0" y="0"/>
                                <a:chExt cx="1131" cy="540"/>
                              </a:xfrm>
                            </wpg:grpSpPr>
                            <wps:wsp>
                              <wps:cNvPr id="99" name="Freeform 89"/>
                              <wps:cNvSpPr>
                                <a:spLocks/>
                              </wps:cNvSpPr>
                              <wps:spPr bwMode="auto">
                                <a:xfrm>
                                  <a:off x="7" y="7"/>
                                  <a:ext cx="1116" cy="526"/>
                                </a:xfrm>
                                <a:custGeom>
                                  <a:avLst/>
                                  <a:gdLst>
                                    <a:gd name="T0" fmla="+- 0 7 7"/>
                                    <a:gd name="T1" fmla="*/ T0 w 1116"/>
                                    <a:gd name="T2" fmla="+- 0 499 7"/>
                                    <a:gd name="T3" fmla="*/ 499 h 526"/>
                                    <a:gd name="T4" fmla="+- 0 45 7"/>
                                    <a:gd name="T5" fmla="*/ T4 w 1116"/>
                                    <a:gd name="T6" fmla="+- 0 506 7"/>
                                    <a:gd name="T7" fmla="*/ 506 h 526"/>
                                    <a:gd name="T8" fmla="+- 0 81 7"/>
                                    <a:gd name="T9" fmla="*/ T8 w 1116"/>
                                    <a:gd name="T10" fmla="+- 0 511 7"/>
                                    <a:gd name="T11" fmla="*/ 511 h 526"/>
                                    <a:gd name="T12" fmla="+- 0 118 7"/>
                                    <a:gd name="T13" fmla="*/ T12 w 1116"/>
                                    <a:gd name="T14" fmla="+- 0 516 7"/>
                                    <a:gd name="T15" fmla="*/ 516 h 526"/>
                                    <a:gd name="T16" fmla="+- 0 154 7"/>
                                    <a:gd name="T17" fmla="*/ T16 w 1116"/>
                                    <a:gd name="T18" fmla="+- 0 521 7"/>
                                    <a:gd name="T19" fmla="*/ 521 h 526"/>
                                    <a:gd name="T20" fmla="+- 0 184 7"/>
                                    <a:gd name="T21" fmla="*/ T20 w 1116"/>
                                    <a:gd name="T22" fmla="+- 0 524 7"/>
                                    <a:gd name="T23" fmla="*/ 524 h 526"/>
                                    <a:gd name="T24" fmla="+- 0 213 7"/>
                                    <a:gd name="T25" fmla="*/ T24 w 1116"/>
                                    <a:gd name="T26" fmla="+- 0 527 7"/>
                                    <a:gd name="T27" fmla="*/ 527 h 526"/>
                                    <a:gd name="T28" fmla="+- 0 241 7"/>
                                    <a:gd name="T29" fmla="*/ T28 w 1116"/>
                                    <a:gd name="T30" fmla="+- 0 530 7"/>
                                    <a:gd name="T31" fmla="*/ 530 h 526"/>
                                    <a:gd name="T32" fmla="+- 0 269 7"/>
                                    <a:gd name="T33" fmla="*/ T32 w 1116"/>
                                    <a:gd name="T34" fmla="+- 0 533 7"/>
                                    <a:gd name="T35" fmla="*/ 533 h 526"/>
                                    <a:gd name="T36" fmla="+- 0 334 7"/>
                                    <a:gd name="T37" fmla="*/ T36 w 1116"/>
                                    <a:gd name="T38" fmla="+- 0 532 7"/>
                                    <a:gd name="T39" fmla="*/ 532 h 526"/>
                                    <a:gd name="T40" fmla="+- 0 378 7"/>
                                    <a:gd name="T41" fmla="*/ T40 w 1116"/>
                                    <a:gd name="T42" fmla="+- 0 530 7"/>
                                    <a:gd name="T43" fmla="*/ 530 h 526"/>
                                    <a:gd name="T44" fmla="+- 0 452 7"/>
                                    <a:gd name="T45" fmla="*/ T44 w 1116"/>
                                    <a:gd name="T46" fmla="+- 0 523 7"/>
                                    <a:gd name="T47" fmla="*/ 523 h 526"/>
                                    <a:gd name="T48" fmla="+- 0 516 7"/>
                                    <a:gd name="T49" fmla="*/ T48 w 1116"/>
                                    <a:gd name="T50" fmla="+- 0 514 7"/>
                                    <a:gd name="T51" fmla="*/ 514 h 526"/>
                                    <a:gd name="T52" fmla="+- 0 593 7"/>
                                    <a:gd name="T53" fmla="*/ T52 w 1116"/>
                                    <a:gd name="T54" fmla="+- 0 497 7"/>
                                    <a:gd name="T55" fmla="*/ 497 h 526"/>
                                    <a:gd name="T56" fmla="+- 0 613 7"/>
                                    <a:gd name="T57" fmla="*/ T56 w 1116"/>
                                    <a:gd name="T58" fmla="+- 0 493 7"/>
                                    <a:gd name="T59" fmla="*/ 493 h 526"/>
                                    <a:gd name="T60" fmla="+- 0 632 7"/>
                                    <a:gd name="T61" fmla="*/ T60 w 1116"/>
                                    <a:gd name="T62" fmla="+- 0 489 7"/>
                                    <a:gd name="T63" fmla="*/ 489 h 526"/>
                                    <a:gd name="T64" fmla="+- 0 652 7"/>
                                    <a:gd name="T65" fmla="*/ T64 w 1116"/>
                                    <a:gd name="T66" fmla="+- 0 485 7"/>
                                    <a:gd name="T67" fmla="*/ 485 h 526"/>
                                    <a:gd name="T68" fmla="+- 0 672 7"/>
                                    <a:gd name="T69" fmla="*/ T68 w 1116"/>
                                    <a:gd name="T70" fmla="+- 0 480 7"/>
                                    <a:gd name="T71" fmla="*/ 480 h 526"/>
                                    <a:gd name="T72" fmla="+- 0 695 7"/>
                                    <a:gd name="T73" fmla="*/ T72 w 1116"/>
                                    <a:gd name="T74" fmla="+- 0 475 7"/>
                                    <a:gd name="T75" fmla="*/ 475 h 526"/>
                                    <a:gd name="T76" fmla="+- 0 716 7"/>
                                    <a:gd name="T77" fmla="*/ T76 w 1116"/>
                                    <a:gd name="T78" fmla="+- 0 470 7"/>
                                    <a:gd name="T79" fmla="*/ 470 h 526"/>
                                    <a:gd name="T80" fmla="+- 0 738 7"/>
                                    <a:gd name="T81" fmla="*/ T80 w 1116"/>
                                    <a:gd name="T82" fmla="+- 0 465 7"/>
                                    <a:gd name="T83" fmla="*/ 465 h 526"/>
                                    <a:gd name="T84" fmla="+- 0 761 7"/>
                                    <a:gd name="T85" fmla="*/ T84 w 1116"/>
                                    <a:gd name="T86" fmla="+- 0 461 7"/>
                                    <a:gd name="T87" fmla="*/ 461 h 526"/>
                                    <a:gd name="T88" fmla="+- 0 784 7"/>
                                    <a:gd name="T89" fmla="*/ T88 w 1116"/>
                                    <a:gd name="T90" fmla="+- 0 457 7"/>
                                    <a:gd name="T91" fmla="*/ 457 h 526"/>
                                    <a:gd name="T92" fmla="+- 0 809 7"/>
                                    <a:gd name="T93" fmla="*/ T92 w 1116"/>
                                    <a:gd name="T94" fmla="+- 0 452 7"/>
                                    <a:gd name="T95" fmla="*/ 452 h 526"/>
                                    <a:gd name="T96" fmla="+- 0 834 7"/>
                                    <a:gd name="T97" fmla="*/ T96 w 1116"/>
                                    <a:gd name="T98" fmla="+- 0 448 7"/>
                                    <a:gd name="T99" fmla="*/ 448 h 526"/>
                                    <a:gd name="T100" fmla="+- 0 862 7"/>
                                    <a:gd name="T101" fmla="*/ T100 w 1116"/>
                                    <a:gd name="T102" fmla="+- 0 444 7"/>
                                    <a:gd name="T103" fmla="*/ 444 h 526"/>
                                    <a:gd name="T104" fmla="+- 0 890 7"/>
                                    <a:gd name="T105" fmla="*/ T104 w 1116"/>
                                    <a:gd name="T106" fmla="+- 0 441 7"/>
                                    <a:gd name="T107" fmla="*/ 441 h 526"/>
                                    <a:gd name="T108" fmla="+- 0 917 7"/>
                                    <a:gd name="T109" fmla="*/ T108 w 1116"/>
                                    <a:gd name="T110" fmla="+- 0 438 7"/>
                                    <a:gd name="T111" fmla="*/ 438 h 526"/>
                                    <a:gd name="T112" fmla="+- 0 946 7"/>
                                    <a:gd name="T113" fmla="*/ T112 w 1116"/>
                                    <a:gd name="T114" fmla="+- 0 435 7"/>
                                    <a:gd name="T115" fmla="*/ 435 h 526"/>
                                    <a:gd name="T116" fmla="+- 0 977 7"/>
                                    <a:gd name="T117" fmla="*/ T116 w 1116"/>
                                    <a:gd name="T118" fmla="+- 0 432 7"/>
                                    <a:gd name="T119" fmla="*/ 432 h 526"/>
                                    <a:gd name="T120" fmla="+- 0 1011 7"/>
                                    <a:gd name="T121" fmla="*/ T120 w 1116"/>
                                    <a:gd name="T122" fmla="+- 0 432 7"/>
                                    <a:gd name="T123" fmla="*/ 432 h 526"/>
                                    <a:gd name="T124" fmla="+- 0 1047 7"/>
                                    <a:gd name="T125" fmla="*/ T124 w 1116"/>
                                    <a:gd name="T126" fmla="+- 0 431 7"/>
                                    <a:gd name="T127" fmla="*/ 431 h 526"/>
                                    <a:gd name="T128" fmla="+- 0 1084 7"/>
                                    <a:gd name="T129" fmla="*/ T128 w 1116"/>
                                    <a:gd name="T130" fmla="+- 0 430 7"/>
                                    <a:gd name="T131" fmla="*/ 430 h 526"/>
                                    <a:gd name="T132" fmla="+- 0 1123 7"/>
                                    <a:gd name="T133" fmla="*/ T132 w 1116"/>
                                    <a:gd name="T134" fmla="+- 0 430 7"/>
                                    <a:gd name="T135" fmla="*/ 430 h 526"/>
                                    <a:gd name="T136" fmla="+- 0 1123 7"/>
                                    <a:gd name="T137" fmla="*/ T136 w 1116"/>
                                    <a:gd name="T138" fmla="+- 0 7 7"/>
                                    <a:gd name="T139" fmla="*/ 7 h 526"/>
                                    <a:gd name="T140" fmla="+- 0 7 7"/>
                                    <a:gd name="T141" fmla="*/ T140 w 1116"/>
                                    <a:gd name="T142" fmla="+- 0 7 7"/>
                                    <a:gd name="T143" fmla="*/ 7 h 526"/>
                                    <a:gd name="T144" fmla="+- 0 7 7"/>
                                    <a:gd name="T145" fmla="*/ T144 w 1116"/>
                                    <a:gd name="T146" fmla="+- 0 499 7"/>
                                    <a:gd name="T147" fmla="*/ 499 h 5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1116" h="526">
                                      <a:moveTo>
                                        <a:pt x="0" y="492"/>
                                      </a:moveTo>
                                      <a:lnTo>
                                        <a:pt x="38" y="499"/>
                                      </a:lnTo>
                                      <a:lnTo>
                                        <a:pt x="74" y="504"/>
                                      </a:lnTo>
                                      <a:lnTo>
                                        <a:pt x="111" y="509"/>
                                      </a:lnTo>
                                      <a:lnTo>
                                        <a:pt x="147" y="514"/>
                                      </a:lnTo>
                                      <a:lnTo>
                                        <a:pt x="177" y="517"/>
                                      </a:lnTo>
                                      <a:lnTo>
                                        <a:pt x="206" y="520"/>
                                      </a:lnTo>
                                      <a:lnTo>
                                        <a:pt x="234" y="523"/>
                                      </a:lnTo>
                                      <a:lnTo>
                                        <a:pt x="262" y="526"/>
                                      </a:lnTo>
                                      <a:lnTo>
                                        <a:pt x="327" y="525"/>
                                      </a:lnTo>
                                      <a:lnTo>
                                        <a:pt x="371" y="523"/>
                                      </a:lnTo>
                                      <a:lnTo>
                                        <a:pt x="445" y="516"/>
                                      </a:lnTo>
                                      <a:lnTo>
                                        <a:pt x="509" y="507"/>
                                      </a:lnTo>
                                      <a:lnTo>
                                        <a:pt x="586" y="490"/>
                                      </a:lnTo>
                                      <a:lnTo>
                                        <a:pt x="606" y="486"/>
                                      </a:lnTo>
                                      <a:lnTo>
                                        <a:pt x="625" y="482"/>
                                      </a:lnTo>
                                      <a:lnTo>
                                        <a:pt x="645" y="478"/>
                                      </a:lnTo>
                                      <a:lnTo>
                                        <a:pt x="665" y="473"/>
                                      </a:lnTo>
                                      <a:lnTo>
                                        <a:pt x="688" y="468"/>
                                      </a:lnTo>
                                      <a:lnTo>
                                        <a:pt x="709" y="463"/>
                                      </a:lnTo>
                                      <a:lnTo>
                                        <a:pt x="731" y="458"/>
                                      </a:lnTo>
                                      <a:lnTo>
                                        <a:pt x="754" y="454"/>
                                      </a:lnTo>
                                      <a:lnTo>
                                        <a:pt x="777" y="450"/>
                                      </a:lnTo>
                                      <a:lnTo>
                                        <a:pt x="802" y="445"/>
                                      </a:lnTo>
                                      <a:lnTo>
                                        <a:pt x="827" y="441"/>
                                      </a:lnTo>
                                      <a:lnTo>
                                        <a:pt x="855" y="437"/>
                                      </a:lnTo>
                                      <a:lnTo>
                                        <a:pt x="883" y="434"/>
                                      </a:lnTo>
                                      <a:lnTo>
                                        <a:pt x="910" y="431"/>
                                      </a:lnTo>
                                      <a:lnTo>
                                        <a:pt x="939" y="428"/>
                                      </a:lnTo>
                                      <a:lnTo>
                                        <a:pt x="970" y="425"/>
                                      </a:lnTo>
                                      <a:lnTo>
                                        <a:pt x="1004" y="425"/>
                                      </a:lnTo>
                                      <a:lnTo>
                                        <a:pt x="1040" y="424"/>
                                      </a:lnTo>
                                      <a:lnTo>
                                        <a:pt x="1077" y="423"/>
                                      </a:lnTo>
                                      <a:lnTo>
                                        <a:pt x="1116" y="423"/>
                                      </a:lnTo>
                                      <a:lnTo>
                                        <a:pt x="1116" y="0"/>
                                      </a:lnTo>
                                      <a:lnTo>
                                        <a:pt x="0" y="0"/>
                                      </a:lnTo>
                                      <a:lnTo>
                                        <a:pt x="0" y="492"/>
                                      </a:lnTo>
                                      <a:close/>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086583E" id="Group 98" o:spid="_x0000_s1026" style="width:56.55pt;height:27pt;mso-position-horizontal-relative:char;mso-position-vertical-relative:line" coordsize="1131,5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">
                      <v:shape id="Freeform 89" o:spid="_x0000_s1027" style="position:absolute;left:7;top:7;width:1116;height:526;visibility:visible;mso-wrap-style:square;v-text-anchor:top" coordsize="1116,52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3yc88YA&#10;AADbAAAADwAAAGRycy9kb3ducmV2LnhtbESPT2vCQBTE74V+h+UJ3upG8U9NXcVWInqzKgVvr9nX&#10;bGj2bciuJv32XaHQ4zAzv2EWq85W4kaNLx0rGA4SEMS50yUXCs6n7OkZhA/IGivHpOCHPKyWjw8L&#10;TLVr+Z1ux1CICGGfogITQp1K6XNDFv3A1cTR+3KNxRBlU0jdYBvhtpKjJJlKiyXHBYM1vRnKv49X&#10;qyD/zC6T66bcz7Ztdng1+/HHRY+V6ve69QuIQF34D/+1d1rBfA73L/EHyO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3yc88YAAADbAAAADwAAAAAAAAAAAAAAAACYAgAAZHJz&#10;L2Rvd25yZXYueG1sUEsFBgAAAAAEAAQA9QAAAIsDAAAAAA==&#10;" path="m,492r38,7l74,504r37,5l147,514r30,3l206,520r28,3l262,526r65,-1l371,523r74,-7l509,507r77,-17l606,486r19,-4l645,478r20,-5l688,468r21,-5l731,458r23,-4l777,450r25,-5l827,441r28,-4l883,434r27,-3l939,428r31,-3l1004,425r36,-1l1077,423r39,l1116,,,,,492xe" filled="f" strokeweight=".72pt">
                        <v:path arrowok="t" o:connecttype="custom" o:connectlocs="0,499;38,506;74,511;111,516;147,521;177,524;206,527;234,530;262,533;327,532;371,530;445,523;509,514;586,497;606,493;625,489;645,485;665,480;688,475;709,470;731,465;754,461;777,457;802,452;827,448;855,444;883,441;910,438;939,435;970,432;1004,432;1040,431;1077,430;1116,430;1116,7;0,7;0,499" o:connectangles="0,0,0,0,0,0,0,0,0,0,0,0,0,0,0,0,0,0,0,0,0,0,0,0,0,0,0,0,0,0,0,0,0,0,0,0,0"/>
                      </v:shape>
                      <w10:anchorlock/>
                    </v:group>
                  </w:pict>
                </mc:Fallback>
              </mc:AlternateContent>
            </w:r>
          </w:p>
        </w:tc>
        <w:tc>
          <w:tcPr>
            <w:tcW w:w="2712" w:type="dxa"/>
          </w:tcPr>
          <w:p w:rsidR="006B3408" w:rsidRDefault="006B3408" w:rsidP="00684811">
            <w:pPr>
              <w:pStyle w:val="TableParagraph"/>
              <w:spacing w:before="1"/>
              <w:rPr>
                <w:sz w:val="36"/>
              </w:rPr>
            </w:pPr>
          </w:p>
          <w:p w:rsidR="006B3408" w:rsidRDefault="006B3408" w:rsidP="00684811">
            <w:pPr>
              <w:pStyle w:val="TableParagraph"/>
              <w:ind w:left="409" w:right="399"/>
              <w:jc w:val="center"/>
              <w:rPr>
                <w:b/>
                <w:i/>
                <w:sz w:val="24"/>
              </w:rPr>
            </w:pPr>
            <w:r>
              <w:rPr>
                <w:b/>
                <w:i/>
                <w:sz w:val="24"/>
              </w:rPr>
              <w:t>Document</w:t>
            </w:r>
          </w:p>
        </w:tc>
        <w:tc>
          <w:tcPr>
            <w:tcW w:w="3228" w:type="dxa"/>
          </w:tcPr>
          <w:p w:rsidR="006B3408" w:rsidRDefault="006B3408" w:rsidP="00684811">
            <w:pPr>
              <w:pStyle w:val="TableParagraph"/>
              <w:ind w:left="107" w:right="96"/>
              <w:jc w:val="both"/>
              <w:rPr>
                <w:sz w:val="24"/>
              </w:rPr>
            </w:pPr>
            <w:r>
              <w:rPr>
                <w:b/>
                <w:i/>
                <w:sz w:val="24"/>
              </w:rPr>
              <w:t>Document</w:t>
            </w:r>
            <w:r>
              <w:rPr>
                <w:b/>
                <w:i/>
                <w:sz w:val="24"/>
                <w:lang w:val="id-ID"/>
              </w:rPr>
              <w:t xml:space="preserve"> </w:t>
            </w:r>
            <w:r>
              <w:rPr>
                <w:sz w:val="24"/>
              </w:rPr>
              <w:t>digunakan untuk menginput yang berasal dari dokumen dalam bentuk kertas / output dicetak ke kertas</w:t>
            </w:r>
          </w:p>
        </w:tc>
      </w:tr>
      <w:tr w:rsidR="006B3408" w:rsidTr="00235327">
        <w:trPr>
          <w:trHeight w:val="922"/>
          <w:jc w:val="center"/>
        </w:trPr>
        <w:tc>
          <w:tcPr>
            <w:tcW w:w="2232" w:type="dxa"/>
          </w:tcPr>
          <w:p w:rsidR="006B3408" w:rsidRDefault="006B3408" w:rsidP="00684811">
            <w:pPr>
              <w:pStyle w:val="TableParagraph"/>
              <w:spacing w:before="5" w:after="1"/>
              <w:rPr>
                <w:sz w:val="16"/>
              </w:rPr>
            </w:pPr>
          </w:p>
          <w:p w:rsidR="006B3408" w:rsidRDefault="006B3408" w:rsidP="00684811">
            <w:pPr>
              <w:pStyle w:val="TableParagraph"/>
              <w:ind w:left="632"/>
              <w:rPr>
                <w:sz w:val="20"/>
              </w:rPr>
            </w:pPr>
            <w:r>
              <w:rPr>
                <w:noProof/>
                <w:sz w:val="20"/>
              </w:rPr>
              <mc:AlternateContent>
                <mc:Choice Requires="wpg">
                  <w:drawing>
                    <wp:inline distT="0" distB="0" distL="0" distR="0">
                      <wp:extent cx="692150" cy="330835"/>
                      <wp:effectExtent l="9525" t="9525" r="12700" b="2540"/>
                      <wp:docPr id="96" name="Group 9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92150" cy="330835"/>
                                <a:chOff x="0" y="0"/>
                                <a:chExt cx="1090" cy="521"/>
                              </a:xfrm>
                            </wpg:grpSpPr>
                            <wps:wsp>
                              <wps:cNvPr id="97" name="Freeform 87"/>
                              <wps:cNvSpPr>
                                <a:spLocks/>
                              </wps:cNvSpPr>
                              <wps:spPr bwMode="auto">
                                <a:xfrm>
                                  <a:off x="7" y="7"/>
                                  <a:ext cx="1076" cy="507"/>
                                </a:xfrm>
                                <a:custGeom>
                                  <a:avLst/>
                                  <a:gdLst>
                                    <a:gd name="T0" fmla="+- 0 223 7"/>
                                    <a:gd name="T1" fmla="*/ T0 w 1076"/>
                                    <a:gd name="T2" fmla="+- 0 7 7"/>
                                    <a:gd name="T3" fmla="*/ 7 h 507"/>
                                    <a:gd name="T4" fmla="+- 0 1082 7"/>
                                    <a:gd name="T5" fmla="*/ T4 w 1076"/>
                                    <a:gd name="T6" fmla="+- 0 7 7"/>
                                    <a:gd name="T7" fmla="*/ 7 h 507"/>
                                    <a:gd name="T8" fmla="+- 0 864 7"/>
                                    <a:gd name="T9" fmla="*/ T8 w 1076"/>
                                    <a:gd name="T10" fmla="+- 0 514 7"/>
                                    <a:gd name="T11" fmla="*/ 514 h 507"/>
                                    <a:gd name="T12" fmla="+- 0 7 7"/>
                                    <a:gd name="T13" fmla="*/ T12 w 1076"/>
                                    <a:gd name="T14" fmla="+- 0 514 7"/>
                                    <a:gd name="T15" fmla="*/ 514 h 507"/>
                                    <a:gd name="T16" fmla="+- 0 223 7"/>
                                    <a:gd name="T17" fmla="*/ T16 w 1076"/>
                                    <a:gd name="T18" fmla="+- 0 7 7"/>
                                    <a:gd name="T19" fmla="*/ 7 h 507"/>
                                  </a:gdLst>
                                  <a:ahLst/>
                                  <a:cxnLst>
                                    <a:cxn ang="0">
                                      <a:pos x="T1" y="T3"/>
                                    </a:cxn>
                                    <a:cxn ang="0">
                                      <a:pos x="T5" y="T7"/>
                                    </a:cxn>
                                    <a:cxn ang="0">
                                      <a:pos x="T9" y="T11"/>
                                    </a:cxn>
                                    <a:cxn ang="0">
                                      <a:pos x="T13" y="T15"/>
                                    </a:cxn>
                                    <a:cxn ang="0">
                                      <a:pos x="T17" y="T19"/>
                                    </a:cxn>
                                  </a:cxnLst>
                                  <a:rect l="0" t="0" r="r" b="b"/>
                                  <a:pathLst>
                                    <a:path w="1076" h="507">
                                      <a:moveTo>
                                        <a:pt x="216" y="0"/>
                                      </a:moveTo>
                                      <a:lnTo>
                                        <a:pt x="1075" y="0"/>
                                      </a:lnTo>
                                      <a:lnTo>
                                        <a:pt x="857" y="507"/>
                                      </a:lnTo>
                                      <a:lnTo>
                                        <a:pt x="0" y="507"/>
                                      </a:lnTo>
                                      <a:lnTo>
                                        <a:pt x="216" y="0"/>
                                      </a:lnTo>
                                      <a:close/>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C2911BF" id="Group 96" o:spid="_x0000_s1026" style="width:54.5pt;height:26.05pt;mso-position-horizontal-relative:char;mso-position-vertical-relative:line" coordsize="1090,5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">
                      <v:shape id="Freeform 87" o:spid="_x0000_s1027" style="position:absolute;left:7;top:7;width:1076;height:507;visibility:visible;mso-wrap-style:square;v-text-anchor:top" coordsize="1076,5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EbcUA&#10;AADbAAAADwAAAGRycy9kb3ducmV2LnhtbESPQWsCMRSE70L/Q3gFb5rVQ+tujSKlUikU2m176O2x&#10;eW5WNy9LktX135tCweMwM98wy/VgW3EiHxrHCmbTDARx5XTDtYLvr+1kASJEZI2tY1JwoQDr1d1o&#10;iYV2Z/6kUxlrkSAcClRgYuwKKUNlyGKYuo44eXvnLcYkfS21x3OC21bOs+xBWmw4LRjs6NlQdSx7&#10;q+C1tyYv3zLjP35/+rw6vOjF+1Gp8f2weQIRaYi38H97pxXkj/D3Jf0Aubo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40RtxQAAANsAAAAPAAAAAAAAAAAAAAAAAJgCAABkcnMv&#10;ZG93bnJldi54bWxQSwUGAAAAAAQABAD1AAAAigMAAAAA&#10;" path="m216,r859,l857,507,,507,216,xe" filled="f" strokeweight=".72pt">
                        <v:path arrowok="t" o:connecttype="custom" o:connectlocs="216,7;1075,7;857,514;0,514;216,7" o:connectangles="0,0,0,0,0"/>
                      </v:shape>
                      <w10:anchorlock/>
                    </v:group>
                  </w:pict>
                </mc:Fallback>
              </mc:AlternateContent>
            </w:r>
          </w:p>
        </w:tc>
        <w:tc>
          <w:tcPr>
            <w:tcW w:w="2712" w:type="dxa"/>
          </w:tcPr>
          <w:p w:rsidR="006B3408" w:rsidRDefault="006B3408" w:rsidP="00684811">
            <w:pPr>
              <w:pStyle w:val="TableParagraph"/>
              <w:spacing w:before="10"/>
              <w:rPr>
                <w:sz w:val="35"/>
              </w:rPr>
            </w:pPr>
          </w:p>
          <w:p w:rsidR="006B3408" w:rsidRDefault="006B3408" w:rsidP="00684811">
            <w:pPr>
              <w:pStyle w:val="TableParagraph"/>
              <w:ind w:left="409" w:right="402"/>
              <w:jc w:val="center"/>
              <w:rPr>
                <w:b/>
                <w:i/>
                <w:sz w:val="24"/>
              </w:rPr>
            </w:pPr>
            <w:r>
              <w:rPr>
                <w:b/>
                <w:i/>
                <w:sz w:val="24"/>
              </w:rPr>
              <w:t>Input/Output</w:t>
            </w:r>
          </w:p>
        </w:tc>
        <w:tc>
          <w:tcPr>
            <w:tcW w:w="3228" w:type="dxa"/>
          </w:tcPr>
          <w:p w:rsidR="006B3408" w:rsidRDefault="006B3408" w:rsidP="00684811">
            <w:pPr>
              <w:pStyle w:val="TableParagraph"/>
              <w:ind w:left="107"/>
              <w:rPr>
                <w:sz w:val="24"/>
              </w:rPr>
            </w:pPr>
            <w:r>
              <w:rPr>
                <w:b/>
                <w:i/>
                <w:sz w:val="24"/>
              </w:rPr>
              <w:t>Input/Output</w:t>
            </w:r>
            <w:r>
              <w:rPr>
                <w:b/>
                <w:i/>
                <w:sz w:val="24"/>
                <w:lang w:val="id-ID"/>
              </w:rPr>
              <w:t xml:space="preserve"> </w:t>
            </w:r>
            <w:r>
              <w:rPr>
                <w:sz w:val="24"/>
              </w:rPr>
              <w:t>digunakan untuk mewakili data input/output</w:t>
            </w:r>
          </w:p>
        </w:tc>
      </w:tr>
      <w:tr w:rsidR="006B3408" w:rsidTr="00235327">
        <w:trPr>
          <w:trHeight w:val="893"/>
          <w:jc w:val="center"/>
        </w:trPr>
        <w:tc>
          <w:tcPr>
            <w:tcW w:w="2232" w:type="dxa"/>
          </w:tcPr>
          <w:p w:rsidR="006B3408" w:rsidRDefault="006B3408" w:rsidP="00684811">
            <w:pPr>
              <w:pStyle w:val="TableParagraph"/>
              <w:spacing w:before="2" w:after="1"/>
              <w:rPr>
                <w:sz w:val="15"/>
              </w:rPr>
            </w:pPr>
          </w:p>
          <w:p w:rsidR="006B3408" w:rsidRDefault="006B3408" w:rsidP="00684811">
            <w:pPr>
              <w:pStyle w:val="TableParagraph"/>
              <w:ind w:left="632"/>
              <w:rPr>
                <w:sz w:val="20"/>
              </w:rPr>
            </w:pPr>
            <w:r>
              <w:rPr>
                <w:noProof/>
                <w:sz w:val="20"/>
              </w:rPr>
              <mc:AlternateContent>
                <mc:Choice Requires="wpg">
                  <w:drawing>
                    <wp:inline distT="0" distB="0" distL="0" distR="0">
                      <wp:extent cx="565785" cy="330835"/>
                      <wp:effectExtent l="9525" t="9525" r="5715" b="2540"/>
                      <wp:docPr id="94" name="Group 9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65785" cy="330835"/>
                                <a:chOff x="0" y="0"/>
                                <a:chExt cx="891" cy="521"/>
                              </a:xfrm>
                            </wpg:grpSpPr>
                            <wps:wsp>
                              <wps:cNvPr id="95" name="AutoShape 85"/>
                              <wps:cNvSpPr>
                                <a:spLocks/>
                              </wps:cNvSpPr>
                              <wps:spPr bwMode="auto">
                                <a:xfrm>
                                  <a:off x="7" y="7"/>
                                  <a:ext cx="876" cy="507"/>
                                </a:xfrm>
                                <a:custGeom>
                                  <a:avLst/>
                                  <a:gdLst>
                                    <a:gd name="T0" fmla="+- 0 883 7"/>
                                    <a:gd name="T1" fmla="*/ T0 w 876"/>
                                    <a:gd name="T2" fmla="+- 0 259 7"/>
                                    <a:gd name="T3" fmla="*/ 259 h 507"/>
                                    <a:gd name="T4" fmla="+- 0 872 7"/>
                                    <a:gd name="T5" fmla="*/ T4 w 876"/>
                                    <a:gd name="T6" fmla="+- 0 358 7"/>
                                    <a:gd name="T7" fmla="*/ 358 h 507"/>
                                    <a:gd name="T8" fmla="+- 0 841 7"/>
                                    <a:gd name="T9" fmla="*/ T8 w 876"/>
                                    <a:gd name="T10" fmla="+- 0 439 7"/>
                                    <a:gd name="T11" fmla="*/ 439 h 507"/>
                                    <a:gd name="T12" fmla="+- 0 795 7"/>
                                    <a:gd name="T13" fmla="*/ T12 w 876"/>
                                    <a:gd name="T14" fmla="+- 0 493 7"/>
                                    <a:gd name="T15" fmla="*/ 493 h 507"/>
                                    <a:gd name="T16" fmla="+- 0 739 7"/>
                                    <a:gd name="T17" fmla="*/ T16 w 876"/>
                                    <a:gd name="T18" fmla="+- 0 514 7"/>
                                    <a:gd name="T19" fmla="*/ 514 h 507"/>
                                    <a:gd name="T20" fmla="+- 0 154 7"/>
                                    <a:gd name="T21" fmla="*/ T20 w 876"/>
                                    <a:gd name="T22" fmla="+- 0 514 7"/>
                                    <a:gd name="T23" fmla="*/ 514 h 507"/>
                                    <a:gd name="T24" fmla="+- 0 96 7"/>
                                    <a:gd name="T25" fmla="*/ T24 w 876"/>
                                    <a:gd name="T26" fmla="+- 0 493 7"/>
                                    <a:gd name="T27" fmla="*/ 493 h 507"/>
                                    <a:gd name="T28" fmla="+- 0 50 7"/>
                                    <a:gd name="T29" fmla="*/ T28 w 876"/>
                                    <a:gd name="T30" fmla="+- 0 439 7"/>
                                    <a:gd name="T31" fmla="*/ 439 h 507"/>
                                    <a:gd name="T32" fmla="+- 0 19 7"/>
                                    <a:gd name="T33" fmla="*/ T32 w 876"/>
                                    <a:gd name="T34" fmla="+- 0 358 7"/>
                                    <a:gd name="T35" fmla="*/ 358 h 507"/>
                                    <a:gd name="T36" fmla="+- 0 7 7"/>
                                    <a:gd name="T37" fmla="*/ T36 w 876"/>
                                    <a:gd name="T38" fmla="+- 0 259 7"/>
                                    <a:gd name="T39" fmla="*/ 259 h 507"/>
                                    <a:gd name="T40" fmla="+- 0 19 7"/>
                                    <a:gd name="T41" fmla="*/ T40 w 876"/>
                                    <a:gd name="T42" fmla="+- 0 161 7"/>
                                    <a:gd name="T43" fmla="*/ 161 h 507"/>
                                    <a:gd name="T44" fmla="+- 0 50 7"/>
                                    <a:gd name="T45" fmla="*/ T44 w 876"/>
                                    <a:gd name="T46" fmla="+- 0 81 7"/>
                                    <a:gd name="T47" fmla="*/ 81 h 507"/>
                                    <a:gd name="T48" fmla="+- 0 96 7"/>
                                    <a:gd name="T49" fmla="*/ T48 w 876"/>
                                    <a:gd name="T50" fmla="+- 0 27 7"/>
                                    <a:gd name="T51" fmla="*/ 27 h 507"/>
                                    <a:gd name="T52" fmla="+- 0 154 7"/>
                                    <a:gd name="T53" fmla="*/ T52 w 876"/>
                                    <a:gd name="T54" fmla="+- 0 7 7"/>
                                    <a:gd name="T55" fmla="*/ 7 h 507"/>
                                    <a:gd name="T56" fmla="+- 0 739 7"/>
                                    <a:gd name="T57" fmla="*/ T56 w 876"/>
                                    <a:gd name="T58" fmla="+- 0 7 7"/>
                                    <a:gd name="T59" fmla="*/ 7 h 507"/>
                                    <a:gd name="T60" fmla="+- 0 795 7"/>
                                    <a:gd name="T61" fmla="*/ T60 w 876"/>
                                    <a:gd name="T62" fmla="+- 0 27 7"/>
                                    <a:gd name="T63" fmla="*/ 27 h 507"/>
                                    <a:gd name="T64" fmla="+- 0 841 7"/>
                                    <a:gd name="T65" fmla="*/ T64 w 876"/>
                                    <a:gd name="T66" fmla="+- 0 81 7"/>
                                    <a:gd name="T67" fmla="*/ 81 h 507"/>
                                    <a:gd name="T68" fmla="+- 0 872 7"/>
                                    <a:gd name="T69" fmla="*/ T68 w 876"/>
                                    <a:gd name="T70" fmla="+- 0 161 7"/>
                                    <a:gd name="T71" fmla="*/ 161 h 507"/>
                                    <a:gd name="T72" fmla="+- 0 883 7"/>
                                    <a:gd name="T73" fmla="*/ T72 w 876"/>
                                    <a:gd name="T74" fmla="+- 0 259 7"/>
                                    <a:gd name="T75" fmla="*/ 259 h 507"/>
                                    <a:gd name="T76" fmla="+- 0 739 7"/>
                                    <a:gd name="T77" fmla="*/ T76 w 876"/>
                                    <a:gd name="T78" fmla="+- 0 514 7"/>
                                    <a:gd name="T79" fmla="*/ 514 h 507"/>
                                    <a:gd name="T80" fmla="+- 0 682 7"/>
                                    <a:gd name="T81" fmla="*/ T80 w 876"/>
                                    <a:gd name="T82" fmla="+- 0 493 7"/>
                                    <a:gd name="T83" fmla="*/ 493 h 507"/>
                                    <a:gd name="T84" fmla="+- 0 635 7"/>
                                    <a:gd name="T85" fmla="*/ T84 w 876"/>
                                    <a:gd name="T86" fmla="+- 0 439 7"/>
                                    <a:gd name="T87" fmla="*/ 439 h 507"/>
                                    <a:gd name="T88" fmla="+- 0 604 7"/>
                                    <a:gd name="T89" fmla="*/ T88 w 876"/>
                                    <a:gd name="T90" fmla="+- 0 358 7"/>
                                    <a:gd name="T91" fmla="*/ 358 h 507"/>
                                    <a:gd name="T92" fmla="+- 0 593 7"/>
                                    <a:gd name="T93" fmla="*/ T92 w 876"/>
                                    <a:gd name="T94" fmla="+- 0 259 7"/>
                                    <a:gd name="T95" fmla="*/ 259 h 507"/>
                                    <a:gd name="T96" fmla="+- 0 604 7"/>
                                    <a:gd name="T97" fmla="*/ T96 w 876"/>
                                    <a:gd name="T98" fmla="+- 0 161 7"/>
                                    <a:gd name="T99" fmla="*/ 161 h 507"/>
                                    <a:gd name="T100" fmla="+- 0 635 7"/>
                                    <a:gd name="T101" fmla="*/ T100 w 876"/>
                                    <a:gd name="T102" fmla="+- 0 81 7"/>
                                    <a:gd name="T103" fmla="*/ 81 h 507"/>
                                    <a:gd name="T104" fmla="+- 0 682 7"/>
                                    <a:gd name="T105" fmla="*/ T104 w 876"/>
                                    <a:gd name="T106" fmla="+- 0 27 7"/>
                                    <a:gd name="T107" fmla="*/ 27 h 507"/>
                                    <a:gd name="T108" fmla="+- 0 739 7"/>
                                    <a:gd name="T109" fmla="*/ T108 w 876"/>
                                    <a:gd name="T110" fmla="+- 0 7 7"/>
                                    <a:gd name="T111" fmla="*/ 7 h 5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876" h="507">
                                      <a:moveTo>
                                        <a:pt x="876" y="252"/>
                                      </a:moveTo>
                                      <a:lnTo>
                                        <a:pt x="865" y="351"/>
                                      </a:lnTo>
                                      <a:lnTo>
                                        <a:pt x="834" y="432"/>
                                      </a:lnTo>
                                      <a:lnTo>
                                        <a:pt x="788" y="486"/>
                                      </a:lnTo>
                                      <a:lnTo>
                                        <a:pt x="732" y="507"/>
                                      </a:lnTo>
                                      <a:lnTo>
                                        <a:pt x="147" y="507"/>
                                      </a:lnTo>
                                      <a:lnTo>
                                        <a:pt x="89" y="486"/>
                                      </a:lnTo>
                                      <a:lnTo>
                                        <a:pt x="43" y="432"/>
                                      </a:lnTo>
                                      <a:lnTo>
                                        <a:pt x="12" y="351"/>
                                      </a:lnTo>
                                      <a:lnTo>
                                        <a:pt x="0" y="252"/>
                                      </a:lnTo>
                                      <a:lnTo>
                                        <a:pt x="12" y="154"/>
                                      </a:lnTo>
                                      <a:lnTo>
                                        <a:pt x="43" y="74"/>
                                      </a:lnTo>
                                      <a:lnTo>
                                        <a:pt x="89" y="20"/>
                                      </a:lnTo>
                                      <a:lnTo>
                                        <a:pt x="147" y="0"/>
                                      </a:lnTo>
                                      <a:lnTo>
                                        <a:pt x="732" y="0"/>
                                      </a:lnTo>
                                      <a:lnTo>
                                        <a:pt x="788" y="20"/>
                                      </a:lnTo>
                                      <a:lnTo>
                                        <a:pt x="834" y="74"/>
                                      </a:lnTo>
                                      <a:lnTo>
                                        <a:pt x="865" y="154"/>
                                      </a:lnTo>
                                      <a:lnTo>
                                        <a:pt x="876" y="252"/>
                                      </a:lnTo>
                                      <a:close/>
                                      <a:moveTo>
                                        <a:pt x="732" y="507"/>
                                      </a:moveTo>
                                      <a:lnTo>
                                        <a:pt x="675" y="486"/>
                                      </a:lnTo>
                                      <a:lnTo>
                                        <a:pt x="628" y="432"/>
                                      </a:lnTo>
                                      <a:lnTo>
                                        <a:pt x="597" y="351"/>
                                      </a:lnTo>
                                      <a:lnTo>
                                        <a:pt x="586" y="252"/>
                                      </a:lnTo>
                                      <a:lnTo>
                                        <a:pt x="597" y="154"/>
                                      </a:lnTo>
                                      <a:lnTo>
                                        <a:pt x="628" y="74"/>
                                      </a:lnTo>
                                      <a:lnTo>
                                        <a:pt x="675" y="20"/>
                                      </a:lnTo>
                                      <a:lnTo>
                                        <a:pt x="732" y="0"/>
                                      </a:lnTo>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231CF88" id="Group 94" o:spid="_x0000_s1026" style="width:44.55pt;height:26.05pt;mso-position-horizontal-relative:char;mso-position-vertical-relative:line" coordsize="891,5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">
                      <v:shape id="AutoShape 85" o:spid="_x0000_s1027" style="position:absolute;left:7;top:7;width:876;height:507;visibility:visible;mso-wrap-style:square;v-text-anchor:top" coordsize="876,5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TCa8QA&#10;AADbAAAADwAAAGRycy9kb3ducmV2LnhtbESPQWsCMRSE74L/ITzBi9RsBYuuRpGKpeChdLUHb8/N&#10;c3dx87ImUdd/bwqFHoeZ+YaZL1tTixs5X1lW8DpMQBDnVldcKNjvNi8TED4ga6wtk4IHeVguup05&#10;ptre+ZtuWShEhLBPUUEZQpNK6fOSDPqhbYijd7LOYIjSFVI7vEe4qeUoSd6kwYrjQokNvZeUn7Or&#10;UYB6645u8JN96P3k8GVHa3nJ1kr1e+1qBiJQG/7Df+1PrWA6ht8v8QfIx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0wmvEAAAA2wAAAA8AAAAAAAAAAAAAAAAAmAIAAGRycy9k&#10;b3ducmV2LnhtbFBLBQYAAAAABAAEAPUAAACJAwAAAAA=&#10;" path="m876,252r-11,99l834,432r-46,54l732,507r-585,l89,486,43,432,12,351,,252,12,154,43,74,89,20,147,,732,r56,20l834,74r31,80l876,252xm732,507l675,486,628,432,597,351,586,252r11,-98l628,74,675,20,732,e" filled="f" strokeweight=".72pt">
                        <v:path arrowok="t" o:connecttype="custom" o:connectlocs="876,259;865,358;834,439;788,493;732,514;147,514;89,493;43,439;12,358;0,259;12,161;43,81;89,27;147,7;732,7;788,27;834,81;865,161;876,259;732,514;675,493;628,439;597,358;586,259;597,161;628,81;675,27;732,7" o:connectangles="0,0,0,0,0,0,0,0,0,0,0,0,0,0,0,0,0,0,0,0,0,0,0,0,0,0,0,0"/>
                      </v:shape>
                      <w10:anchorlock/>
                    </v:group>
                  </w:pict>
                </mc:Fallback>
              </mc:AlternateContent>
            </w:r>
          </w:p>
        </w:tc>
        <w:tc>
          <w:tcPr>
            <w:tcW w:w="2712" w:type="dxa"/>
          </w:tcPr>
          <w:p w:rsidR="006B3408" w:rsidRDefault="006B3408" w:rsidP="00684811">
            <w:pPr>
              <w:pStyle w:val="TableParagraph"/>
              <w:spacing w:before="1"/>
              <w:rPr>
                <w:sz w:val="36"/>
              </w:rPr>
            </w:pPr>
          </w:p>
          <w:p w:rsidR="006B3408" w:rsidRDefault="006B3408" w:rsidP="00684811">
            <w:pPr>
              <w:pStyle w:val="TableParagraph"/>
              <w:ind w:left="409" w:right="401"/>
              <w:jc w:val="center"/>
              <w:rPr>
                <w:b/>
                <w:i/>
                <w:sz w:val="24"/>
              </w:rPr>
            </w:pPr>
            <w:r>
              <w:rPr>
                <w:b/>
                <w:i/>
                <w:sz w:val="24"/>
              </w:rPr>
              <w:t>Database</w:t>
            </w:r>
          </w:p>
        </w:tc>
        <w:tc>
          <w:tcPr>
            <w:tcW w:w="3228" w:type="dxa"/>
          </w:tcPr>
          <w:p w:rsidR="006B3408" w:rsidRDefault="006B3408" w:rsidP="00684811">
            <w:pPr>
              <w:pStyle w:val="TableParagraph"/>
              <w:tabs>
                <w:tab w:val="left" w:pos="2573"/>
              </w:tabs>
              <w:ind w:left="107" w:right="95"/>
              <w:rPr>
                <w:sz w:val="24"/>
              </w:rPr>
            </w:pPr>
            <w:r>
              <w:rPr>
                <w:b/>
                <w:i/>
                <w:sz w:val="24"/>
              </w:rPr>
              <w:t>Database</w:t>
            </w:r>
            <w:r>
              <w:rPr>
                <w:sz w:val="24"/>
              </w:rPr>
              <w:t>digunakan</w:t>
            </w:r>
            <w:r>
              <w:rPr>
                <w:sz w:val="24"/>
              </w:rPr>
              <w:tab/>
            </w:r>
            <w:r>
              <w:rPr>
                <w:spacing w:val="-4"/>
                <w:sz w:val="24"/>
              </w:rPr>
              <w:t xml:space="preserve">untuk </w:t>
            </w:r>
            <w:r>
              <w:rPr>
                <w:sz w:val="24"/>
              </w:rPr>
              <w:t>menyimpan</w:t>
            </w:r>
            <w:r>
              <w:rPr>
                <w:spacing w:val="-1"/>
                <w:sz w:val="24"/>
              </w:rPr>
              <w:t xml:space="preserve"> </w:t>
            </w:r>
            <w:r>
              <w:rPr>
                <w:sz w:val="24"/>
              </w:rPr>
              <w:t>data.</w:t>
            </w:r>
          </w:p>
        </w:tc>
      </w:tr>
      <w:tr w:rsidR="006B3408" w:rsidTr="009531CE">
        <w:trPr>
          <w:trHeight w:val="995"/>
          <w:jc w:val="center"/>
        </w:trPr>
        <w:tc>
          <w:tcPr>
            <w:tcW w:w="2232" w:type="dxa"/>
          </w:tcPr>
          <w:p w:rsidR="006B3408" w:rsidRDefault="006B3408" w:rsidP="00684811">
            <w:pPr>
              <w:pStyle w:val="TableParagraph"/>
              <w:spacing w:before="6"/>
              <w:rPr>
                <w:sz w:val="13"/>
              </w:rPr>
            </w:pPr>
          </w:p>
          <w:p w:rsidR="006B3408" w:rsidRDefault="006B3408" w:rsidP="00684811">
            <w:pPr>
              <w:pStyle w:val="TableParagraph"/>
              <w:ind w:left="534"/>
              <w:rPr>
                <w:sz w:val="20"/>
              </w:rPr>
            </w:pPr>
            <w:r>
              <w:rPr>
                <w:noProof/>
                <w:sz w:val="20"/>
              </w:rPr>
              <mc:AlternateContent>
                <mc:Choice Requires="wpg">
                  <w:drawing>
                    <wp:inline distT="0" distB="0" distL="0" distR="0">
                      <wp:extent cx="628015" cy="299085"/>
                      <wp:effectExtent l="9525" t="9525" r="635" b="5715"/>
                      <wp:docPr id="92" name="Group 9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8015" cy="299085"/>
                                <a:chOff x="0" y="0"/>
                                <a:chExt cx="989" cy="471"/>
                              </a:xfrm>
                            </wpg:grpSpPr>
                            <wps:wsp>
                              <wps:cNvPr id="93" name="Freeform 83"/>
                              <wps:cNvSpPr>
                                <a:spLocks/>
                              </wps:cNvSpPr>
                              <wps:spPr bwMode="auto">
                                <a:xfrm>
                                  <a:off x="7" y="7"/>
                                  <a:ext cx="975" cy="456"/>
                                </a:xfrm>
                                <a:custGeom>
                                  <a:avLst/>
                                  <a:gdLst>
                                    <a:gd name="T0" fmla="+- 0 7 7"/>
                                    <a:gd name="T1" fmla="*/ T0 w 975"/>
                                    <a:gd name="T2" fmla="+- 0 98 7"/>
                                    <a:gd name="T3" fmla="*/ 98 h 456"/>
                                    <a:gd name="T4" fmla="+- 0 982 7"/>
                                    <a:gd name="T5" fmla="*/ T4 w 975"/>
                                    <a:gd name="T6" fmla="+- 0 7 7"/>
                                    <a:gd name="T7" fmla="*/ 7 h 456"/>
                                    <a:gd name="T8" fmla="+- 0 982 7"/>
                                    <a:gd name="T9" fmla="*/ T8 w 975"/>
                                    <a:gd name="T10" fmla="+- 0 463 7"/>
                                    <a:gd name="T11" fmla="*/ 463 h 456"/>
                                    <a:gd name="T12" fmla="+- 0 7 7"/>
                                    <a:gd name="T13" fmla="*/ T12 w 975"/>
                                    <a:gd name="T14" fmla="+- 0 463 7"/>
                                    <a:gd name="T15" fmla="*/ 463 h 456"/>
                                    <a:gd name="T16" fmla="+- 0 7 7"/>
                                    <a:gd name="T17" fmla="*/ T16 w 975"/>
                                    <a:gd name="T18" fmla="+- 0 98 7"/>
                                    <a:gd name="T19" fmla="*/ 98 h 456"/>
                                  </a:gdLst>
                                  <a:ahLst/>
                                  <a:cxnLst>
                                    <a:cxn ang="0">
                                      <a:pos x="T1" y="T3"/>
                                    </a:cxn>
                                    <a:cxn ang="0">
                                      <a:pos x="T5" y="T7"/>
                                    </a:cxn>
                                    <a:cxn ang="0">
                                      <a:pos x="T9" y="T11"/>
                                    </a:cxn>
                                    <a:cxn ang="0">
                                      <a:pos x="T13" y="T15"/>
                                    </a:cxn>
                                    <a:cxn ang="0">
                                      <a:pos x="T17" y="T19"/>
                                    </a:cxn>
                                  </a:cxnLst>
                                  <a:rect l="0" t="0" r="r" b="b"/>
                                  <a:pathLst>
                                    <a:path w="975" h="456">
                                      <a:moveTo>
                                        <a:pt x="0" y="91"/>
                                      </a:moveTo>
                                      <a:lnTo>
                                        <a:pt x="975" y="0"/>
                                      </a:lnTo>
                                      <a:lnTo>
                                        <a:pt x="975" y="456"/>
                                      </a:lnTo>
                                      <a:lnTo>
                                        <a:pt x="0" y="456"/>
                                      </a:lnTo>
                                      <a:lnTo>
                                        <a:pt x="0" y="91"/>
                                      </a:lnTo>
                                      <a:close/>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D6C939D" id="Group 92" o:spid="_x0000_s1026" style="width:49.45pt;height:23.55pt;mso-position-horizontal-relative:char;mso-position-vertical-relative:line" coordsize="989,4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">
                      <v:shape id="Freeform 83" o:spid="_x0000_s1027" style="position:absolute;left:7;top:7;width:975;height:456;visibility:visible;mso-wrap-style:square;v-text-anchor:top" coordsize="975,45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UmA8EA&#10;AADbAAAADwAAAGRycy9kb3ducmV2LnhtbESPQYvCMBSE7wv+h/AEb2uqgmg1igiCighbPXh8NM+2&#10;mLyUJtr67zcLwh6HmfmGWa47a8SLGl85VjAaJiCIc6crLhRcL7vvGQgfkDUax6TgTR7Wq97XElPt&#10;Wv6hVxYKESHsU1RQhlCnUvq8JIt+6Gri6N1dYzFE2RRSN9hGuDVynCRTabHiuFBiTduS8kf2tApM&#10;VuO53fnQTvP98TA6zW7anJQa9LvNAkSgLvyHP+29VjCfwN+X+APk6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1JgPBAAAA2wAAAA8AAAAAAAAAAAAAAAAAmAIAAGRycy9kb3du&#10;cmV2LnhtbFBLBQYAAAAABAAEAPUAAACGAwAAAAA=&#10;" path="m,91l975,r,456l,456,,91xe" filled="f" strokeweight=".72pt">
                        <v:path arrowok="t" o:connecttype="custom" o:connectlocs="0,98;975,7;975,463;0,463;0,98" o:connectangles="0,0,0,0,0"/>
                      </v:shape>
                      <w10:anchorlock/>
                    </v:group>
                  </w:pict>
                </mc:Fallback>
              </mc:AlternateContent>
            </w:r>
          </w:p>
        </w:tc>
        <w:tc>
          <w:tcPr>
            <w:tcW w:w="2712" w:type="dxa"/>
          </w:tcPr>
          <w:p w:rsidR="006B3408" w:rsidRDefault="006B3408" w:rsidP="00684811">
            <w:pPr>
              <w:pStyle w:val="TableParagraph"/>
              <w:spacing w:before="1"/>
              <w:rPr>
                <w:sz w:val="36"/>
              </w:rPr>
            </w:pPr>
          </w:p>
          <w:p w:rsidR="006B3408" w:rsidRDefault="006B3408" w:rsidP="00684811">
            <w:pPr>
              <w:pStyle w:val="TableParagraph"/>
              <w:ind w:left="409" w:right="402"/>
              <w:jc w:val="center"/>
              <w:rPr>
                <w:b/>
                <w:i/>
                <w:sz w:val="24"/>
              </w:rPr>
            </w:pPr>
            <w:r>
              <w:rPr>
                <w:b/>
                <w:i/>
                <w:sz w:val="24"/>
              </w:rPr>
              <w:t>Manual Input</w:t>
            </w:r>
          </w:p>
        </w:tc>
        <w:tc>
          <w:tcPr>
            <w:tcW w:w="3228" w:type="dxa"/>
          </w:tcPr>
          <w:p w:rsidR="006B3408" w:rsidRDefault="006B3408" w:rsidP="00684811">
            <w:pPr>
              <w:pStyle w:val="TableParagraph"/>
              <w:ind w:left="107" w:right="96"/>
              <w:jc w:val="both"/>
              <w:rPr>
                <w:sz w:val="24"/>
              </w:rPr>
            </w:pPr>
            <w:r>
              <w:rPr>
                <w:b/>
                <w:i/>
                <w:sz w:val="24"/>
              </w:rPr>
              <w:t xml:space="preserve">Manual Input </w:t>
            </w:r>
            <w:r>
              <w:rPr>
                <w:spacing w:val="-3"/>
                <w:sz w:val="24"/>
              </w:rPr>
              <w:t xml:space="preserve">digunakan </w:t>
            </w:r>
            <w:r>
              <w:rPr>
                <w:sz w:val="24"/>
              </w:rPr>
              <w:t>untuk menginput data dengan menggunakan</w:t>
            </w:r>
            <w:r>
              <w:rPr>
                <w:spacing w:val="-1"/>
                <w:sz w:val="24"/>
              </w:rPr>
              <w:t xml:space="preserve"> </w:t>
            </w:r>
            <w:r>
              <w:rPr>
                <w:sz w:val="24"/>
              </w:rPr>
              <w:t>keyboard.</w:t>
            </w:r>
          </w:p>
        </w:tc>
      </w:tr>
      <w:tr w:rsidR="006B3408" w:rsidTr="009531CE">
        <w:trPr>
          <w:trHeight w:val="1677"/>
          <w:jc w:val="center"/>
        </w:trPr>
        <w:tc>
          <w:tcPr>
            <w:tcW w:w="2232" w:type="dxa"/>
          </w:tcPr>
          <w:p w:rsidR="006B3408" w:rsidRDefault="006B3408" w:rsidP="00684811">
            <w:pPr>
              <w:pStyle w:val="TableParagraph"/>
              <w:spacing w:before="5"/>
              <w:rPr>
                <w:sz w:val="24"/>
              </w:rPr>
            </w:pPr>
          </w:p>
          <w:p w:rsidR="006B3408" w:rsidRDefault="006B3408" w:rsidP="00684811">
            <w:pPr>
              <w:pStyle w:val="TableParagraph"/>
              <w:ind w:left="608"/>
              <w:rPr>
                <w:sz w:val="20"/>
              </w:rPr>
            </w:pPr>
            <w:r>
              <w:rPr>
                <w:noProof/>
                <w:sz w:val="20"/>
              </w:rPr>
              <mc:AlternateContent>
                <mc:Choice Requires="wpg">
                  <w:drawing>
                    <wp:inline distT="0" distB="0" distL="0" distR="0">
                      <wp:extent cx="548640" cy="471170"/>
                      <wp:effectExtent l="9525" t="9525" r="13335" b="5080"/>
                      <wp:docPr id="90" name="Group 9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640" cy="471170"/>
                                <a:chOff x="0" y="0"/>
                                <a:chExt cx="864" cy="742"/>
                              </a:xfrm>
                            </wpg:grpSpPr>
                            <wps:wsp>
                              <wps:cNvPr id="91" name="Freeform 81"/>
                              <wps:cNvSpPr>
                                <a:spLocks/>
                              </wps:cNvSpPr>
                              <wps:spPr bwMode="auto">
                                <a:xfrm>
                                  <a:off x="7" y="7"/>
                                  <a:ext cx="850" cy="728"/>
                                </a:xfrm>
                                <a:custGeom>
                                  <a:avLst/>
                                  <a:gdLst>
                                    <a:gd name="T0" fmla="+- 0 432 7"/>
                                    <a:gd name="T1" fmla="*/ T0 w 850"/>
                                    <a:gd name="T2" fmla="+- 0 7 7"/>
                                    <a:gd name="T3" fmla="*/ 7 h 728"/>
                                    <a:gd name="T4" fmla="+- 0 355 7"/>
                                    <a:gd name="T5" fmla="*/ T4 w 850"/>
                                    <a:gd name="T6" fmla="+- 0 13 7"/>
                                    <a:gd name="T7" fmla="*/ 13 h 728"/>
                                    <a:gd name="T8" fmla="+- 0 284 7"/>
                                    <a:gd name="T9" fmla="*/ T8 w 850"/>
                                    <a:gd name="T10" fmla="+- 0 30 7"/>
                                    <a:gd name="T11" fmla="*/ 30 h 728"/>
                                    <a:gd name="T12" fmla="+- 0 217 7"/>
                                    <a:gd name="T13" fmla="*/ T12 w 850"/>
                                    <a:gd name="T14" fmla="+- 0 57 7"/>
                                    <a:gd name="T15" fmla="*/ 57 h 728"/>
                                    <a:gd name="T16" fmla="+- 0 158 7"/>
                                    <a:gd name="T17" fmla="*/ T16 w 850"/>
                                    <a:gd name="T18" fmla="+- 0 93 7"/>
                                    <a:gd name="T19" fmla="*/ 93 h 728"/>
                                    <a:gd name="T20" fmla="+- 0 107 7"/>
                                    <a:gd name="T21" fmla="*/ T20 w 850"/>
                                    <a:gd name="T22" fmla="+- 0 137 7"/>
                                    <a:gd name="T23" fmla="*/ 137 h 728"/>
                                    <a:gd name="T24" fmla="+- 0 65 7"/>
                                    <a:gd name="T25" fmla="*/ T24 w 850"/>
                                    <a:gd name="T26" fmla="+- 0 188 7"/>
                                    <a:gd name="T27" fmla="*/ 188 h 728"/>
                                    <a:gd name="T28" fmla="+- 0 34 7"/>
                                    <a:gd name="T29" fmla="*/ T28 w 850"/>
                                    <a:gd name="T30" fmla="+- 0 245 7"/>
                                    <a:gd name="T31" fmla="*/ 245 h 728"/>
                                    <a:gd name="T32" fmla="+- 0 14 7"/>
                                    <a:gd name="T33" fmla="*/ T32 w 850"/>
                                    <a:gd name="T34" fmla="+- 0 306 7"/>
                                    <a:gd name="T35" fmla="*/ 306 h 728"/>
                                    <a:gd name="T36" fmla="+- 0 7 7"/>
                                    <a:gd name="T37" fmla="*/ T36 w 850"/>
                                    <a:gd name="T38" fmla="+- 0 372 7"/>
                                    <a:gd name="T39" fmla="*/ 372 h 728"/>
                                    <a:gd name="T40" fmla="+- 0 14 7"/>
                                    <a:gd name="T41" fmla="*/ T40 w 850"/>
                                    <a:gd name="T42" fmla="+- 0 437 7"/>
                                    <a:gd name="T43" fmla="*/ 437 h 728"/>
                                    <a:gd name="T44" fmla="+- 0 34 7"/>
                                    <a:gd name="T45" fmla="*/ T44 w 850"/>
                                    <a:gd name="T46" fmla="+- 0 498 7"/>
                                    <a:gd name="T47" fmla="*/ 498 h 728"/>
                                    <a:gd name="T48" fmla="+- 0 65 7"/>
                                    <a:gd name="T49" fmla="*/ T48 w 850"/>
                                    <a:gd name="T50" fmla="+- 0 554 7"/>
                                    <a:gd name="T51" fmla="*/ 554 h 728"/>
                                    <a:gd name="T52" fmla="+- 0 107 7"/>
                                    <a:gd name="T53" fmla="*/ T52 w 850"/>
                                    <a:gd name="T54" fmla="+- 0 605 7"/>
                                    <a:gd name="T55" fmla="*/ 605 h 728"/>
                                    <a:gd name="T56" fmla="+- 0 158 7"/>
                                    <a:gd name="T57" fmla="*/ T56 w 850"/>
                                    <a:gd name="T58" fmla="+- 0 649 7"/>
                                    <a:gd name="T59" fmla="*/ 649 h 728"/>
                                    <a:gd name="T60" fmla="+- 0 217 7"/>
                                    <a:gd name="T61" fmla="*/ T60 w 850"/>
                                    <a:gd name="T62" fmla="+- 0 685 7"/>
                                    <a:gd name="T63" fmla="*/ 685 h 728"/>
                                    <a:gd name="T64" fmla="+- 0 284 7"/>
                                    <a:gd name="T65" fmla="*/ T64 w 850"/>
                                    <a:gd name="T66" fmla="+- 0 712 7"/>
                                    <a:gd name="T67" fmla="*/ 712 h 728"/>
                                    <a:gd name="T68" fmla="+- 0 355 7"/>
                                    <a:gd name="T69" fmla="*/ T68 w 850"/>
                                    <a:gd name="T70" fmla="+- 0 729 7"/>
                                    <a:gd name="T71" fmla="*/ 729 h 728"/>
                                    <a:gd name="T72" fmla="+- 0 432 7"/>
                                    <a:gd name="T73" fmla="*/ T72 w 850"/>
                                    <a:gd name="T74" fmla="+- 0 734 7"/>
                                    <a:gd name="T75" fmla="*/ 734 h 728"/>
                                    <a:gd name="T76" fmla="+- 0 509 7"/>
                                    <a:gd name="T77" fmla="*/ T76 w 850"/>
                                    <a:gd name="T78" fmla="+- 0 729 7"/>
                                    <a:gd name="T79" fmla="*/ 729 h 728"/>
                                    <a:gd name="T80" fmla="+- 0 580 7"/>
                                    <a:gd name="T81" fmla="*/ T80 w 850"/>
                                    <a:gd name="T82" fmla="+- 0 712 7"/>
                                    <a:gd name="T83" fmla="*/ 712 h 728"/>
                                    <a:gd name="T84" fmla="+- 0 647 7"/>
                                    <a:gd name="T85" fmla="*/ T84 w 850"/>
                                    <a:gd name="T86" fmla="+- 0 685 7"/>
                                    <a:gd name="T87" fmla="*/ 685 h 728"/>
                                    <a:gd name="T88" fmla="+- 0 706 7"/>
                                    <a:gd name="T89" fmla="*/ T88 w 850"/>
                                    <a:gd name="T90" fmla="+- 0 649 7"/>
                                    <a:gd name="T91" fmla="*/ 649 h 728"/>
                                    <a:gd name="T92" fmla="+- 0 757 7"/>
                                    <a:gd name="T93" fmla="*/ T92 w 850"/>
                                    <a:gd name="T94" fmla="+- 0 605 7"/>
                                    <a:gd name="T95" fmla="*/ 605 h 728"/>
                                    <a:gd name="T96" fmla="+- 0 799 7"/>
                                    <a:gd name="T97" fmla="*/ T96 w 850"/>
                                    <a:gd name="T98" fmla="+- 0 554 7"/>
                                    <a:gd name="T99" fmla="*/ 554 h 728"/>
                                    <a:gd name="T100" fmla="+- 0 830 7"/>
                                    <a:gd name="T101" fmla="*/ T100 w 850"/>
                                    <a:gd name="T102" fmla="+- 0 498 7"/>
                                    <a:gd name="T103" fmla="*/ 498 h 728"/>
                                    <a:gd name="T104" fmla="+- 0 850 7"/>
                                    <a:gd name="T105" fmla="*/ T104 w 850"/>
                                    <a:gd name="T106" fmla="+- 0 437 7"/>
                                    <a:gd name="T107" fmla="*/ 437 h 728"/>
                                    <a:gd name="T108" fmla="+- 0 857 7"/>
                                    <a:gd name="T109" fmla="*/ T108 w 850"/>
                                    <a:gd name="T110" fmla="+- 0 372 7"/>
                                    <a:gd name="T111" fmla="*/ 372 h 728"/>
                                    <a:gd name="T112" fmla="+- 0 850 7"/>
                                    <a:gd name="T113" fmla="*/ T112 w 850"/>
                                    <a:gd name="T114" fmla="+- 0 306 7"/>
                                    <a:gd name="T115" fmla="*/ 306 h 728"/>
                                    <a:gd name="T116" fmla="+- 0 830 7"/>
                                    <a:gd name="T117" fmla="*/ T116 w 850"/>
                                    <a:gd name="T118" fmla="+- 0 245 7"/>
                                    <a:gd name="T119" fmla="*/ 245 h 728"/>
                                    <a:gd name="T120" fmla="+- 0 799 7"/>
                                    <a:gd name="T121" fmla="*/ T120 w 850"/>
                                    <a:gd name="T122" fmla="+- 0 188 7"/>
                                    <a:gd name="T123" fmla="*/ 188 h 728"/>
                                    <a:gd name="T124" fmla="+- 0 757 7"/>
                                    <a:gd name="T125" fmla="*/ T124 w 850"/>
                                    <a:gd name="T126" fmla="+- 0 137 7"/>
                                    <a:gd name="T127" fmla="*/ 137 h 728"/>
                                    <a:gd name="T128" fmla="+- 0 706 7"/>
                                    <a:gd name="T129" fmla="*/ T128 w 850"/>
                                    <a:gd name="T130" fmla="+- 0 93 7"/>
                                    <a:gd name="T131" fmla="*/ 93 h 728"/>
                                    <a:gd name="T132" fmla="+- 0 647 7"/>
                                    <a:gd name="T133" fmla="*/ T132 w 850"/>
                                    <a:gd name="T134" fmla="+- 0 57 7"/>
                                    <a:gd name="T135" fmla="*/ 57 h 728"/>
                                    <a:gd name="T136" fmla="+- 0 580 7"/>
                                    <a:gd name="T137" fmla="*/ T136 w 850"/>
                                    <a:gd name="T138" fmla="+- 0 30 7"/>
                                    <a:gd name="T139" fmla="*/ 30 h 728"/>
                                    <a:gd name="T140" fmla="+- 0 509 7"/>
                                    <a:gd name="T141" fmla="*/ T140 w 850"/>
                                    <a:gd name="T142" fmla="+- 0 13 7"/>
                                    <a:gd name="T143" fmla="*/ 13 h 728"/>
                                    <a:gd name="T144" fmla="+- 0 432 7"/>
                                    <a:gd name="T145" fmla="*/ T144 w 850"/>
                                    <a:gd name="T146" fmla="+- 0 7 7"/>
                                    <a:gd name="T147" fmla="*/ 7 h 7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850" h="728">
                                      <a:moveTo>
                                        <a:pt x="425" y="0"/>
                                      </a:moveTo>
                                      <a:lnTo>
                                        <a:pt x="348" y="6"/>
                                      </a:lnTo>
                                      <a:lnTo>
                                        <a:pt x="277" y="23"/>
                                      </a:lnTo>
                                      <a:lnTo>
                                        <a:pt x="210" y="50"/>
                                      </a:lnTo>
                                      <a:lnTo>
                                        <a:pt x="151" y="86"/>
                                      </a:lnTo>
                                      <a:lnTo>
                                        <a:pt x="100" y="130"/>
                                      </a:lnTo>
                                      <a:lnTo>
                                        <a:pt x="58" y="181"/>
                                      </a:lnTo>
                                      <a:lnTo>
                                        <a:pt x="27" y="238"/>
                                      </a:lnTo>
                                      <a:lnTo>
                                        <a:pt x="7" y="299"/>
                                      </a:lnTo>
                                      <a:lnTo>
                                        <a:pt x="0" y="365"/>
                                      </a:lnTo>
                                      <a:lnTo>
                                        <a:pt x="7" y="430"/>
                                      </a:lnTo>
                                      <a:lnTo>
                                        <a:pt x="27" y="491"/>
                                      </a:lnTo>
                                      <a:lnTo>
                                        <a:pt x="58" y="547"/>
                                      </a:lnTo>
                                      <a:lnTo>
                                        <a:pt x="100" y="598"/>
                                      </a:lnTo>
                                      <a:lnTo>
                                        <a:pt x="151" y="642"/>
                                      </a:lnTo>
                                      <a:lnTo>
                                        <a:pt x="210" y="678"/>
                                      </a:lnTo>
                                      <a:lnTo>
                                        <a:pt x="277" y="705"/>
                                      </a:lnTo>
                                      <a:lnTo>
                                        <a:pt x="348" y="722"/>
                                      </a:lnTo>
                                      <a:lnTo>
                                        <a:pt x="425" y="727"/>
                                      </a:lnTo>
                                      <a:lnTo>
                                        <a:pt x="502" y="722"/>
                                      </a:lnTo>
                                      <a:lnTo>
                                        <a:pt x="573" y="705"/>
                                      </a:lnTo>
                                      <a:lnTo>
                                        <a:pt x="640" y="678"/>
                                      </a:lnTo>
                                      <a:lnTo>
                                        <a:pt x="699" y="642"/>
                                      </a:lnTo>
                                      <a:lnTo>
                                        <a:pt x="750" y="598"/>
                                      </a:lnTo>
                                      <a:lnTo>
                                        <a:pt x="792" y="547"/>
                                      </a:lnTo>
                                      <a:lnTo>
                                        <a:pt x="823" y="491"/>
                                      </a:lnTo>
                                      <a:lnTo>
                                        <a:pt x="843" y="430"/>
                                      </a:lnTo>
                                      <a:lnTo>
                                        <a:pt x="850" y="365"/>
                                      </a:lnTo>
                                      <a:lnTo>
                                        <a:pt x="843" y="299"/>
                                      </a:lnTo>
                                      <a:lnTo>
                                        <a:pt x="823" y="238"/>
                                      </a:lnTo>
                                      <a:lnTo>
                                        <a:pt x="792" y="181"/>
                                      </a:lnTo>
                                      <a:lnTo>
                                        <a:pt x="750" y="130"/>
                                      </a:lnTo>
                                      <a:lnTo>
                                        <a:pt x="699" y="86"/>
                                      </a:lnTo>
                                      <a:lnTo>
                                        <a:pt x="640" y="50"/>
                                      </a:lnTo>
                                      <a:lnTo>
                                        <a:pt x="573" y="23"/>
                                      </a:lnTo>
                                      <a:lnTo>
                                        <a:pt x="502" y="6"/>
                                      </a:lnTo>
                                      <a:lnTo>
                                        <a:pt x="425" y="0"/>
                                      </a:lnTo>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C513102" id="Group 90" o:spid="_x0000_s1026" style="width:43.2pt;height:37.1pt;mso-position-horizontal-relative:char;mso-position-vertical-relative:line" coordsize="864,7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">
                      <v:shape id="Freeform 81" o:spid="_x0000_s1027" style="position:absolute;left:7;top:7;width:850;height:728;visibility:visible;mso-wrap-style:square;v-text-anchor:top" coordsize="850,7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5LqMMA&#10;AADbAAAADwAAAGRycy9kb3ducmV2LnhtbESPQWvCQBSE7wX/w/IEb3WTHNIaXUWE0lw8NA3k+sg+&#10;k2D2bchuTeqvd4VCj8PMfMPsDrPpxY1G11lWEK8jEMS11R03Csrvj9d3EM4ja+wtk4JfcnDYL152&#10;mGk78RfdCt+IAGGXoYLW+yGT0tUtGXRrOxAH72JHgz7IsZF6xCnATS+TKEqlwY7DQosDnVqqr8WP&#10;UZAfk/j+WWhbVueEU33P37iySq2W83ELwtPs/8N/7Vwr2MTw/BJ+gN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5LqMMAAADbAAAADwAAAAAAAAAAAAAAAACYAgAAZHJzL2Rv&#10;d25yZXYueG1sUEsFBgAAAAAEAAQA9QAAAIgDAAAAAA==&#10;" path="m425,l348,6,277,23,210,50,151,86r-51,44l58,181,27,238,7,299,,365r7,65l27,491r31,56l100,598r51,44l210,678r67,27l348,722r77,5l502,722r71,-17l640,678r59,-36l750,598r42,-51l823,491r20,-61l850,365r-7,-66l823,238,792,181,750,130,699,86,640,50,573,23,502,6,425,e" filled="f" strokeweight=".72pt">
                        <v:path arrowok="t" o:connecttype="custom" o:connectlocs="425,7;348,13;277,30;210,57;151,93;100,137;58,188;27,245;7,306;0,372;7,437;27,498;58,554;100,605;151,649;210,685;277,712;348,729;425,734;502,729;573,712;640,685;699,649;750,605;792,554;823,498;843,437;850,372;843,306;823,245;792,188;750,137;699,93;640,57;573,30;502,13;425,7" o:connectangles="0,0,0,0,0,0,0,0,0,0,0,0,0,0,0,0,0,0,0,0,0,0,0,0,0,0,0,0,0,0,0,0,0,0,0,0,0"/>
                      </v:shape>
                      <w10:anchorlock/>
                    </v:group>
                  </w:pict>
                </mc:Fallback>
              </mc:AlternateContent>
            </w:r>
          </w:p>
        </w:tc>
        <w:tc>
          <w:tcPr>
            <w:tcW w:w="2712" w:type="dxa"/>
          </w:tcPr>
          <w:p w:rsidR="006B3408" w:rsidRDefault="006B3408" w:rsidP="00684811">
            <w:pPr>
              <w:pStyle w:val="TableParagraph"/>
              <w:spacing w:before="1"/>
              <w:rPr>
                <w:sz w:val="36"/>
              </w:rPr>
            </w:pPr>
          </w:p>
          <w:p w:rsidR="006B3408" w:rsidRDefault="006B3408" w:rsidP="00684811">
            <w:pPr>
              <w:pStyle w:val="TableParagraph"/>
              <w:ind w:left="409" w:right="405"/>
              <w:jc w:val="center"/>
              <w:rPr>
                <w:b/>
                <w:i/>
                <w:sz w:val="24"/>
              </w:rPr>
            </w:pPr>
            <w:r>
              <w:rPr>
                <w:b/>
                <w:i/>
                <w:sz w:val="24"/>
              </w:rPr>
              <w:t>On-page reference</w:t>
            </w:r>
          </w:p>
        </w:tc>
        <w:tc>
          <w:tcPr>
            <w:tcW w:w="3228" w:type="dxa"/>
          </w:tcPr>
          <w:p w:rsidR="006B3408" w:rsidRDefault="00BE2E03" w:rsidP="006B3408">
            <w:pPr>
              <w:pStyle w:val="TableParagraph"/>
              <w:tabs>
                <w:tab w:val="left" w:pos="2185"/>
              </w:tabs>
              <w:ind w:left="107" w:right="98"/>
              <w:jc w:val="both"/>
              <w:rPr>
                <w:sz w:val="24"/>
              </w:rPr>
            </w:pPr>
            <w:r>
              <w:rPr>
                <w:b/>
                <w:i/>
                <w:sz w:val="24"/>
              </w:rPr>
              <w:t xml:space="preserve">On-page </w:t>
            </w:r>
            <w:r w:rsidR="006B3408">
              <w:rPr>
                <w:b/>
                <w:i/>
                <w:spacing w:val="-3"/>
                <w:sz w:val="24"/>
              </w:rPr>
              <w:t xml:space="preserve">reference </w:t>
            </w:r>
            <w:r w:rsidR="006B3408">
              <w:rPr>
                <w:b/>
                <w:i/>
                <w:sz w:val="24"/>
              </w:rPr>
              <w:t>(penghubung)</w:t>
            </w:r>
            <w:r w:rsidR="006B3408">
              <w:rPr>
                <w:b/>
                <w:i/>
                <w:sz w:val="24"/>
                <w:lang w:val="id-ID"/>
              </w:rPr>
              <w:t xml:space="preserve"> </w:t>
            </w:r>
            <w:r w:rsidR="006B3408">
              <w:rPr>
                <w:sz w:val="24"/>
              </w:rPr>
              <w:t xml:space="preserve">digunakan untuk menunjukan </w:t>
            </w:r>
            <w:r w:rsidR="006B3408">
              <w:rPr>
                <w:spacing w:val="-3"/>
                <w:sz w:val="24"/>
              </w:rPr>
              <w:t xml:space="preserve">sambungan </w:t>
            </w:r>
            <w:r w:rsidR="006B3408">
              <w:rPr>
                <w:sz w:val="24"/>
              </w:rPr>
              <w:t xml:space="preserve">dari aliran yang terputus </w:t>
            </w:r>
            <w:r w:rsidR="006B3408">
              <w:rPr>
                <w:spacing w:val="-6"/>
                <w:sz w:val="24"/>
              </w:rPr>
              <w:t xml:space="preserve">di </w:t>
            </w:r>
            <w:r w:rsidR="006B3408">
              <w:rPr>
                <w:sz w:val="24"/>
              </w:rPr>
              <w:t>halaman yang sama.</w:t>
            </w:r>
          </w:p>
        </w:tc>
      </w:tr>
      <w:tr w:rsidR="006B3408" w:rsidTr="009531CE">
        <w:trPr>
          <w:trHeight w:val="1530"/>
          <w:jc w:val="center"/>
        </w:trPr>
        <w:tc>
          <w:tcPr>
            <w:tcW w:w="2232" w:type="dxa"/>
          </w:tcPr>
          <w:p w:rsidR="006B3408" w:rsidRDefault="006B3408" w:rsidP="00235327">
            <w:pPr>
              <w:pStyle w:val="TableParagraph"/>
              <w:rPr>
                <w:sz w:val="25"/>
              </w:rPr>
            </w:pPr>
          </w:p>
          <w:p w:rsidR="006B3408" w:rsidRDefault="006B3408" w:rsidP="00235327">
            <w:pPr>
              <w:pStyle w:val="TableParagraph"/>
              <w:ind w:left="632"/>
              <w:rPr>
                <w:sz w:val="20"/>
              </w:rPr>
            </w:pPr>
            <w:r>
              <w:rPr>
                <w:noProof/>
                <w:sz w:val="20"/>
              </w:rPr>
              <mc:AlternateContent>
                <mc:Choice Requires="wpg">
                  <w:drawing>
                    <wp:inline distT="0" distB="0" distL="0" distR="0">
                      <wp:extent cx="455930" cy="478790"/>
                      <wp:effectExtent l="9525" t="9525" r="1270" b="6985"/>
                      <wp:docPr id="88" name="Group 8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5930" cy="478790"/>
                                <a:chOff x="0" y="0"/>
                                <a:chExt cx="718" cy="754"/>
                              </a:xfrm>
                            </wpg:grpSpPr>
                            <wps:wsp>
                              <wps:cNvPr id="89" name="Freeform 79"/>
                              <wps:cNvSpPr>
                                <a:spLocks/>
                              </wps:cNvSpPr>
                              <wps:spPr bwMode="auto">
                                <a:xfrm>
                                  <a:off x="7" y="7"/>
                                  <a:ext cx="704" cy="740"/>
                                </a:xfrm>
                                <a:custGeom>
                                  <a:avLst/>
                                  <a:gdLst>
                                    <a:gd name="T0" fmla="+- 0 7 7"/>
                                    <a:gd name="T1" fmla="*/ T0 w 704"/>
                                    <a:gd name="T2" fmla="+- 0 7 7"/>
                                    <a:gd name="T3" fmla="*/ 7 h 740"/>
                                    <a:gd name="T4" fmla="+- 0 710 7"/>
                                    <a:gd name="T5" fmla="*/ T4 w 704"/>
                                    <a:gd name="T6" fmla="+- 0 7 7"/>
                                    <a:gd name="T7" fmla="*/ 7 h 740"/>
                                    <a:gd name="T8" fmla="+- 0 710 7"/>
                                    <a:gd name="T9" fmla="*/ T8 w 704"/>
                                    <a:gd name="T10" fmla="+- 0 598 7"/>
                                    <a:gd name="T11" fmla="*/ 598 h 740"/>
                                    <a:gd name="T12" fmla="+- 0 360 7"/>
                                    <a:gd name="T13" fmla="*/ T12 w 704"/>
                                    <a:gd name="T14" fmla="+- 0 746 7"/>
                                    <a:gd name="T15" fmla="*/ 746 h 740"/>
                                    <a:gd name="T16" fmla="+- 0 7 7"/>
                                    <a:gd name="T17" fmla="*/ T16 w 704"/>
                                    <a:gd name="T18" fmla="+- 0 598 7"/>
                                    <a:gd name="T19" fmla="*/ 598 h 740"/>
                                    <a:gd name="T20" fmla="+- 0 7 7"/>
                                    <a:gd name="T21" fmla="*/ T20 w 704"/>
                                    <a:gd name="T22" fmla="+- 0 7 7"/>
                                    <a:gd name="T23" fmla="*/ 7 h 740"/>
                                  </a:gdLst>
                                  <a:ahLst/>
                                  <a:cxnLst>
                                    <a:cxn ang="0">
                                      <a:pos x="T1" y="T3"/>
                                    </a:cxn>
                                    <a:cxn ang="0">
                                      <a:pos x="T5" y="T7"/>
                                    </a:cxn>
                                    <a:cxn ang="0">
                                      <a:pos x="T9" y="T11"/>
                                    </a:cxn>
                                    <a:cxn ang="0">
                                      <a:pos x="T13" y="T15"/>
                                    </a:cxn>
                                    <a:cxn ang="0">
                                      <a:pos x="T17" y="T19"/>
                                    </a:cxn>
                                    <a:cxn ang="0">
                                      <a:pos x="T21" y="T23"/>
                                    </a:cxn>
                                  </a:cxnLst>
                                  <a:rect l="0" t="0" r="r" b="b"/>
                                  <a:pathLst>
                                    <a:path w="704" h="740">
                                      <a:moveTo>
                                        <a:pt x="0" y="0"/>
                                      </a:moveTo>
                                      <a:lnTo>
                                        <a:pt x="703" y="0"/>
                                      </a:lnTo>
                                      <a:lnTo>
                                        <a:pt x="703" y="591"/>
                                      </a:lnTo>
                                      <a:lnTo>
                                        <a:pt x="353" y="739"/>
                                      </a:lnTo>
                                      <a:lnTo>
                                        <a:pt x="0" y="591"/>
                                      </a:lnTo>
                                      <a:lnTo>
                                        <a:pt x="0" y="0"/>
                                      </a:lnTo>
                                      <a:close/>
                                    </a:path>
                                  </a:pathLst>
                                </a:custGeom>
                                <a:noFill/>
                                <a:ln w="914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901D056" id="Group 88" o:spid="_x0000_s1026" style="width:35.9pt;height:37.7pt;mso-position-horizontal-relative:char;mso-position-vertical-relative:line" coordsize="718,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">
                      <v:shape id="Freeform 79" o:spid="_x0000_s1027" style="position:absolute;left:7;top:7;width:704;height:740;visibility:visible;mso-wrap-style:square;v-text-anchor:top" coordsize="704,7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qUU8QA&#10;AADbAAAADwAAAGRycy9kb3ducmV2LnhtbESPT2vCQBTE74V+h+UVequbehAbXUUsQg6F1j/o9ZF9&#10;JtHdtyH7auK37xYKPQ4z8xtmvhy8UzfqYhPYwOsoA0VcBttwZeCw37xMQUVBtugCk4E7RVguHh/m&#10;mNvQ85ZuO6lUgnDM0UAt0uZax7Imj3EUWuLknUPnUZLsKm077BPcOz3Oson22HBaqLGldU3ldfft&#10;DfTyeZHi9DVx7x/+7rbn4I+rwpjnp2E1AyU0yH/4r11YA9M3+P2SfoB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2qlFPEAAAA2wAAAA8AAAAAAAAAAAAAAAAAmAIAAGRycy9k&#10;b3ducmV2LnhtbFBLBQYAAAAABAAEAPUAAACJAwAAAAA=&#10;" path="m,l703,r,591l353,739,,591,,xe" filled="f" strokeweight=".72pt">
                        <v:path arrowok="t" o:connecttype="custom" o:connectlocs="0,7;703,7;703,598;353,746;0,598;0,7" o:connectangles="0,0,0,0,0,0"/>
                      </v:shape>
                      <w10:anchorlock/>
                    </v:group>
                  </w:pict>
                </mc:Fallback>
              </mc:AlternateContent>
            </w:r>
          </w:p>
        </w:tc>
        <w:tc>
          <w:tcPr>
            <w:tcW w:w="2712" w:type="dxa"/>
          </w:tcPr>
          <w:p w:rsidR="006B3408" w:rsidRDefault="006B3408" w:rsidP="00235327">
            <w:pPr>
              <w:pStyle w:val="TableParagraph"/>
              <w:rPr>
                <w:sz w:val="36"/>
              </w:rPr>
            </w:pPr>
          </w:p>
          <w:p w:rsidR="006B3408" w:rsidRDefault="006B3408" w:rsidP="00235327">
            <w:pPr>
              <w:pStyle w:val="TableParagraph"/>
              <w:ind w:left="409" w:right="400"/>
              <w:jc w:val="center"/>
              <w:rPr>
                <w:b/>
                <w:i/>
                <w:sz w:val="24"/>
              </w:rPr>
            </w:pPr>
            <w:r>
              <w:rPr>
                <w:b/>
                <w:i/>
                <w:sz w:val="24"/>
              </w:rPr>
              <w:t>Connector Symbol</w:t>
            </w:r>
          </w:p>
        </w:tc>
        <w:tc>
          <w:tcPr>
            <w:tcW w:w="3228" w:type="dxa"/>
          </w:tcPr>
          <w:p w:rsidR="006B3408" w:rsidRDefault="006B3408" w:rsidP="00235327">
            <w:pPr>
              <w:pStyle w:val="TableParagraph"/>
              <w:ind w:left="107" w:right="94"/>
              <w:jc w:val="both"/>
              <w:rPr>
                <w:sz w:val="24"/>
              </w:rPr>
            </w:pPr>
            <w:r>
              <w:rPr>
                <w:b/>
                <w:i/>
                <w:sz w:val="24"/>
              </w:rPr>
              <w:t>Connector Symbol</w:t>
            </w:r>
            <w:r>
              <w:rPr>
                <w:sz w:val="24"/>
              </w:rPr>
              <w:t>digunakan untuk keluar – masuk untuk penyambungan proses pada lembar/halaman yang berbeda.</w:t>
            </w:r>
          </w:p>
        </w:tc>
      </w:tr>
      <w:tr w:rsidR="006B3408" w:rsidTr="00235327">
        <w:trPr>
          <w:trHeight w:val="1024"/>
          <w:jc w:val="center"/>
        </w:trPr>
        <w:tc>
          <w:tcPr>
            <w:tcW w:w="2232" w:type="dxa"/>
          </w:tcPr>
          <w:p w:rsidR="006B3408" w:rsidRDefault="006B3408" w:rsidP="00235327">
            <w:pPr>
              <w:pStyle w:val="TableParagraph"/>
              <w:rPr>
                <w:sz w:val="28"/>
              </w:rPr>
            </w:pPr>
          </w:p>
          <w:p w:rsidR="006B3408" w:rsidRDefault="006B3408" w:rsidP="00235327">
            <w:pPr>
              <w:pStyle w:val="TableParagraph"/>
              <w:ind w:left="585"/>
              <w:rPr>
                <w:sz w:val="12"/>
              </w:rPr>
            </w:pPr>
            <w:r>
              <w:rPr>
                <w:noProof/>
                <w:position w:val="-1"/>
                <w:sz w:val="12"/>
              </w:rPr>
              <mc:AlternateContent>
                <mc:Choice Requires="wpg">
                  <w:drawing>
                    <wp:inline distT="0" distB="0" distL="0" distR="0">
                      <wp:extent cx="742315" cy="76200"/>
                      <wp:effectExtent l="0" t="0" r="635" b="0"/>
                      <wp:docPr id="86" name="Group 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42315" cy="76200"/>
                                <a:chOff x="0" y="0"/>
                                <a:chExt cx="1169" cy="120"/>
                              </a:xfrm>
                            </wpg:grpSpPr>
                            <wps:wsp>
                              <wps:cNvPr id="87" name="AutoShape 77"/>
                              <wps:cNvSpPr>
                                <a:spLocks/>
                              </wps:cNvSpPr>
                              <wps:spPr bwMode="auto">
                                <a:xfrm>
                                  <a:off x="0" y="0"/>
                                  <a:ext cx="1169" cy="120"/>
                                </a:xfrm>
                                <a:custGeom>
                                  <a:avLst/>
                                  <a:gdLst>
                                    <a:gd name="T0" fmla="*/ 1049 w 1169"/>
                                    <a:gd name="T1" fmla="*/ 0 h 120"/>
                                    <a:gd name="T2" fmla="*/ 1049 w 1169"/>
                                    <a:gd name="T3" fmla="*/ 120 h 120"/>
                                    <a:gd name="T4" fmla="*/ 1154 w 1169"/>
                                    <a:gd name="T5" fmla="*/ 67 h 120"/>
                                    <a:gd name="T6" fmla="*/ 1070 w 1169"/>
                                    <a:gd name="T7" fmla="*/ 67 h 120"/>
                                    <a:gd name="T8" fmla="*/ 1075 w 1169"/>
                                    <a:gd name="T9" fmla="*/ 65 h 120"/>
                                    <a:gd name="T10" fmla="*/ 1078 w 1169"/>
                                    <a:gd name="T11" fmla="*/ 60 h 120"/>
                                    <a:gd name="T12" fmla="*/ 1075 w 1169"/>
                                    <a:gd name="T13" fmla="*/ 53 h 120"/>
                                    <a:gd name="T14" fmla="*/ 1154 w 1169"/>
                                    <a:gd name="T15" fmla="*/ 53 h 120"/>
                                    <a:gd name="T16" fmla="*/ 1049 w 1169"/>
                                    <a:gd name="T17" fmla="*/ 0 h 120"/>
                                    <a:gd name="T18" fmla="*/ 1049 w 1169"/>
                                    <a:gd name="T19" fmla="*/ 53 h 120"/>
                                    <a:gd name="T20" fmla="*/ 0 w 1169"/>
                                    <a:gd name="T21" fmla="*/ 53 h 120"/>
                                    <a:gd name="T22" fmla="*/ 0 w 1169"/>
                                    <a:gd name="T23" fmla="*/ 65 h 120"/>
                                    <a:gd name="T24" fmla="*/ 7 w 1169"/>
                                    <a:gd name="T25" fmla="*/ 67 h 120"/>
                                    <a:gd name="T26" fmla="*/ 1049 w 1169"/>
                                    <a:gd name="T27" fmla="*/ 67 h 120"/>
                                    <a:gd name="T28" fmla="*/ 1049 w 1169"/>
                                    <a:gd name="T29" fmla="*/ 53 h 120"/>
                                    <a:gd name="T30" fmla="*/ 1154 w 1169"/>
                                    <a:gd name="T31" fmla="*/ 53 h 120"/>
                                    <a:gd name="T32" fmla="*/ 1075 w 1169"/>
                                    <a:gd name="T33" fmla="*/ 53 h 120"/>
                                    <a:gd name="T34" fmla="*/ 1078 w 1169"/>
                                    <a:gd name="T35" fmla="*/ 60 h 120"/>
                                    <a:gd name="T36" fmla="*/ 1075 w 1169"/>
                                    <a:gd name="T37" fmla="*/ 65 h 120"/>
                                    <a:gd name="T38" fmla="*/ 1070 w 1169"/>
                                    <a:gd name="T39" fmla="*/ 67 h 120"/>
                                    <a:gd name="T40" fmla="*/ 1154 w 1169"/>
                                    <a:gd name="T41" fmla="*/ 67 h 120"/>
                                    <a:gd name="T42" fmla="*/ 1169 w 1169"/>
                                    <a:gd name="T43" fmla="*/ 60 h 120"/>
                                    <a:gd name="T44" fmla="*/ 1154 w 1169"/>
                                    <a:gd name="T45" fmla="*/ 53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Lst>
                                  <a:rect l="0" t="0" r="r" b="b"/>
                                  <a:pathLst>
                                    <a:path w="1169" h="120">
                                      <a:moveTo>
                                        <a:pt x="1049" y="0"/>
                                      </a:moveTo>
                                      <a:lnTo>
                                        <a:pt x="1049" y="120"/>
                                      </a:lnTo>
                                      <a:lnTo>
                                        <a:pt x="1154" y="67"/>
                                      </a:lnTo>
                                      <a:lnTo>
                                        <a:pt x="1070" y="67"/>
                                      </a:lnTo>
                                      <a:lnTo>
                                        <a:pt x="1075" y="65"/>
                                      </a:lnTo>
                                      <a:lnTo>
                                        <a:pt x="1078" y="60"/>
                                      </a:lnTo>
                                      <a:lnTo>
                                        <a:pt x="1075" y="53"/>
                                      </a:lnTo>
                                      <a:lnTo>
                                        <a:pt x="1154" y="53"/>
                                      </a:lnTo>
                                      <a:lnTo>
                                        <a:pt x="1049" y="0"/>
                                      </a:lnTo>
                                      <a:close/>
                                      <a:moveTo>
                                        <a:pt x="1049" y="53"/>
                                      </a:moveTo>
                                      <a:lnTo>
                                        <a:pt x="0" y="53"/>
                                      </a:lnTo>
                                      <a:lnTo>
                                        <a:pt x="0" y="65"/>
                                      </a:lnTo>
                                      <a:lnTo>
                                        <a:pt x="7" y="67"/>
                                      </a:lnTo>
                                      <a:lnTo>
                                        <a:pt x="1049" y="67"/>
                                      </a:lnTo>
                                      <a:lnTo>
                                        <a:pt x="1049" y="53"/>
                                      </a:lnTo>
                                      <a:close/>
                                      <a:moveTo>
                                        <a:pt x="1154" y="53"/>
                                      </a:moveTo>
                                      <a:lnTo>
                                        <a:pt x="1075" y="53"/>
                                      </a:lnTo>
                                      <a:lnTo>
                                        <a:pt x="1078" y="60"/>
                                      </a:lnTo>
                                      <a:lnTo>
                                        <a:pt x="1075" y="65"/>
                                      </a:lnTo>
                                      <a:lnTo>
                                        <a:pt x="1070" y="67"/>
                                      </a:lnTo>
                                      <a:lnTo>
                                        <a:pt x="1154" y="67"/>
                                      </a:lnTo>
                                      <a:lnTo>
                                        <a:pt x="1169" y="60"/>
                                      </a:lnTo>
                                      <a:lnTo>
                                        <a:pt x="1154"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2AD67B5" id="Group 86" o:spid="_x0000_s1026" style="width:58.45pt;height:6pt;mso-position-horizontal-relative:char;mso-position-vertical-relative:line" coordsize="1169,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">
                      <v:shape id="AutoShape 77" o:spid="_x0000_s1027" style="position:absolute;width:1169;height:120;visibility:visible;mso-wrap-style:square;v-text-anchor:top" coordsize="1169,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OUTsQA&#10;AADbAAAADwAAAGRycy9kb3ducmV2LnhtbESPQWvCQBSE74L/YXlCb7qxBxNSVymiVAQPpsHi7ZF9&#10;TUKzb0N2m8R/7wqFHoeZ+YZZb0fTiJ46V1tWsFxEIIgLq2suFeSfh3kCwnlkjY1lUnAnB9vNdLLG&#10;VNuBL9RnvhQBwi5FBZX3bSqlKyoy6Ba2JQ7et+0M+iC7UuoOhwA3jXyNopU0WHNYqLClXUXFT/Zr&#10;FMSrj3z/Vbv+er3dTufR276xR6VeZuP7GwhPo/8P/7WPWkESw/NL+AF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TlE7EAAAA2wAAAA8AAAAAAAAAAAAAAAAAmAIAAGRycy9k&#10;b3ducmV2LnhtbFBLBQYAAAAABAAEAPUAAACJAwAAAAA=&#10;" path="m1049,r,120l1154,67r-84,l1075,65r3,-5l1075,53r79,l1049,xm1049,53l,53,,65r7,2l1049,67r,-14xm1154,53r-79,l1078,60r-3,5l1070,67r84,l1169,60r-15,-7xe" fillcolor="black" stroked="f">
                        <v:path arrowok="t" o:connecttype="custom" o:connectlocs="1049,0;1049,120;1154,67;1070,67;1075,65;1078,60;1075,53;1154,53;1049,0;1049,53;0,53;0,65;7,67;1049,67;1049,53;1154,53;1075,53;1078,60;1075,65;1070,67;1154,67;1169,60;1154,53" o:connectangles="0,0,0,0,0,0,0,0,0,0,0,0,0,0,0,0,0,0,0,0,0,0,0"/>
                      </v:shape>
                      <w10:anchorlock/>
                    </v:group>
                  </w:pict>
                </mc:Fallback>
              </mc:AlternateContent>
            </w:r>
          </w:p>
          <w:p w:rsidR="006B3408" w:rsidRDefault="006B3408" w:rsidP="00235327">
            <w:pPr>
              <w:pStyle w:val="TableParagraph"/>
              <w:rPr>
                <w:sz w:val="10"/>
              </w:rPr>
            </w:pPr>
          </w:p>
          <w:p w:rsidR="006B3408" w:rsidRDefault="006B3408" w:rsidP="00235327">
            <w:pPr>
              <w:pStyle w:val="TableParagraph"/>
              <w:ind w:left="592"/>
              <w:rPr>
                <w:sz w:val="12"/>
              </w:rPr>
            </w:pPr>
            <w:r>
              <w:rPr>
                <w:noProof/>
                <w:position w:val="-1"/>
                <w:sz w:val="12"/>
              </w:rPr>
              <mc:AlternateContent>
                <mc:Choice Requires="wpg">
                  <w:drawing>
                    <wp:inline distT="0" distB="0" distL="0" distR="0">
                      <wp:extent cx="725805" cy="76200"/>
                      <wp:effectExtent l="0" t="0" r="7620" b="0"/>
                      <wp:docPr id="84" name="Group 8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25805" cy="76200"/>
                                <a:chOff x="0" y="0"/>
                                <a:chExt cx="1143" cy="120"/>
                              </a:xfrm>
                            </wpg:grpSpPr>
                            <wps:wsp>
                              <wps:cNvPr id="85" name="AutoShape 75"/>
                              <wps:cNvSpPr>
                                <a:spLocks/>
                              </wps:cNvSpPr>
                              <wps:spPr bwMode="auto">
                                <a:xfrm>
                                  <a:off x="0" y="0"/>
                                  <a:ext cx="1143" cy="120"/>
                                </a:xfrm>
                                <a:custGeom>
                                  <a:avLst/>
                                  <a:gdLst>
                                    <a:gd name="T0" fmla="*/ 120 w 1143"/>
                                    <a:gd name="T1" fmla="*/ 0 h 120"/>
                                    <a:gd name="T2" fmla="*/ 0 w 1143"/>
                                    <a:gd name="T3" fmla="*/ 60 h 120"/>
                                    <a:gd name="T4" fmla="*/ 120 w 1143"/>
                                    <a:gd name="T5" fmla="*/ 120 h 120"/>
                                    <a:gd name="T6" fmla="*/ 120 w 1143"/>
                                    <a:gd name="T7" fmla="*/ 67 h 120"/>
                                    <a:gd name="T8" fmla="*/ 98 w 1143"/>
                                    <a:gd name="T9" fmla="*/ 67 h 120"/>
                                    <a:gd name="T10" fmla="*/ 94 w 1143"/>
                                    <a:gd name="T11" fmla="*/ 65 h 120"/>
                                    <a:gd name="T12" fmla="*/ 91 w 1143"/>
                                    <a:gd name="T13" fmla="*/ 60 h 120"/>
                                    <a:gd name="T14" fmla="*/ 94 w 1143"/>
                                    <a:gd name="T15" fmla="*/ 53 h 120"/>
                                    <a:gd name="T16" fmla="*/ 120 w 1143"/>
                                    <a:gd name="T17" fmla="*/ 53 h 120"/>
                                    <a:gd name="T18" fmla="*/ 120 w 1143"/>
                                    <a:gd name="T19" fmla="*/ 0 h 120"/>
                                    <a:gd name="T20" fmla="*/ 120 w 1143"/>
                                    <a:gd name="T21" fmla="*/ 53 h 120"/>
                                    <a:gd name="T22" fmla="*/ 94 w 1143"/>
                                    <a:gd name="T23" fmla="*/ 53 h 120"/>
                                    <a:gd name="T24" fmla="*/ 91 w 1143"/>
                                    <a:gd name="T25" fmla="*/ 60 h 120"/>
                                    <a:gd name="T26" fmla="*/ 94 w 1143"/>
                                    <a:gd name="T27" fmla="*/ 65 h 120"/>
                                    <a:gd name="T28" fmla="*/ 98 w 1143"/>
                                    <a:gd name="T29" fmla="*/ 67 h 120"/>
                                    <a:gd name="T30" fmla="*/ 120 w 1143"/>
                                    <a:gd name="T31" fmla="*/ 67 h 120"/>
                                    <a:gd name="T32" fmla="*/ 120 w 1143"/>
                                    <a:gd name="T33" fmla="*/ 53 h 120"/>
                                    <a:gd name="T34" fmla="*/ 1140 w 1143"/>
                                    <a:gd name="T35" fmla="*/ 53 h 120"/>
                                    <a:gd name="T36" fmla="*/ 120 w 1143"/>
                                    <a:gd name="T37" fmla="*/ 53 h 120"/>
                                    <a:gd name="T38" fmla="*/ 120 w 1143"/>
                                    <a:gd name="T39" fmla="*/ 67 h 120"/>
                                    <a:gd name="T40" fmla="*/ 1135 w 1143"/>
                                    <a:gd name="T41" fmla="*/ 67 h 120"/>
                                    <a:gd name="T42" fmla="*/ 1140 w 1143"/>
                                    <a:gd name="T43" fmla="*/ 65 h 120"/>
                                    <a:gd name="T44" fmla="*/ 1142 w 1143"/>
                                    <a:gd name="T45" fmla="*/ 60 h 120"/>
                                    <a:gd name="T46" fmla="*/ 1140 w 1143"/>
                                    <a:gd name="T47" fmla="*/ 53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1143" h="120">
                                      <a:moveTo>
                                        <a:pt x="120" y="0"/>
                                      </a:moveTo>
                                      <a:lnTo>
                                        <a:pt x="0" y="60"/>
                                      </a:lnTo>
                                      <a:lnTo>
                                        <a:pt x="120" y="120"/>
                                      </a:lnTo>
                                      <a:lnTo>
                                        <a:pt x="120" y="67"/>
                                      </a:lnTo>
                                      <a:lnTo>
                                        <a:pt x="98" y="67"/>
                                      </a:lnTo>
                                      <a:lnTo>
                                        <a:pt x="94" y="65"/>
                                      </a:lnTo>
                                      <a:lnTo>
                                        <a:pt x="91" y="60"/>
                                      </a:lnTo>
                                      <a:lnTo>
                                        <a:pt x="94" y="53"/>
                                      </a:lnTo>
                                      <a:lnTo>
                                        <a:pt x="120" y="53"/>
                                      </a:lnTo>
                                      <a:lnTo>
                                        <a:pt x="120" y="0"/>
                                      </a:lnTo>
                                      <a:close/>
                                      <a:moveTo>
                                        <a:pt x="120" y="53"/>
                                      </a:moveTo>
                                      <a:lnTo>
                                        <a:pt x="94" y="53"/>
                                      </a:lnTo>
                                      <a:lnTo>
                                        <a:pt x="91" y="60"/>
                                      </a:lnTo>
                                      <a:lnTo>
                                        <a:pt x="94" y="65"/>
                                      </a:lnTo>
                                      <a:lnTo>
                                        <a:pt x="98" y="67"/>
                                      </a:lnTo>
                                      <a:lnTo>
                                        <a:pt x="120" y="67"/>
                                      </a:lnTo>
                                      <a:lnTo>
                                        <a:pt x="120" y="53"/>
                                      </a:lnTo>
                                      <a:close/>
                                      <a:moveTo>
                                        <a:pt x="1140" y="53"/>
                                      </a:moveTo>
                                      <a:lnTo>
                                        <a:pt x="120" y="53"/>
                                      </a:lnTo>
                                      <a:lnTo>
                                        <a:pt x="120" y="67"/>
                                      </a:lnTo>
                                      <a:lnTo>
                                        <a:pt x="1135" y="67"/>
                                      </a:lnTo>
                                      <a:lnTo>
                                        <a:pt x="1140" y="65"/>
                                      </a:lnTo>
                                      <a:lnTo>
                                        <a:pt x="1142" y="60"/>
                                      </a:lnTo>
                                      <a:lnTo>
                                        <a:pt x="1140"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350E8BD3" id="Group 84" o:spid="_x0000_s1026" style="width:57.15pt;height:6pt;mso-position-horizontal-relative:char;mso-position-vertical-relative:line" coordsize="114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">
                      <v:shape id="AutoShape 75" o:spid="_x0000_s1027" style="position:absolute;width:1143;height:120;visibility:visible;mso-wrap-style:square;v-text-anchor:top" coordsize="1143,1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rJS8QA&#10;AADbAAAADwAAAGRycy9kb3ducmV2LnhtbESPQWvCQBSE74X+h+UVvNVNhQRJXaUEggpKqdr7I/ua&#10;hGbfht01if31XaHQ4zAz3zCrzWQ6MZDzrWUFL/MEBHFldcu1gsu5fF6C8AFZY2eZFNzIw2b9+LDC&#10;XNuRP2g4hVpECPscFTQh9LmUvmrIoJ/bnjh6X9YZDFG6WmqHY4SbTi6SJJMGW44LDfZUNFR9n65G&#10;wR7TcYduW7TH99KcPxfZz6HOlJo9TW+vIAJN4T/8195pBcsU7l/iD5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6ayUvEAAAA2wAAAA8AAAAAAAAAAAAAAAAAmAIAAGRycy9k&#10;b3ducmV2LnhtbFBLBQYAAAAABAAEAPUAAACJAwAAAAA=&#10;" path="m120,l,60r120,60l120,67r-22,l94,65,91,60r3,-7l120,53,120,xm120,53r-26,l91,60r3,5l98,67r22,l120,53xm1140,53l120,53r,14l1135,67r5,-2l1142,60r-2,-7xe" fillcolor="black" stroked="f">
                        <v:path arrowok="t" o:connecttype="custom" o:connectlocs="120,0;0,60;120,120;120,67;98,67;94,65;91,60;94,53;120,53;120,0;120,53;94,53;91,60;94,65;98,67;120,67;120,53;1140,53;120,53;120,67;1135,67;1140,65;1142,60;1140,53" o:connectangles="0,0,0,0,0,0,0,0,0,0,0,0,0,0,0,0,0,0,0,0,0,0,0,0"/>
                      </v:shape>
                      <w10:anchorlock/>
                    </v:group>
                  </w:pict>
                </mc:Fallback>
              </mc:AlternateContent>
            </w:r>
          </w:p>
        </w:tc>
        <w:tc>
          <w:tcPr>
            <w:tcW w:w="2712" w:type="dxa"/>
            <w:vAlign w:val="center"/>
          </w:tcPr>
          <w:p w:rsidR="006B3408" w:rsidRDefault="006B3408" w:rsidP="00235327">
            <w:pPr>
              <w:pStyle w:val="TableParagraph"/>
              <w:ind w:left="409" w:right="401"/>
              <w:jc w:val="center"/>
              <w:rPr>
                <w:b/>
                <w:sz w:val="24"/>
              </w:rPr>
            </w:pPr>
            <w:r>
              <w:rPr>
                <w:b/>
                <w:sz w:val="24"/>
              </w:rPr>
              <w:t>Penghubung</w:t>
            </w:r>
          </w:p>
        </w:tc>
        <w:tc>
          <w:tcPr>
            <w:tcW w:w="3228" w:type="dxa"/>
            <w:vAlign w:val="center"/>
          </w:tcPr>
          <w:p w:rsidR="006B3408" w:rsidRDefault="006B3408" w:rsidP="00235327">
            <w:pPr>
              <w:pStyle w:val="TableParagraph"/>
              <w:ind w:left="107" w:right="98"/>
              <w:rPr>
                <w:sz w:val="24"/>
              </w:rPr>
            </w:pPr>
            <w:r>
              <w:rPr>
                <w:b/>
                <w:sz w:val="24"/>
              </w:rPr>
              <w:t xml:space="preserve">Simbol arus/flow, </w:t>
            </w:r>
            <w:r>
              <w:rPr>
                <w:sz w:val="24"/>
              </w:rPr>
              <w:t xml:space="preserve">yaitu menyatakan jalannya </w:t>
            </w:r>
            <w:r>
              <w:rPr>
                <w:spacing w:val="-5"/>
                <w:sz w:val="24"/>
              </w:rPr>
              <w:t xml:space="preserve">arus </w:t>
            </w:r>
            <w:r>
              <w:rPr>
                <w:sz w:val="24"/>
              </w:rPr>
              <w:t>suatu</w:t>
            </w:r>
            <w:r>
              <w:rPr>
                <w:spacing w:val="-1"/>
                <w:sz w:val="24"/>
              </w:rPr>
              <w:t xml:space="preserve"> </w:t>
            </w:r>
            <w:r>
              <w:rPr>
                <w:sz w:val="24"/>
              </w:rPr>
              <w:t>proses.</w:t>
            </w:r>
          </w:p>
        </w:tc>
      </w:tr>
    </w:tbl>
    <w:p w:rsidR="001075C9" w:rsidRDefault="001075C9" w:rsidP="001075C9">
      <w:pPr>
        <w:rPr>
          <w:b/>
          <w:lang w:val="id-ID"/>
        </w:rPr>
      </w:pPr>
    </w:p>
    <w:p w:rsidR="00623898" w:rsidRDefault="00170161" w:rsidP="00A50570">
      <w:pPr>
        <w:pStyle w:val="ListParagraph"/>
        <w:numPr>
          <w:ilvl w:val="2"/>
          <w:numId w:val="3"/>
        </w:numPr>
        <w:rPr>
          <w:b/>
          <w:i/>
          <w:lang w:val="id-ID"/>
        </w:rPr>
      </w:pPr>
      <w:r w:rsidRPr="00170161">
        <w:rPr>
          <w:b/>
          <w:i/>
          <w:lang w:val="id-ID"/>
        </w:rPr>
        <w:t>Flowmap</w:t>
      </w:r>
    </w:p>
    <w:p w:rsidR="00623898" w:rsidRDefault="00623898" w:rsidP="00623898">
      <w:pPr>
        <w:ind w:firstLine="720"/>
      </w:pPr>
      <w:r>
        <w:t xml:space="preserve">Menurut Darmawan, dkk (2013), </w:t>
      </w:r>
      <w:r w:rsidRPr="00623898">
        <w:rPr>
          <w:i/>
        </w:rPr>
        <w:t xml:space="preserve">Flowmap </w:t>
      </w:r>
      <w:r>
        <w:t xml:space="preserve">adalah penggambaran secara grafik dari langkah-langkah dan urutan-urutan prosedur dari suatu program. </w:t>
      </w:r>
      <w:r w:rsidRPr="00623898">
        <w:rPr>
          <w:i/>
        </w:rPr>
        <w:t xml:space="preserve">Flowmap </w:t>
      </w:r>
      <w:r>
        <w:t>menolong programer dan analisis untuk memecahkan masalah kedalam segmen-segmen yang lebih kecil dan menolong dalam menganalisis alternatif- alternatif lain dalam pengoprasian.</w:t>
      </w:r>
    </w:p>
    <w:p w:rsidR="006F7570" w:rsidRDefault="00623898" w:rsidP="00235327">
      <w:pPr>
        <w:ind w:firstLine="720"/>
        <w:rPr>
          <w:b/>
          <w:i/>
          <w:lang w:val="id-ID"/>
        </w:rPr>
      </w:pPr>
      <w:r>
        <w:lastRenderedPageBreak/>
        <w:t xml:space="preserve">Berikut ini gambaran simbol-simbol standar yang digunakan pada penggambaran </w:t>
      </w:r>
      <w:r>
        <w:rPr>
          <w:i/>
        </w:rPr>
        <w:t xml:space="preserve">flowmap </w:t>
      </w:r>
      <w:r>
        <w:t>serta contoh penggunaannya dapat dilihat pada Tabel 2.5.</w:t>
      </w:r>
    </w:p>
    <w:p w:rsidR="00466DC1" w:rsidRPr="00466DC1" w:rsidRDefault="00466DC1" w:rsidP="00623898">
      <w:pPr>
        <w:pStyle w:val="BodyText"/>
        <w:ind w:left="1624"/>
        <w:rPr>
          <w:sz w:val="16"/>
        </w:rPr>
      </w:pPr>
    </w:p>
    <w:p w:rsidR="00623898" w:rsidRPr="001A441F" w:rsidRDefault="001A441F" w:rsidP="001A441F">
      <w:pPr>
        <w:pStyle w:val="Caption"/>
        <w:jc w:val="center"/>
        <w:rPr>
          <w:b/>
          <w:color w:val="000000" w:themeColor="text1"/>
          <w:sz w:val="24"/>
          <w:szCs w:val="24"/>
          <w:lang w:val="id-ID"/>
        </w:rPr>
      </w:pPr>
      <w:r w:rsidRPr="001A441F">
        <w:rPr>
          <w:color w:val="000000" w:themeColor="text1"/>
          <w:sz w:val="24"/>
          <w:szCs w:val="24"/>
        </w:rPr>
        <w:t xml:space="preserve">Tabel 2.5 Simbol </w:t>
      </w:r>
      <w:proofErr w:type="gramStart"/>
      <w:r w:rsidRPr="001A441F">
        <w:rPr>
          <w:color w:val="000000" w:themeColor="text1"/>
          <w:sz w:val="24"/>
          <w:szCs w:val="24"/>
        </w:rPr>
        <w:t xml:space="preserve">Flowmap </w:t>
      </w:r>
      <w:r w:rsidR="00623898" w:rsidRPr="001A441F">
        <w:rPr>
          <w:i w:val="0"/>
          <w:color w:val="000000" w:themeColor="text1"/>
          <w:sz w:val="24"/>
          <w:szCs w:val="24"/>
        </w:rPr>
        <w:t xml:space="preserve"> </w:t>
      </w:r>
      <w:r w:rsidR="00466DC1" w:rsidRPr="001A441F">
        <w:rPr>
          <w:color w:val="000000" w:themeColor="text1"/>
          <w:sz w:val="24"/>
          <w:szCs w:val="24"/>
        </w:rPr>
        <w:t>(</w:t>
      </w:r>
      <w:proofErr w:type="gramEnd"/>
      <w:r w:rsidR="00466DC1" w:rsidRPr="001A441F">
        <w:rPr>
          <w:color w:val="000000" w:themeColor="text1"/>
          <w:sz w:val="24"/>
          <w:szCs w:val="24"/>
        </w:rPr>
        <w:t xml:space="preserve"> Menurut Darmawan, dkk 2015)</w:t>
      </w:r>
    </w:p>
    <w:tbl>
      <w:tblPr>
        <w:tblW w:w="0" w:type="auto"/>
        <w:tblInd w:w="10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1E0" w:firstRow="1" w:lastRow="1" w:firstColumn="1" w:lastColumn="1" w:noHBand="0" w:noVBand="0"/>
      </w:tblPr>
      <w:tblGrid>
        <w:gridCol w:w="2314"/>
        <w:gridCol w:w="4664"/>
      </w:tblGrid>
      <w:tr w:rsidR="00623898" w:rsidTr="009A7F4C">
        <w:trPr>
          <w:trHeight w:val="454"/>
        </w:trPr>
        <w:tc>
          <w:tcPr>
            <w:tcW w:w="2314" w:type="dxa"/>
          </w:tcPr>
          <w:p w:rsidR="00623898" w:rsidRDefault="00623898" w:rsidP="000D70A6">
            <w:pPr>
              <w:pStyle w:val="TableParagraph"/>
              <w:spacing w:before="10" w:after="120"/>
              <w:rPr>
                <w:sz w:val="11"/>
              </w:rPr>
            </w:pPr>
          </w:p>
          <w:p w:rsidR="00623898" w:rsidRDefault="00623898" w:rsidP="000D70A6">
            <w:pPr>
              <w:pStyle w:val="TableParagraph"/>
              <w:spacing w:after="120" w:line="165" w:lineRule="exact"/>
              <w:ind w:left="889"/>
              <w:rPr>
                <w:sz w:val="16"/>
              </w:rPr>
            </w:pPr>
            <w:r>
              <w:rPr>
                <w:noProof/>
                <w:position w:val="-2"/>
                <w:sz w:val="16"/>
              </w:rPr>
              <w:drawing>
                <wp:inline distT="0" distB="0" distL="0" distR="0" wp14:anchorId="57F640D9" wp14:editId="1D22B933">
                  <wp:extent cx="356939" cy="105251"/>
                  <wp:effectExtent l="0" t="0" r="0" b="0"/>
                  <wp:docPr id="49" name="image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8.png"/>
                          <pic:cNvPicPr/>
                        </pic:nvPicPr>
                        <pic:blipFill>
                          <a:blip r:embed="rId23" cstate="print"/>
                          <a:stretch>
                            <a:fillRect/>
                          </a:stretch>
                        </pic:blipFill>
                        <pic:spPr>
                          <a:xfrm>
                            <a:off x="0" y="0"/>
                            <a:ext cx="356939" cy="105251"/>
                          </a:xfrm>
                          <a:prstGeom prst="rect">
                            <a:avLst/>
                          </a:prstGeom>
                        </pic:spPr>
                      </pic:pic>
                    </a:graphicData>
                  </a:graphic>
                </wp:inline>
              </w:drawing>
            </w:r>
          </w:p>
        </w:tc>
        <w:tc>
          <w:tcPr>
            <w:tcW w:w="4664" w:type="dxa"/>
          </w:tcPr>
          <w:p w:rsidR="00623898" w:rsidRDefault="00623898" w:rsidP="000D70A6">
            <w:pPr>
              <w:pStyle w:val="TableParagraph"/>
              <w:spacing w:before="5" w:after="120"/>
              <w:rPr>
                <w:sz w:val="11"/>
              </w:rPr>
            </w:pPr>
          </w:p>
          <w:p w:rsidR="00623898" w:rsidRDefault="00623898" w:rsidP="000D70A6">
            <w:pPr>
              <w:pStyle w:val="TableParagraph"/>
              <w:spacing w:after="120" w:line="224" w:lineRule="exact"/>
              <w:ind w:left="1861"/>
              <w:rPr>
                <w:sz w:val="20"/>
              </w:rPr>
            </w:pPr>
            <w:r>
              <w:rPr>
                <w:noProof/>
                <w:position w:val="-3"/>
                <w:sz w:val="20"/>
              </w:rPr>
              <w:drawing>
                <wp:inline distT="0" distB="0" distL="0" distR="0" wp14:anchorId="58279060" wp14:editId="00DA8B38">
                  <wp:extent cx="624717" cy="142398"/>
                  <wp:effectExtent l="0" t="0" r="0" b="0"/>
                  <wp:docPr id="51" name="image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29.png"/>
                          <pic:cNvPicPr/>
                        </pic:nvPicPr>
                        <pic:blipFill>
                          <a:blip r:embed="rId24" cstate="print"/>
                          <a:stretch>
                            <a:fillRect/>
                          </a:stretch>
                        </pic:blipFill>
                        <pic:spPr>
                          <a:xfrm>
                            <a:off x="0" y="0"/>
                            <a:ext cx="624717" cy="142398"/>
                          </a:xfrm>
                          <a:prstGeom prst="rect">
                            <a:avLst/>
                          </a:prstGeom>
                        </pic:spPr>
                      </pic:pic>
                    </a:graphicData>
                  </a:graphic>
                </wp:inline>
              </w:drawing>
            </w:r>
          </w:p>
        </w:tc>
      </w:tr>
      <w:tr w:rsidR="00623898" w:rsidTr="009A7F4C">
        <w:trPr>
          <w:trHeight w:val="838"/>
        </w:trPr>
        <w:tc>
          <w:tcPr>
            <w:tcW w:w="2314" w:type="dxa"/>
          </w:tcPr>
          <w:p w:rsidR="00623898" w:rsidRDefault="00623898" w:rsidP="00684811">
            <w:pPr>
              <w:pStyle w:val="TableParagraph"/>
              <w:spacing w:before="6"/>
              <w:rPr>
                <w:sz w:val="19"/>
              </w:rPr>
            </w:pPr>
          </w:p>
          <w:p w:rsidR="00623898" w:rsidRDefault="00623898" w:rsidP="00684811">
            <w:pPr>
              <w:pStyle w:val="TableParagraph"/>
              <w:ind w:left="759"/>
              <w:rPr>
                <w:sz w:val="20"/>
              </w:rPr>
            </w:pPr>
            <w:r>
              <w:rPr>
                <w:noProof/>
                <w:sz w:val="20"/>
              </w:rPr>
              <mc:AlternateContent>
                <mc:Choice Requires="wpg">
                  <w:drawing>
                    <wp:inline distT="0" distB="0" distL="0" distR="0">
                      <wp:extent cx="516890" cy="241300"/>
                      <wp:effectExtent l="16510" t="7620" r="9525" b="8255"/>
                      <wp:docPr id="155" name="Group 1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890" cy="241300"/>
                                <a:chOff x="0" y="0"/>
                                <a:chExt cx="814" cy="380"/>
                              </a:xfrm>
                            </wpg:grpSpPr>
                            <wps:wsp>
                              <wps:cNvPr id="156" name="Freeform 127"/>
                              <wps:cNvSpPr>
                                <a:spLocks/>
                              </wps:cNvSpPr>
                              <wps:spPr bwMode="auto">
                                <a:xfrm>
                                  <a:off x="1" y="1"/>
                                  <a:ext cx="812" cy="377"/>
                                </a:xfrm>
                                <a:custGeom>
                                  <a:avLst/>
                                  <a:gdLst>
                                    <a:gd name="T0" fmla="+- 0 162 1"/>
                                    <a:gd name="T1" fmla="*/ T0 w 812"/>
                                    <a:gd name="T2" fmla="+- 0 378 1"/>
                                    <a:gd name="T3" fmla="*/ 378 h 377"/>
                                    <a:gd name="T4" fmla="+- 0 649 1"/>
                                    <a:gd name="T5" fmla="*/ T4 w 812"/>
                                    <a:gd name="T6" fmla="+- 0 378 1"/>
                                    <a:gd name="T7" fmla="*/ 378 h 377"/>
                                    <a:gd name="T8" fmla="+- 0 713 1"/>
                                    <a:gd name="T9" fmla="*/ T8 w 812"/>
                                    <a:gd name="T10" fmla="+- 0 363 1"/>
                                    <a:gd name="T11" fmla="*/ 363 h 377"/>
                                    <a:gd name="T12" fmla="+- 0 765 1"/>
                                    <a:gd name="T13" fmla="*/ T12 w 812"/>
                                    <a:gd name="T14" fmla="+- 0 323 1"/>
                                    <a:gd name="T15" fmla="*/ 323 h 377"/>
                                    <a:gd name="T16" fmla="+- 0 800 1"/>
                                    <a:gd name="T17" fmla="*/ T16 w 812"/>
                                    <a:gd name="T18" fmla="+- 0 263 1"/>
                                    <a:gd name="T19" fmla="*/ 263 h 377"/>
                                    <a:gd name="T20" fmla="+- 0 812 1"/>
                                    <a:gd name="T21" fmla="*/ T20 w 812"/>
                                    <a:gd name="T22" fmla="+- 0 188 1"/>
                                    <a:gd name="T23" fmla="*/ 188 h 377"/>
                                    <a:gd name="T24" fmla="+- 0 800 1"/>
                                    <a:gd name="T25" fmla="*/ T24 w 812"/>
                                    <a:gd name="T26" fmla="+- 0 116 1"/>
                                    <a:gd name="T27" fmla="*/ 116 h 377"/>
                                    <a:gd name="T28" fmla="+- 0 765 1"/>
                                    <a:gd name="T29" fmla="*/ T28 w 812"/>
                                    <a:gd name="T30" fmla="+- 0 56 1"/>
                                    <a:gd name="T31" fmla="*/ 56 h 377"/>
                                    <a:gd name="T32" fmla="+- 0 713 1"/>
                                    <a:gd name="T33" fmla="*/ T32 w 812"/>
                                    <a:gd name="T34" fmla="+- 0 16 1"/>
                                    <a:gd name="T35" fmla="*/ 16 h 377"/>
                                    <a:gd name="T36" fmla="+- 0 649 1"/>
                                    <a:gd name="T37" fmla="*/ T36 w 812"/>
                                    <a:gd name="T38" fmla="+- 0 1 1"/>
                                    <a:gd name="T39" fmla="*/ 1 h 377"/>
                                    <a:gd name="T40" fmla="+- 0 162 1"/>
                                    <a:gd name="T41" fmla="*/ T40 w 812"/>
                                    <a:gd name="T42" fmla="+- 0 1 1"/>
                                    <a:gd name="T43" fmla="*/ 1 h 377"/>
                                    <a:gd name="T44" fmla="+- 0 99 1"/>
                                    <a:gd name="T45" fmla="*/ T44 w 812"/>
                                    <a:gd name="T46" fmla="+- 0 16 1"/>
                                    <a:gd name="T47" fmla="*/ 16 h 377"/>
                                    <a:gd name="T48" fmla="+- 0 48 1"/>
                                    <a:gd name="T49" fmla="*/ T48 w 812"/>
                                    <a:gd name="T50" fmla="+- 0 56 1"/>
                                    <a:gd name="T51" fmla="*/ 56 h 377"/>
                                    <a:gd name="T52" fmla="+- 0 14 1"/>
                                    <a:gd name="T53" fmla="*/ T52 w 812"/>
                                    <a:gd name="T54" fmla="+- 0 116 1"/>
                                    <a:gd name="T55" fmla="*/ 116 h 377"/>
                                    <a:gd name="T56" fmla="+- 0 1 1"/>
                                    <a:gd name="T57" fmla="*/ T56 w 812"/>
                                    <a:gd name="T58" fmla="+- 0 188 1"/>
                                    <a:gd name="T59" fmla="*/ 188 h 377"/>
                                    <a:gd name="T60" fmla="+- 0 14 1"/>
                                    <a:gd name="T61" fmla="*/ T60 w 812"/>
                                    <a:gd name="T62" fmla="+- 0 263 1"/>
                                    <a:gd name="T63" fmla="*/ 263 h 377"/>
                                    <a:gd name="T64" fmla="+- 0 48 1"/>
                                    <a:gd name="T65" fmla="*/ T64 w 812"/>
                                    <a:gd name="T66" fmla="+- 0 323 1"/>
                                    <a:gd name="T67" fmla="*/ 323 h 377"/>
                                    <a:gd name="T68" fmla="+- 0 99 1"/>
                                    <a:gd name="T69" fmla="*/ T68 w 812"/>
                                    <a:gd name="T70" fmla="+- 0 363 1"/>
                                    <a:gd name="T71" fmla="*/ 363 h 377"/>
                                    <a:gd name="T72" fmla="+- 0 162 1"/>
                                    <a:gd name="T73" fmla="*/ T72 w 812"/>
                                    <a:gd name="T74" fmla="+- 0 378 1"/>
                                    <a:gd name="T75" fmla="*/ 378 h 3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812" h="377">
                                      <a:moveTo>
                                        <a:pt x="161" y="377"/>
                                      </a:moveTo>
                                      <a:lnTo>
                                        <a:pt x="648" y="377"/>
                                      </a:lnTo>
                                      <a:lnTo>
                                        <a:pt x="712" y="362"/>
                                      </a:lnTo>
                                      <a:lnTo>
                                        <a:pt x="764" y="322"/>
                                      </a:lnTo>
                                      <a:lnTo>
                                        <a:pt x="799" y="262"/>
                                      </a:lnTo>
                                      <a:lnTo>
                                        <a:pt x="811" y="187"/>
                                      </a:lnTo>
                                      <a:lnTo>
                                        <a:pt x="799" y="115"/>
                                      </a:lnTo>
                                      <a:lnTo>
                                        <a:pt x="764" y="55"/>
                                      </a:lnTo>
                                      <a:lnTo>
                                        <a:pt x="712" y="15"/>
                                      </a:lnTo>
                                      <a:lnTo>
                                        <a:pt x="648" y="0"/>
                                      </a:lnTo>
                                      <a:lnTo>
                                        <a:pt x="161" y="0"/>
                                      </a:lnTo>
                                      <a:lnTo>
                                        <a:pt x="98" y="15"/>
                                      </a:lnTo>
                                      <a:lnTo>
                                        <a:pt x="47" y="55"/>
                                      </a:lnTo>
                                      <a:lnTo>
                                        <a:pt x="13" y="115"/>
                                      </a:lnTo>
                                      <a:lnTo>
                                        <a:pt x="0" y="187"/>
                                      </a:lnTo>
                                      <a:lnTo>
                                        <a:pt x="13" y="262"/>
                                      </a:lnTo>
                                      <a:lnTo>
                                        <a:pt x="47" y="322"/>
                                      </a:lnTo>
                                      <a:lnTo>
                                        <a:pt x="98" y="362"/>
                                      </a:lnTo>
                                      <a:lnTo>
                                        <a:pt x="161" y="377"/>
                                      </a:lnTo>
                                      <a:close/>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C5370AB" id="Group 155" o:spid="_x0000_s1026" style="width:40.7pt;height:19pt;mso-position-horizontal-relative:char;mso-position-vertical-relative:line" coordsize="814,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">
                      <v:shape id="Freeform 127" o:spid="_x0000_s1027" style="position:absolute;left:1;top:1;width:812;height:377;visibility:visible;mso-wrap-style:square;v-text-anchor:top" coordsize="812,37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XLH8EA&#10;AADcAAAADwAAAGRycy9kb3ducmV2LnhtbERP22rCQBB9L/gPywi+1Y3FSxtdRSqCfWqr/YBpdkyC&#10;2dmQHZP4911B6NscznVWm95VqqUmlJ4NTMYJKOLM25JzAz+n/fMrqCDIFivPZOBGATbrwdMKU+s7&#10;/qb2KLmKIRxSNFCI1KnWISvIYRj7mjhyZ984lAibXNsGuxjuKv2SJHPtsOTYUGBN7wVll+PVGZj6&#10;Lz+Vj1/3uevOHdHtbdGyGDMa9tslKKFe/sUP98HG+bM53J+JF+j1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zVyx/BAAAA3AAAAA8AAAAAAAAAAAAAAAAAmAIAAGRycy9kb3du&#10;cmV2LnhtbFBLBQYAAAAABAAEAPUAAACGAwAAAAA=&#10;" path="m161,377r487,l712,362r52,-40l799,262r12,-75l799,115,764,55,712,15,648,,161,,98,15,47,55,13,115,,187r13,75l47,322r51,40l161,377xe" filled="f" strokeweight=".12pt">
                        <v:path arrowok="t" o:connecttype="custom" o:connectlocs="161,378;648,378;712,363;764,323;799,263;811,188;799,116;764,56;712,16;648,1;161,1;98,16;47,56;13,116;0,188;13,263;47,323;98,363;161,378" o:connectangles="0,0,0,0,0,0,0,0,0,0,0,0,0,0,0,0,0,0,0"/>
                      </v:shape>
                      <w10:anchorlock/>
                    </v:group>
                  </w:pict>
                </mc:Fallback>
              </mc:AlternateContent>
            </w:r>
          </w:p>
        </w:tc>
        <w:tc>
          <w:tcPr>
            <w:tcW w:w="4664" w:type="dxa"/>
          </w:tcPr>
          <w:p w:rsidR="00623898" w:rsidRDefault="00623898" w:rsidP="00684811">
            <w:pPr>
              <w:pStyle w:val="TableParagraph"/>
              <w:spacing w:before="5"/>
              <w:rPr>
                <w:sz w:val="14"/>
              </w:rPr>
            </w:pPr>
          </w:p>
          <w:p w:rsidR="00623898" w:rsidRDefault="00623898" w:rsidP="00684811">
            <w:pPr>
              <w:pStyle w:val="TableParagraph"/>
              <w:spacing w:line="228" w:lineRule="exact"/>
              <w:ind w:left="44"/>
              <w:rPr>
                <w:sz w:val="20"/>
              </w:rPr>
            </w:pPr>
            <w:r>
              <w:rPr>
                <w:noProof/>
                <w:position w:val="-2"/>
                <w:sz w:val="20"/>
              </w:rPr>
              <w:drawing>
                <wp:inline distT="0" distB="0" distL="0" distR="0" wp14:anchorId="5B1B9CBD" wp14:editId="4D58DDBF">
                  <wp:extent cx="1049537" cy="138017"/>
                  <wp:effectExtent l="0" t="0" r="0" b="0"/>
                  <wp:docPr id="53" name="image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30.png"/>
                          <pic:cNvPicPr/>
                        </pic:nvPicPr>
                        <pic:blipFill>
                          <a:blip r:embed="rId25" cstate="print"/>
                          <a:stretch>
                            <a:fillRect/>
                          </a:stretch>
                        </pic:blipFill>
                        <pic:spPr>
                          <a:xfrm>
                            <a:off x="0" y="0"/>
                            <a:ext cx="1049537" cy="138017"/>
                          </a:xfrm>
                          <a:prstGeom prst="rect">
                            <a:avLst/>
                          </a:prstGeom>
                        </pic:spPr>
                      </pic:pic>
                    </a:graphicData>
                  </a:graphic>
                </wp:inline>
              </w:drawing>
            </w:r>
            <w:r>
              <w:rPr>
                <w:spacing w:val="22"/>
                <w:position w:val="-2"/>
                <w:sz w:val="20"/>
              </w:rPr>
              <w:t xml:space="preserve"> </w:t>
            </w:r>
            <w:r>
              <w:rPr>
                <w:noProof/>
                <w:spacing w:val="22"/>
                <w:position w:val="-4"/>
                <w:sz w:val="20"/>
              </w:rPr>
              <w:drawing>
                <wp:inline distT="0" distB="0" distL="0" distR="0" wp14:anchorId="653FBA95" wp14:editId="58E5C9EF">
                  <wp:extent cx="1824781" cy="145256"/>
                  <wp:effectExtent l="0" t="0" r="0" b="0"/>
                  <wp:docPr id="55"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31.png"/>
                          <pic:cNvPicPr/>
                        </pic:nvPicPr>
                        <pic:blipFill>
                          <a:blip r:embed="rId26" cstate="print"/>
                          <a:stretch>
                            <a:fillRect/>
                          </a:stretch>
                        </pic:blipFill>
                        <pic:spPr>
                          <a:xfrm>
                            <a:off x="0" y="0"/>
                            <a:ext cx="1824781" cy="145256"/>
                          </a:xfrm>
                          <a:prstGeom prst="rect">
                            <a:avLst/>
                          </a:prstGeom>
                        </pic:spPr>
                      </pic:pic>
                    </a:graphicData>
                  </a:graphic>
                </wp:inline>
              </w:drawing>
            </w:r>
          </w:p>
          <w:p w:rsidR="00623898" w:rsidRDefault="00623898" w:rsidP="00684811">
            <w:pPr>
              <w:pStyle w:val="TableParagraph"/>
              <w:spacing w:before="9"/>
              <w:rPr>
                <w:sz w:val="5"/>
              </w:rPr>
            </w:pPr>
          </w:p>
          <w:p w:rsidR="00623898" w:rsidRDefault="00623898" w:rsidP="00684811">
            <w:pPr>
              <w:pStyle w:val="TableParagraph"/>
              <w:spacing w:line="230" w:lineRule="exact"/>
              <w:ind w:left="291"/>
              <w:rPr>
                <w:sz w:val="20"/>
              </w:rPr>
            </w:pPr>
            <w:r>
              <w:rPr>
                <w:noProof/>
                <w:position w:val="-4"/>
                <w:sz w:val="20"/>
              </w:rPr>
              <w:drawing>
                <wp:inline distT="0" distB="0" distL="0" distR="0" wp14:anchorId="0280AD92" wp14:editId="1D8F620E">
                  <wp:extent cx="2611778" cy="146113"/>
                  <wp:effectExtent l="0" t="0" r="0" b="0"/>
                  <wp:docPr id="57"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image32.png"/>
                          <pic:cNvPicPr/>
                        </pic:nvPicPr>
                        <pic:blipFill>
                          <a:blip r:embed="rId27" cstate="print"/>
                          <a:stretch>
                            <a:fillRect/>
                          </a:stretch>
                        </pic:blipFill>
                        <pic:spPr>
                          <a:xfrm>
                            <a:off x="0" y="0"/>
                            <a:ext cx="2611778" cy="146113"/>
                          </a:xfrm>
                          <a:prstGeom prst="rect">
                            <a:avLst/>
                          </a:prstGeom>
                        </pic:spPr>
                      </pic:pic>
                    </a:graphicData>
                  </a:graphic>
                </wp:inline>
              </w:drawing>
            </w:r>
          </w:p>
        </w:tc>
      </w:tr>
      <w:tr w:rsidR="00623898" w:rsidTr="009A7F4C">
        <w:trPr>
          <w:trHeight w:val="835"/>
        </w:trPr>
        <w:tc>
          <w:tcPr>
            <w:tcW w:w="2314" w:type="dxa"/>
          </w:tcPr>
          <w:p w:rsidR="00623898" w:rsidRDefault="00623898" w:rsidP="00684811">
            <w:pPr>
              <w:pStyle w:val="TableParagraph"/>
              <w:spacing w:before="3"/>
              <w:rPr>
                <w:sz w:val="11"/>
              </w:rPr>
            </w:pPr>
          </w:p>
          <w:p w:rsidR="00623898" w:rsidRDefault="00623898" w:rsidP="00684811">
            <w:pPr>
              <w:pStyle w:val="TableParagraph"/>
              <w:ind w:left="661"/>
              <w:rPr>
                <w:sz w:val="20"/>
              </w:rPr>
            </w:pPr>
            <w:r>
              <w:rPr>
                <w:noProof/>
                <w:sz w:val="20"/>
              </w:rPr>
              <mc:AlternateContent>
                <mc:Choice Requires="wpg">
                  <w:drawing>
                    <wp:inline distT="0" distB="0" distL="0" distR="0">
                      <wp:extent cx="640080" cy="356870"/>
                      <wp:effectExtent l="11430" t="19050" r="5715" b="5080"/>
                      <wp:docPr id="153" name="Group 1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0080" cy="356870"/>
                                <a:chOff x="0" y="0"/>
                                <a:chExt cx="1008" cy="562"/>
                              </a:xfrm>
                            </wpg:grpSpPr>
                            <wps:wsp>
                              <wps:cNvPr id="154" name="Freeform 125"/>
                              <wps:cNvSpPr>
                                <a:spLocks/>
                              </wps:cNvSpPr>
                              <wps:spPr bwMode="auto">
                                <a:xfrm>
                                  <a:off x="1" y="1"/>
                                  <a:ext cx="1006" cy="560"/>
                                </a:xfrm>
                                <a:custGeom>
                                  <a:avLst/>
                                  <a:gdLst>
                                    <a:gd name="T0" fmla="+- 0 1 1"/>
                                    <a:gd name="T1" fmla="*/ T0 w 1006"/>
                                    <a:gd name="T2" fmla="+- 0 560 1"/>
                                    <a:gd name="T3" fmla="*/ 560 h 560"/>
                                    <a:gd name="T4" fmla="+- 0 1007 1"/>
                                    <a:gd name="T5" fmla="*/ T4 w 1006"/>
                                    <a:gd name="T6" fmla="+- 0 560 1"/>
                                    <a:gd name="T7" fmla="*/ 560 h 560"/>
                                    <a:gd name="T8" fmla="+- 0 1007 1"/>
                                    <a:gd name="T9" fmla="*/ T8 w 1006"/>
                                    <a:gd name="T10" fmla="+- 0 1 1"/>
                                    <a:gd name="T11" fmla="*/ 1 h 560"/>
                                    <a:gd name="T12" fmla="+- 0 1 1"/>
                                    <a:gd name="T13" fmla="*/ T12 w 1006"/>
                                    <a:gd name="T14" fmla="+- 0 236 1"/>
                                    <a:gd name="T15" fmla="*/ 236 h 560"/>
                                    <a:gd name="T16" fmla="+- 0 1 1"/>
                                    <a:gd name="T17" fmla="*/ T16 w 1006"/>
                                    <a:gd name="T18" fmla="+- 0 560 1"/>
                                    <a:gd name="T19" fmla="*/ 560 h 560"/>
                                  </a:gdLst>
                                  <a:ahLst/>
                                  <a:cxnLst>
                                    <a:cxn ang="0">
                                      <a:pos x="T1" y="T3"/>
                                    </a:cxn>
                                    <a:cxn ang="0">
                                      <a:pos x="T5" y="T7"/>
                                    </a:cxn>
                                    <a:cxn ang="0">
                                      <a:pos x="T9" y="T11"/>
                                    </a:cxn>
                                    <a:cxn ang="0">
                                      <a:pos x="T13" y="T15"/>
                                    </a:cxn>
                                    <a:cxn ang="0">
                                      <a:pos x="T17" y="T19"/>
                                    </a:cxn>
                                  </a:cxnLst>
                                  <a:rect l="0" t="0" r="r" b="b"/>
                                  <a:pathLst>
                                    <a:path w="1006" h="560">
                                      <a:moveTo>
                                        <a:pt x="0" y="559"/>
                                      </a:moveTo>
                                      <a:lnTo>
                                        <a:pt x="1006" y="559"/>
                                      </a:lnTo>
                                      <a:lnTo>
                                        <a:pt x="1006" y="0"/>
                                      </a:lnTo>
                                      <a:lnTo>
                                        <a:pt x="0" y="235"/>
                                      </a:lnTo>
                                      <a:lnTo>
                                        <a:pt x="0" y="559"/>
                                      </a:lnTo>
                                      <a:close/>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51CABD6" id="Group 153" o:spid="_x0000_s1026" style="width:50.4pt;height:28.1pt;mso-position-horizontal-relative:char;mso-position-vertical-relative:line" coordsize="1008,5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">
                      <v:shape id="Freeform 125" o:spid="_x0000_s1027" style="position:absolute;left:1;top:1;width:1006;height:560;visibility:visible;mso-wrap-style:square;v-text-anchor:top" coordsize="1006,5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Ul18MA&#10;AADcAAAADwAAAGRycy9kb3ducmV2LnhtbERPTWsCMRC9C/6HMEJvmtXW0m6NYosVDyLU9tLbsJnu&#10;Lk0mSxJ3139vBMHbPN7nLFa9NaIlH2rHCqaTDARx4XTNpYKf78/xC4gQkTUax6TgTAFWy+Fggbl2&#10;HX9Re4ylSCEcclRQxdjkUoaiIoth4hrixP05bzEm6EupPXYp3Bo5y7JnabHm1FBhQx8VFf/Hk1Ww&#10;bZvH6furMbvNudvQrz+E0/6g1MOoX7+BiNTHu/jm3uk0f/4E12fSBXJ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Ul18MAAADcAAAADwAAAAAAAAAAAAAAAACYAgAAZHJzL2Rv&#10;d25yZXYueG1sUEsFBgAAAAAEAAQA9QAAAIgDAAAAAA==&#10;" path="m,559r1006,l1006,,,235,,559xe" filled="f" strokeweight=".12pt">
                        <v:path arrowok="t" o:connecttype="custom" o:connectlocs="0,560;1006,560;1006,1;0,236;0,560" o:connectangles="0,0,0,0,0"/>
                      </v:shape>
                      <w10:anchorlock/>
                    </v:group>
                  </w:pict>
                </mc:Fallback>
              </mc:AlternateContent>
            </w:r>
          </w:p>
        </w:tc>
        <w:tc>
          <w:tcPr>
            <w:tcW w:w="4664" w:type="dxa"/>
          </w:tcPr>
          <w:p w:rsidR="00623898" w:rsidRDefault="00623898" w:rsidP="00684811">
            <w:pPr>
              <w:pStyle w:val="TableParagraph"/>
              <w:spacing w:before="4"/>
              <w:rPr>
                <w:sz w:val="14"/>
              </w:rPr>
            </w:pPr>
          </w:p>
          <w:p w:rsidR="00623898" w:rsidRDefault="00623898" w:rsidP="00684811">
            <w:pPr>
              <w:pStyle w:val="TableParagraph"/>
              <w:spacing w:line="230" w:lineRule="exact"/>
              <w:ind w:left="241"/>
              <w:rPr>
                <w:sz w:val="20"/>
              </w:rPr>
            </w:pPr>
            <w:r>
              <w:rPr>
                <w:noProof/>
                <w:position w:val="-4"/>
                <w:sz w:val="20"/>
              </w:rPr>
              <w:drawing>
                <wp:inline distT="0" distB="0" distL="0" distR="0" wp14:anchorId="20B1666B" wp14:editId="50B2CB3F">
                  <wp:extent cx="1162812" cy="146303"/>
                  <wp:effectExtent l="0" t="0" r="0" b="0"/>
                  <wp:docPr id="59" name="imag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33.png"/>
                          <pic:cNvPicPr/>
                        </pic:nvPicPr>
                        <pic:blipFill>
                          <a:blip r:embed="rId28" cstate="print"/>
                          <a:stretch>
                            <a:fillRect/>
                          </a:stretch>
                        </pic:blipFill>
                        <pic:spPr>
                          <a:xfrm>
                            <a:off x="0" y="0"/>
                            <a:ext cx="1162812" cy="146303"/>
                          </a:xfrm>
                          <a:prstGeom prst="rect">
                            <a:avLst/>
                          </a:prstGeom>
                        </pic:spPr>
                      </pic:pic>
                    </a:graphicData>
                  </a:graphic>
                </wp:inline>
              </w:drawing>
            </w:r>
            <w:r>
              <w:rPr>
                <w:spacing w:val="12"/>
                <w:position w:val="-4"/>
                <w:sz w:val="20"/>
              </w:rPr>
              <w:t xml:space="preserve"> </w:t>
            </w:r>
            <w:r>
              <w:rPr>
                <w:noProof/>
                <w:spacing w:val="12"/>
                <w:position w:val="-4"/>
                <w:sz w:val="20"/>
              </w:rPr>
              <w:drawing>
                <wp:inline distT="0" distB="0" distL="0" distR="0" wp14:anchorId="762C0873" wp14:editId="124D1872">
                  <wp:extent cx="1485900" cy="146303"/>
                  <wp:effectExtent l="0" t="0" r="0" b="0"/>
                  <wp:docPr id="61" name="image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34.png"/>
                          <pic:cNvPicPr/>
                        </pic:nvPicPr>
                        <pic:blipFill>
                          <a:blip r:embed="rId29" cstate="print"/>
                          <a:stretch>
                            <a:fillRect/>
                          </a:stretch>
                        </pic:blipFill>
                        <pic:spPr>
                          <a:xfrm>
                            <a:off x="0" y="0"/>
                            <a:ext cx="1485900" cy="146303"/>
                          </a:xfrm>
                          <a:prstGeom prst="rect">
                            <a:avLst/>
                          </a:prstGeom>
                        </pic:spPr>
                      </pic:pic>
                    </a:graphicData>
                  </a:graphic>
                </wp:inline>
              </w:drawing>
            </w:r>
          </w:p>
          <w:p w:rsidR="00623898" w:rsidRDefault="00623898" w:rsidP="00684811">
            <w:pPr>
              <w:pStyle w:val="TableParagraph"/>
              <w:spacing w:before="7"/>
              <w:rPr>
                <w:sz w:val="5"/>
              </w:rPr>
            </w:pPr>
          </w:p>
          <w:p w:rsidR="00623898" w:rsidRDefault="00623898" w:rsidP="00684811">
            <w:pPr>
              <w:pStyle w:val="TableParagraph"/>
              <w:spacing w:line="230" w:lineRule="exact"/>
              <w:ind w:left="706"/>
              <w:rPr>
                <w:sz w:val="20"/>
              </w:rPr>
            </w:pPr>
            <w:r>
              <w:rPr>
                <w:noProof/>
                <w:position w:val="-4"/>
                <w:sz w:val="20"/>
              </w:rPr>
              <w:drawing>
                <wp:inline distT="0" distB="0" distL="0" distR="0" wp14:anchorId="32AF79D9" wp14:editId="10E248A9">
                  <wp:extent cx="2085161" cy="146113"/>
                  <wp:effectExtent l="0" t="0" r="0" b="0"/>
                  <wp:docPr id="63" name="image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5.png"/>
                          <pic:cNvPicPr/>
                        </pic:nvPicPr>
                        <pic:blipFill>
                          <a:blip r:embed="rId30" cstate="print"/>
                          <a:stretch>
                            <a:fillRect/>
                          </a:stretch>
                        </pic:blipFill>
                        <pic:spPr>
                          <a:xfrm>
                            <a:off x="0" y="0"/>
                            <a:ext cx="2085161" cy="146113"/>
                          </a:xfrm>
                          <a:prstGeom prst="rect">
                            <a:avLst/>
                          </a:prstGeom>
                        </pic:spPr>
                      </pic:pic>
                    </a:graphicData>
                  </a:graphic>
                </wp:inline>
              </w:drawing>
            </w:r>
          </w:p>
        </w:tc>
      </w:tr>
      <w:tr w:rsidR="00623898" w:rsidTr="009A7F4C">
        <w:trPr>
          <w:trHeight w:val="836"/>
        </w:trPr>
        <w:tc>
          <w:tcPr>
            <w:tcW w:w="2314" w:type="dxa"/>
          </w:tcPr>
          <w:p w:rsidR="00623898" w:rsidRDefault="00623898" w:rsidP="00684811">
            <w:pPr>
              <w:pStyle w:val="TableParagraph"/>
              <w:spacing w:before="3"/>
              <w:rPr>
                <w:sz w:val="11"/>
              </w:rPr>
            </w:pPr>
          </w:p>
          <w:p w:rsidR="00623898" w:rsidRDefault="00623898" w:rsidP="00684811">
            <w:pPr>
              <w:pStyle w:val="TableParagraph"/>
              <w:ind w:left="759"/>
              <w:rPr>
                <w:sz w:val="20"/>
              </w:rPr>
            </w:pPr>
            <w:r>
              <w:rPr>
                <w:noProof/>
                <w:sz w:val="20"/>
              </w:rPr>
              <mc:AlternateContent>
                <mc:Choice Requires="wpg">
                  <w:drawing>
                    <wp:inline distT="0" distB="0" distL="0" distR="0">
                      <wp:extent cx="516890" cy="360045"/>
                      <wp:effectExtent l="6985" t="12700" r="19050" b="8255"/>
                      <wp:docPr id="151" name="Group 15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890" cy="360045"/>
                                <a:chOff x="0" y="0"/>
                                <a:chExt cx="814" cy="567"/>
                              </a:xfrm>
                            </wpg:grpSpPr>
                            <wps:wsp>
                              <wps:cNvPr id="152" name="Freeform 123"/>
                              <wps:cNvSpPr>
                                <a:spLocks/>
                              </wps:cNvSpPr>
                              <wps:spPr bwMode="auto">
                                <a:xfrm>
                                  <a:off x="1" y="1"/>
                                  <a:ext cx="812" cy="564"/>
                                </a:xfrm>
                                <a:custGeom>
                                  <a:avLst/>
                                  <a:gdLst>
                                    <a:gd name="T0" fmla="+- 0 61 1"/>
                                    <a:gd name="T1" fmla="*/ T0 w 812"/>
                                    <a:gd name="T2" fmla="+- 0 1 1"/>
                                    <a:gd name="T3" fmla="*/ 1 h 564"/>
                                    <a:gd name="T4" fmla="+- 0 812 1"/>
                                    <a:gd name="T5" fmla="*/ T4 w 812"/>
                                    <a:gd name="T6" fmla="+- 0 1 1"/>
                                    <a:gd name="T7" fmla="*/ 1 h 564"/>
                                    <a:gd name="T8" fmla="+- 0 782 1"/>
                                    <a:gd name="T9" fmla="*/ T8 w 812"/>
                                    <a:gd name="T10" fmla="+- 0 79 1"/>
                                    <a:gd name="T11" fmla="*/ 79 h 564"/>
                                    <a:gd name="T12" fmla="+- 0 762 1"/>
                                    <a:gd name="T13" fmla="*/ T12 w 812"/>
                                    <a:gd name="T14" fmla="+- 0 160 1"/>
                                    <a:gd name="T15" fmla="*/ 160 h 564"/>
                                    <a:gd name="T16" fmla="+- 0 752 1"/>
                                    <a:gd name="T17" fmla="*/ T16 w 812"/>
                                    <a:gd name="T18" fmla="+- 0 243 1"/>
                                    <a:gd name="T19" fmla="*/ 243 h 564"/>
                                    <a:gd name="T20" fmla="+- 0 752 1"/>
                                    <a:gd name="T21" fmla="*/ T20 w 812"/>
                                    <a:gd name="T22" fmla="+- 0 326 1"/>
                                    <a:gd name="T23" fmla="*/ 326 h 564"/>
                                    <a:gd name="T24" fmla="+- 0 762 1"/>
                                    <a:gd name="T25" fmla="*/ T24 w 812"/>
                                    <a:gd name="T26" fmla="+- 0 408 1"/>
                                    <a:gd name="T27" fmla="*/ 408 h 564"/>
                                    <a:gd name="T28" fmla="+- 0 782 1"/>
                                    <a:gd name="T29" fmla="*/ T28 w 812"/>
                                    <a:gd name="T30" fmla="+- 0 488 1"/>
                                    <a:gd name="T31" fmla="*/ 488 h 564"/>
                                    <a:gd name="T32" fmla="+- 0 812 1"/>
                                    <a:gd name="T33" fmla="*/ T32 w 812"/>
                                    <a:gd name="T34" fmla="+- 0 565 1"/>
                                    <a:gd name="T35" fmla="*/ 565 h 564"/>
                                    <a:gd name="T36" fmla="+- 0 61 1"/>
                                    <a:gd name="T37" fmla="*/ T36 w 812"/>
                                    <a:gd name="T38" fmla="+- 0 565 1"/>
                                    <a:gd name="T39" fmla="*/ 565 h 564"/>
                                    <a:gd name="T40" fmla="+- 0 31 1"/>
                                    <a:gd name="T41" fmla="*/ T40 w 812"/>
                                    <a:gd name="T42" fmla="+- 0 488 1"/>
                                    <a:gd name="T43" fmla="*/ 488 h 564"/>
                                    <a:gd name="T44" fmla="+- 0 11 1"/>
                                    <a:gd name="T45" fmla="*/ T44 w 812"/>
                                    <a:gd name="T46" fmla="+- 0 408 1"/>
                                    <a:gd name="T47" fmla="*/ 408 h 564"/>
                                    <a:gd name="T48" fmla="+- 0 1 1"/>
                                    <a:gd name="T49" fmla="*/ T48 w 812"/>
                                    <a:gd name="T50" fmla="+- 0 326 1"/>
                                    <a:gd name="T51" fmla="*/ 326 h 564"/>
                                    <a:gd name="T52" fmla="+- 0 1 1"/>
                                    <a:gd name="T53" fmla="*/ T52 w 812"/>
                                    <a:gd name="T54" fmla="+- 0 243 1"/>
                                    <a:gd name="T55" fmla="*/ 243 h 564"/>
                                    <a:gd name="T56" fmla="+- 0 11 1"/>
                                    <a:gd name="T57" fmla="*/ T56 w 812"/>
                                    <a:gd name="T58" fmla="+- 0 160 1"/>
                                    <a:gd name="T59" fmla="*/ 160 h 564"/>
                                    <a:gd name="T60" fmla="+- 0 31 1"/>
                                    <a:gd name="T61" fmla="*/ T60 w 812"/>
                                    <a:gd name="T62" fmla="+- 0 79 1"/>
                                    <a:gd name="T63" fmla="*/ 79 h 564"/>
                                    <a:gd name="T64" fmla="+- 0 61 1"/>
                                    <a:gd name="T65" fmla="*/ T64 w 812"/>
                                    <a:gd name="T66" fmla="+- 0 1 1"/>
                                    <a:gd name="T67" fmla="*/ 1 h 5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812" h="564">
                                      <a:moveTo>
                                        <a:pt x="60" y="0"/>
                                      </a:moveTo>
                                      <a:lnTo>
                                        <a:pt x="811" y="0"/>
                                      </a:lnTo>
                                      <a:lnTo>
                                        <a:pt x="781" y="78"/>
                                      </a:lnTo>
                                      <a:lnTo>
                                        <a:pt x="761" y="159"/>
                                      </a:lnTo>
                                      <a:lnTo>
                                        <a:pt x="751" y="242"/>
                                      </a:lnTo>
                                      <a:lnTo>
                                        <a:pt x="751" y="325"/>
                                      </a:lnTo>
                                      <a:lnTo>
                                        <a:pt x="761" y="407"/>
                                      </a:lnTo>
                                      <a:lnTo>
                                        <a:pt x="781" y="487"/>
                                      </a:lnTo>
                                      <a:lnTo>
                                        <a:pt x="811" y="564"/>
                                      </a:lnTo>
                                      <a:lnTo>
                                        <a:pt x="60" y="564"/>
                                      </a:lnTo>
                                      <a:lnTo>
                                        <a:pt x="30" y="487"/>
                                      </a:lnTo>
                                      <a:lnTo>
                                        <a:pt x="10" y="407"/>
                                      </a:lnTo>
                                      <a:lnTo>
                                        <a:pt x="0" y="325"/>
                                      </a:lnTo>
                                      <a:lnTo>
                                        <a:pt x="0" y="242"/>
                                      </a:lnTo>
                                      <a:lnTo>
                                        <a:pt x="10" y="159"/>
                                      </a:lnTo>
                                      <a:lnTo>
                                        <a:pt x="30" y="78"/>
                                      </a:lnTo>
                                      <a:lnTo>
                                        <a:pt x="60" y="0"/>
                                      </a:lnTo>
                                      <a:close/>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4866339" id="Group 151" o:spid="_x0000_s1026" style="width:40.7pt;height:28.35pt;mso-position-horizontal-relative:char;mso-position-vertical-relative:line" coordsize="814,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">
                      <v:shape id="Freeform 123" o:spid="_x0000_s1027" style="position:absolute;left:1;top:1;width:812;height:564;visibility:visible;mso-wrap-style:square;v-text-anchor:top" coordsize="812,5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LEWsIA&#10;AADcAAAADwAAAGRycy9kb3ducmV2LnhtbERPS2sCMRC+C/0PYQq9abaKIlujlIIo9OCrUHobNuNm&#10;6WayJNFd/fVGELzNx/ec2aKztTiTD5VjBe+DDARx4XTFpYKfw7I/BREissbaMSm4UIDF/KU3w1y7&#10;lnd03sdSpBAOOSowMTa5lKEwZDEMXEOcuKPzFmOCvpTaY5vCbS2HWTaRFitODQYb+jJU/O9PVgGf&#10;rn403a4uv8dN3bTF2IS/706pt9fu8wNEpC4+xQ/3Wqf54yHcn0kXyP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cgsRawgAAANwAAAAPAAAAAAAAAAAAAAAAAJgCAABkcnMvZG93&#10;bnJldi54bWxQSwUGAAAAAAQABAD1AAAAhwMAAAAA&#10;" path="m60,l811,,781,78r-20,81l751,242r,83l761,407r20,80l811,564r-751,l30,487,10,407,,325,,242,10,159,30,78,60,xe" filled="f" strokeweight=".12pt">
                        <v:path arrowok="t" o:connecttype="custom" o:connectlocs="60,1;811,1;781,79;761,160;751,243;751,326;761,408;781,488;811,565;60,565;30,488;10,408;0,326;0,243;10,160;30,79;60,1" o:connectangles="0,0,0,0,0,0,0,0,0,0,0,0,0,0,0,0,0"/>
                      </v:shape>
                      <w10:anchorlock/>
                    </v:group>
                  </w:pict>
                </mc:Fallback>
              </mc:AlternateContent>
            </w:r>
          </w:p>
        </w:tc>
        <w:tc>
          <w:tcPr>
            <w:tcW w:w="4664" w:type="dxa"/>
          </w:tcPr>
          <w:p w:rsidR="00623898" w:rsidRDefault="00623898" w:rsidP="00684811">
            <w:pPr>
              <w:pStyle w:val="TableParagraph"/>
              <w:spacing w:before="4"/>
              <w:rPr>
                <w:sz w:val="14"/>
              </w:rPr>
            </w:pPr>
          </w:p>
          <w:p w:rsidR="00623898" w:rsidRDefault="00623898" w:rsidP="00684811">
            <w:pPr>
              <w:pStyle w:val="TableParagraph"/>
              <w:spacing w:line="230" w:lineRule="exact"/>
              <w:ind w:left="51"/>
              <w:rPr>
                <w:sz w:val="20"/>
              </w:rPr>
            </w:pPr>
            <w:r>
              <w:rPr>
                <w:noProof/>
                <w:position w:val="-4"/>
                <w:sz w:val="20"/>
              </w:rPr>
              <w:drawing>
                <wp:inline distT="0" distB="0" distL="0" distR="0" wp14:anchorId="540A322B" wp14:editId="26336CFF">
                  <wp:extent cx="1290828" cy="146303"/>
                  <wp:effectExtent l="0" t="0" r="0" b="0"/>
                  <wp:docPr id="65" name="image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36.png"/>
                          <pic:cNvPicPr/>
                        </pic:nvPicPr>
                        <pic:blipFill>
                          <a:blip r:embed="rId31" cstate="print"/>
                          <a:stretch>
                            <a:fillRect/>
                          </a:stretch>
                        </pic:blipFill>
                        <pic:spPr>
                          <a:xfrm>
                            <a:off x="0" y="0"/>
                            <a:ext cx="1290828" cy="146303"/>
                          </a:xfrm>
                          <a:prstGeom prst="rect">
                            <a:avLst/>
                          </a:prstGeom>
                        </pic:spPr>
                      </pic:pic>
                    </a:graphicData>
                  </a:graphic>
                </wp:inline>
              </w:drawing>
            </w:r>
            <w:r>
              <w:rPr>
                <w:spacing w:val="12"/>
                <w:position w:val="-4"/>
                <w:sz w:val="20"/>
              </w:rPr>
              <w:t xml:space="preserve"> </w:t>
            </w:r>
            <w:r>
              <w:rPr>
                <w:noProof/>
                <w:spacing w:val="12"/>
                <w:position w:val="-3"/>
                <w:sz w:val="20"/>
              </w:rPr>
              <w:drawing>
                <wp:inline distT="0" distB="0" distL="0" distR="0" wp14:anchorId="1DE93028" wp14:editId="15E926E1">
                  <wp:extent cx="1588740" cy="145256"/>
                  <wp:effectExtent l="0" t="0" r="0" b="0"/>
                  <wp:docPr id="67" name="image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37.png"/>
                          <pic:cNvPicPr/>
                        </pic:nvPicPr>
                        <pic:blipFill>
                          <a:blip r:embed="rId32" cstate="print"/>
                          <a:stretch>
                            <a:fillRect/>
                          </a:stretch>
                        </pic:blipFill>
                        <pic:spPr>
                          <a:xfrm>
                            <a:off x="0" y="0"/>
                            <a:ext cx="1588740" cy="145256"/>
                          </a:xfrm>
                          <a:prstGeom prst="rect">
                            <a:avLst/>
                          </a:prstGeom>
                        </pic:spPr>
                      </pic:pic>
                    </a:graphicData>
                  </a:graphic>
                </wp:inline>
              </w:drawing>
            </w:r>
          </w:p>
          <w:p w:rsidR="00623898" w:rsidRDefault="00623898" w:rsidP="00684811">
            <w:pPr>
              <w:pStyle w:val="TableParagraph"/>
              <w:spacing w:before="10"/>
              <w:rPr>
                <w:sz w:val="5"/>
              </w:rPr>
            </w:pPr>
          </w:p>
          <w:p w:rsidR="00623898" w:rsidRDefault="00623898" w:rsidP="00684811">
            <w:pPr>
              <w:pStyle w:val="TableParagraph"/>
              <w:spacing w:line="180" w:lineRule="exact"/>
              <w:ind w:left="2014"/>
              <w:rPr>
                <w:sz w:val="18"/>
              </w:rPr>
            </w:pPr>
            <w:r>
              <w:rPr>
                <w:noProof/>
                <w:position w:val="-3"/>
                <w:sz w:val="18"/>
              </w:rPr>
              <w:drawing>
                <wp:inline distT="0" distB="0" distL="0" distR="0" wp14:anchorId="2C854FFE" wp14:editId="115A9D57">
                  <wp:extent cx="423672" cy="114300"/>
                  <wp:effectExtent l="0" t="0" r="0" b="0"/>
                  <wp:docPr id="69" name="image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38.png"/>
                          <pic:cNvPicPr/>
                        </pic:nvPicPr>
                        <pic:blipFill>
                          <a:blip r:embed="rId33" cstate="print"/>
                          <a:stretch>
                            <a:fillRect/>
                          </a:stretch>
                        </pic:blipFill>
                        <pic:spPr>
                          <a:xfrm>
                            <a:off x="0" y="0"/>
                            <a:ext cx="423672" cy="114300"/>
                          </a:xfrm>
                          <a:prstGeom prst="rect">
                            <a:avLst/>
                          </a:prstGeom>
                        </pic:spPr>
                      </pic:pic>
                    </a:graphicData>
                  </a:graphic>
                </wp:inline>
              </w:drawing>
            </w:r>
          </w:p>
        </w:tc>
      </w:tr>
      <w:tr w:rsidR="00623898" w:rsidTr="009A7F4C">
        <w:trPr>
          <w:trHeight w:val="833"/>
        </w:trPr>
        <w:tc>
          <w:tcPr>
            <w:tcW w:w="2314" w:type="dxa"/>
          </w:tcPr>
          <w:p w:rsidR="00623898" w:rsidRDefault="00623898" w:rsidP="00684811">
            <w:pPr>
              <w:pStyle w:val="TableParagraph"/>
              <w:spacing w:before="2"/>
              <w:rPr>
                <w:sz w:val="11"/>
              </w:rPr>
            </w:pPr>
          </w:p>
          <w:p w:rsidR="00623898" w:rsidRDefault="00623898" w:rsidP="00684811">
            <w:pPr>
              <w:pStyle w:val="TableParagraph"/>
              <w:ind w:left="920"/>
              <w:rPr>
                <w:sz w:val="20"/>
              </w:rPr>
            </w:pPr>
            <w:r>
              <w:rPr>
                <w:noProof/>
                <w:sz w:val="20"/>
              </w:rPr>
              <mc:AlternateContent>
                <mc:Choice Requires="wpg">
                  <w:drawing>
                    <wp:inline distT="0" distB="0" distL="0" distR="0">
                      <wp:extent cx="311150" cy="360045"/>
                      <wp:effectExtent l="4445" t="16510" r="17780" b="13970"/>
                      <wp:docPr id="149" name="Group 1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1150" cy="360045"/>
                                <a:chOff x="0" y="0"/>
                                <a:chExt cx="490" cy="567"/>
                              </a:xfrm>
                            </wpg:grpSpPr>
                            <wps:wsp>
                              <wps:cNvPr id="150" name="AutoShape 121"/>
                              <wps:cNvSpPr>
                                <a:spLocks/>
                              </wps:cNvSpPr>
                              <wps:spPr bwMode="auto">
                                <a:xfrm>
                                  <a:off x="1" y="1"/>
                                  <a:ext cx="488" cy="564"/>
                                </a:xfrm>
                                <a:custGeom>
                                  <a:avLst/>
                                  <a:gdLst>
                                    <a:gd name="T0" fmla="+- 0 1 1"/>
                                    <a:gd name="T1" fmla="*/ T0 w 488"/>
                                    <a:gd name="T2" fmla="+- 0 282 1"/>
                                    <a:gd name="T3" fmla="*/ 282 h 564"/>
                                    <a:gd name="T4" fmla="+- 0 10 1"/>
                                    <a:gd name="T5" fmla="*/ T4 w 488"/>
                                    <a:gd name="T6" fmla="+- 0 207 1"/>
                                    <a:gd name="T7" fmla="*/ 207 h 564"/>
                                    <a:gd name="T8" fmla="+- 0 35 1"/>
                                    <a:gd name="T9" fmla="*/ T8 w 488"/>
                                    <a:gd name="T10" fmla="+- 0 140 1"/>
                                    <a:gd name="T11" fmla="*/ 140 h 564"/>
                                    <a:gd name="T12" fmla="+- 0 73 1"/>
                                    <a:gd name="T13" fmla="*/ T12 w 488"/>
                                    <a:gd name="T14" fmla="+- 0 83 1"/>
                                    <a:gd name="T15" fmla="*/ 83 h 564"/>
                                    <a:gd name="T16" fmla="+- 0 123 1"/>
                                    <a:gd name="T17" fmla="*/ T16 w 488"/>
                                    <a:gd name="T18" fmla="+- 0 39 1"/>
                                    <a:gd name="T19" fmla="*/ 39 h 564"/>
                                    <a:gd name="T20" fmla="+- 0 181 1"/>
                                    <a:gd name="T21" fmla="*/ T20 w 488"/>
                                    <a:gd name="T22" fmla="+- 0 11 1"/>
                                    <a:gd name="T23" fmla="*/ 11 h 564"/>
                                    <a:gd name="T24" fmla="+- 0 246 1"/>
                                    <a:gd name="T25" fmla="*/ T24 w 488"/>
                                    <a:gd name="T26" fmla="+- 0 1 1"/>
                                    <a:gd name="T27" fmla="*/ 1 h 564"/>
                                    <a:gd name="T28" fmla="+- 0 311 1"/>
                                    <a:gd name="T29" fmla="*/ T28 w 488"/>
                                    <a:gd name="T30" fmla="+- 0 11 1"/>
                                    <a:gd name="T31" fmla="*/ 11 h 564"/>
                                    <a:gd name="T32" fmla="+- 0 369 1"/>
                                    <a:gd name="T33" fmla="*/ T32 w 488"/>
                                    <a:gd name="T34" fmla="+- 0 39 1"/>
                                    <a:gd name="T35" fmla="*/ 39 h 564"/>
                                    <a:gd name="T36" fmla="+- 0 418 1"/>
                                    <a:gd name="T37" fmla="*/ T36 w 488"/>
                                    <a:gd name="T38" fmla="+- 0 83 1"/>
                                    <a:gd name="T39" fmla="*/ 83 h 564"/>
                                    <a:gd name="T40" fmla="+- 0 455 1"/>
                                    <a:gd name="T41" fmla="*/ T40 w 488"/>
                                    <a:gd name="T42" fmla="+- 0 140 1"/>
                                    <a:gd name="T43" fmla="*/ 140 h 564"/>
                                    <a:gd name="T44" fmla="+- 0 480 1"/>
                                    <a:gd name="T45" fmla="*/ T44 w 488"/>
                                    <a:gd name="T46" fmla="+- 0 207 1"/>
                                    <a:gd name="T47" fmla="*/ 207 h 564"/>
                                    <a:gd name="T48" fmla="+- 0 488 1"/>
                                    <a:gd name="T49" fmla="*/ T48 w 488"/>
                                    <a:gd name="T50" fmla="+- 0 282 1"/>
                                    <a:gd name="T51" fmla="*/ 282 h 564"/>
                                    <a:gd name="T52" fmla="+- 0 488 1"/>
                                    <a:gd name="T53" fmla="*/ T52 w 488"/>
                                    <a:gd name="T54" fmla="+- 0 282 1"/>
                                    <a:gd name="T55" fmla="*/ 282 h 564"/>
                                    <a:gd name="T56" fmla="+- 0 488 1"/>
                                    <a:gd name="T57" fmla="*/ T56 w 488"/>
                                    <a:gd name="T58" fmla="+- 0 282 1"/>
                                    <a:gd name="T59" fmla="*/ 282 h 564"/>
                                    <a:gd name="T60" fmla="+- 0 488 1"/>
                                    <a:gd name="T61" fmla="*/ T60 w 488"/>
                                    <a:gd name="T62" fmla="+- 0 282 1"/>
                                    <a:gd name="T63" fmla="*/ 282 h 564"/>
                                    <a:gd name="T64" fmla="+- 0 480 1"/>
                                    <a:gd name="T65" fmla="*/ T64 w 488"/>
                                    <a:gd name="T66" fmla="+- 0 357 1"/>
                                    <a:gd name="T67" fmla="*/ 357 h 564"/>
                                    <a:gd name="T68" fmla="+- 0 455 1"/>
                                    <a:gd name="T69" fmla="*/ T68 w 488"/>
                                    <a:gd name="T70" fmla="+- 0 425 1"/>
                                    <a:gd name="T71" fmla="*/ 425 h 564"/>
                                    <a:gd name="T72" fmla="+- 0 418 1"/>
                                    <a:gd name="T73" fmla="*/ T72 w 488"/>
                                    <a:gd name="T74" fmla="+- 0 482 1"/>
                                    <a:gd name="T75" fmla="*/ 482 h 564"/>
                                    <a:gd name="T76" fmla="+- 0 369 1"/>
                                    <a:gd name="T77" fmla="*/ T76 w 488"/>
                                    <a:gd name="T78" fmla="+- 0 526 1"/>
                                    <a:gd name="T79" fmla="*/ 526 h 564"/>
                                    <a:gd name="T80" fmla="+- 0 311 1"/>
                                    <a:gd name="T81" fmla="*/ T80 w 488"/>
                                    <a:gd name="T82" fmla="+- 0 555 1"/>
                                    <a:gd name="T83" fmla="*/ 555 h 564"/>
                                    <a:gd name="T84" fmla="+- 0 246 1"/>
                                    <a:gd name="T85" fmla="*/ T84 w 488"/>
                                    <a:gd name="T86" fmla="+- 0 565 1"/>
                                    <a:gd name="T87" fmla="*/ 565 h 564"/>
                                    <a:gd name="T88" fmla="+- 0 181 1"/>
                                    <a:gd name="T89" fmla="*/ T88 w 488"/>
                                    <a:gd name="T90" fmla="+- 0 555 1"/>
                                    <a:gd name="T91" fmla="*/ 555 h 564"/>
                                    <a:gd name="T92" fmla="+- 0 123 1"/>
                                    <a:gd name="T93" fmla="*/ T92 w 488"/>
                                    <a:gd name="T94" fmla="+- 0 526 1"/>
                                    <a:gd name="T95" fmla="*/ 526 h 564"/>
                                    <a:gd name="T96" fmla="+- 0 73 1"/>
                                    <a:gd name="T97" fmla="*/ T96 w 488"/>
                                    <a:gd name="T98" fmla="+- 0 482 1"/>
                                    <a:gd name="T99" fmla="*/ 482 h 564"/>
                                    <a:gd name="T100" fmla="+- 0 35 1"/>
                                    <a:gd name="T101" fmla="*/ T100 w 488"/>
                                    <a:gd name="T102" fmla="+- 0 425 1"/>
                                    <a:gd name="T103" fmla="*/ 425 h 564"/>
                                    <a:gd name="T104" fmla="+- 0 10 1"/>
                                    <a:gd name="T105" fmla="*/ T104 w 488"/>
                                    <a:gd name="T106" fmla="+- 0 357 1"/>
                                    <a:gd name="T107" fmla="*/ 357 h 564"/>
                                    <a:gd name="T108" fmla="+- 0 1 1"/>
                                    <a:gd name="T109" fmla="*/ T108 w 488"/>
                                    <a:gd name="T110" fmla="+- 0 282 1"/>
                                    <a:gd name="T111" fmla="*/ 282 h 564"/>
                                    <a:gd name="T112" fmla="+- 0 246 1"/>
                                    <a:gd name="T113" fmla="*/ T112 w 488"/>
                                    <a:gd name="T114" fmla="+- 0 565 1"/>
                                    <a:gd name="T115" fmla="*/ 565 h 564"/>
                                    <a:gd name="T116" fmla="+- 0 488 1"/>
                                    <a:gd name="T117" fmla="*/ T116 w 488"/>
                                    <a:gd name="T118" fmla="+- 0 565 1"/>
                                    <a:gd name="T119" fmla="*/ 565 h 5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Lst>
                                  <a:rect l="0" t="0" r="r" b="b"/>
                                  <a:pathLst>
                                    <a:path w="488" h="564">
                                      <a:moveTo>
                                        <a:pt x="0" y="281"/>
                                      </a:moveTo>
                                      <a:lnTo>
                                        <a:pt x="9" y="206"/>
                                      </a:lnTo>
                                      <a:lnTo>
                                        <a:pt x="34" y="139"/>
                                      </a:lnTo>
                                      <a:lnTo>
                                        <a:pt x="72" y="82"/>
                                      </a:lnTo>
                                      <a:lnTo>
                                        <a:pt x="122" y="38"/>
                                      </a:lnTo>
                                      <a:lnTo>
                                        <a:pt x="180" y="10"/>
                                      </a:lnTo>
                                      <a:lnTo>
                                        <a:pt x="245" y="0"/>
                                      </a:lnTo>
                                      <a:lnTo>
                                        <a:pt x="310" y="10"/>
                                      </a:lnTo>
                                      <a:lnTo>
                                        <a:pt x="368" y="38"/>
                                      </a:lnTo>
                                      <a:lnTo>
                                        <a:pt x="417" y="82"/>
                                      </a:lnTo>
                                      <a:lnTo>
                                        <a:pt x="454" y="139"/>
                                      </a:lnTo>
                                      <a:lnTo>
                                        <a:pt x="479" y="206"/>
                                      </a:lnTo>
                                      <a:lnTo>
                                        <a:pt x="487" y="281"/>
                                      </a:lnTo>
                                      <a:lnTo>
                                        <a:pt x="479" y="356"/>
                                      </a:lnTo>
                                      <a:lnTo>
                                        <a:pt x="454" y="424"/>
                                      </a:lnTo>
                                      <a:lnTo>
                                        <a:pt x="417" y="481"/>
                                      </a:lnTo>
                                      <a:lnTo>
                                        <a:pt x="368" y="525"/>
                                      </a:lnTo>
                                      <a:lnTo>
                                        <a:pt x="310" y="554"/>
                                      </a:lnTo>
                                      <a:lnTo>
                                        <a:pt x="245" y="564"/>
                                      </a:lnTo>
                                      <a:lnTo>
                                        <a:pt x="180" y="554"/>
                                      </a:lnTo>
                                      <a:lnTo>
                                        <a:pt x="122" y="525"/>
                                      </a:lnTo>
                                      <a:lnTo>
                                        <a:pt x="72" y="481"/>
                                      </a:lnTo>
                                      <a:lnTo>
                                        <a:pt x="34" y="424"/>
                                      </a:lnTo>
                                      <a:lnTo>
                                        <a:pt x="9" y="356"/>
                                      </a:lnTo>
                                      <a:lnTo>
                                        <a:pt x="0" y="281"/>
                                      </a:lnTo>
                                      <a:moveTo>
                                        <a:pt x="245" y="564"/>
                                      </a:moveTo>
                                      <a:lnTo>
                                        <a:pt x="487" y="564"/>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AA74FEE" id="Group 149" o:spid="_x0000_s1026" style="width:24.5pt;height:28.35pt;mso-position-horizontal-relative:char;mso-position-vertical-relative:line" coordsize="490,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">
                      <v:shape id="AutoShape 121" o:spid="_x0000_s1027" style="position:absolute;left:1;top:1;width:488;height:564;visibility:visible;mso-wrap-style:square;v-text-anchor:top" coordsize="488,5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725+MUA&#10;AADcAAAADwAAAGRycy9kb3ducmV2LnhtbESPQWvCQBCF7wX/wzJCL6VuajGU1E2QitAejYL0NmTH&#10;JJidDdlVU3995yB4m+G9ee+bZTG6Tl1oCK1nA2+zBBRx5W3LtYH9bvP6ASpEZIudZzLwRwGKfPK0&#10;xMz6K2/pUsZaSQiHDA00MfaZ1qFqyGGY+Z5YtKMfHEZZh1rbAa8S7jo9T5JUO2xZGhrs6auh6lSe&#10;nYHT7XCbJyV25/dqvT+8/Kb4U6fGPE/H1SeoSGN8mO/X31bwF4Ivz8gEOv8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vbn4xQAAANwAAAAPAAAAAAAAAAAAAAAAAJgCAABkcnMv&#10;ZG93bnJldi54bWxQSwUGAAAAAAQABAD1AAAAigMAAAAA&#10;" path="m,281l9,206,34,139,72,82,122,38,180,10,245,r65,10l368,38r49,44l454,139r25,67l487,281r-8,75l454,424r-37,57l368,525r-58,29l245,564,180,554,122,525,72,481,34,424,9,356,,281m245,564r242,e" filled="f" strokeweight=".12pt">
                        <v:path arrowok="t" o:connecttype="custom" o:connectlocs="0,282;9,207;34,140;72,83;122,39;180,11;245,1;310,11;368,39;417,83;454,140;479,207;487,282;487,282;487,282;487,282;479,357;454,425;417,482;368,526;310,555;245,565;180,555;122,526;72,482;34,425;9,357;0,282;245,565;487,565" o:connectangles="0,0,0,0,0,0,0,0,0,0,0,0,0,0,0,0,0,0,0,0,0,0,0,0,0,0,0,0,0,0"/>
                      </v:shape>
                      <w10:anchorlock/>
                    </v:group>
                  </w:pict>
                </mc:Fallback>
              </mc:AlternateContent>
            </w:r>
          </w:p>
        </w:tc>
        <w:tc>
          <w:tcPr>
            <w:tcW w:w="4664" w:type="dxa"/>
          </w:tcPr>
          <w:p w:rsidR="00623898" w:rsidRDefault="00623898" w:rsidP="00684811">
            <w:pPr>
              <w:pStyle w:val="TableParagraph"/>
              <w:spacing w:before="3"/>
              <w:rPr>
                <w:sz w:val="14"/>
              </w:rPr>
            </w:pPr>
          </w:p>
          <w:p w:rsidR="00623898" w:rsidRDefault="00623898" w:rsidP="00684811">
            <w:pPr>
              <w:pStyle w:val="TableParagraph"/>
              <w:spacing w:line="230" w:lineRule="exact"/>
              <w:ind w:left="193"/>
              <w:rPr>
                <w:sz w:val="20"/>
              </w:rPr>
            </w:pPr>
            <w:r>
              <w:rPr>
                <w:noProof/>
                <w:position w:val="-4"/>
                <w:sz w:val="20"/>
              </w:rPr>
              <w:drawing>
                <wp:inline distT="0" distB="0" distL="0" distR="0" wp14:anchorId="5C52D2D1" wp14:editId="706E8F50">
                  <wp:extent cx="1185672" cy="146303"/>
                  <wp:effectExtent l="0" t="0" r="0" b="0"/>
                  <wp:docPr id="71" name="image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image39.png"/>
                          <pic:cNvPicPr/>
                        </pic:nvPicPr>
                        <pic:blipFill>
                          <a:blip r:embed="rId34" cstate="print"/>
                          <a:stretch>
                            <a:fillRect/>
                          </a:stretch>
                        </pic:blipFill>
                        <pic:spPr>
                          <a:xfrm>
                            <a:off x="0" y="0"/>
                            <a:ext cx="1185672" cy="146303"/>
                          </a:xfrm>
                          <a:prstGeom prst="rect">
                            <a:avLst/>
                          </a:prstGeom>
                        </pic:spPr>
                      </pic:pic>
                    </a:graphicData>
                  </a:graphic>
                </wp:inline>
              </w:drawing>
            </w:r>
            <w:r>
              <w:rPr>
                <w:spacing w:val="12"/>
                <w:position w:val="-4"/>
                <w:sz w:val="20"/>
              </w:rPr>
              <w:t xml:space="preserve"> </w:t>
            </w:r>
            <w:r>
              <w:rPr>
                <w:noProof/>
                <w:spacing w:val="12"/>
                <w:position w:val="-4"/>
                <w:sz w:val="20"/>
              </w:rPr>
              <w:drawing>
                <wp:inline distT="0" distB="0" distL="0" distR="0" wp14:anchorId="5C7CE5C6" wp14:editId="3E87C48E">
                  <wp:extent cx="1527048" cy="146303"/>
                  <wp:effectExtent l="0" t="0" r="0" b="0"/>
                  <wp:docPr id="73" name="image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image40.png"/>
                          <pic:cNvPicPr/>
                        </pic:nvPicPr>
                        <pic:blipFill>
                          <a:blip r:embed="rId35" cstate="print"/>
                          <a:stretch>
                            <a:fillRect/>
                          </a:stretch>
                        </pic:blipFill>
                        <pic:spPr>
                          <a:xfrm>
                            <a:off x="0" y="0"/>
                            <a:ext cx="1527048" cy="146303"/>
                          </a:xfrm>
                          <a:prstGeom prst="rect">
                            <a:avLst/>
                          </a:prstGeom>
                        </pic:spPr>
                      </pic:pic>
                    </a:graphicData>
                  </a:graphic>
                </wp:inline>
              </w:drawing>
            </w:r>
          </w:p>
          <w:p w:rsidR="00623898" w:rsidRDefault="00623898" w:rsidP="00684811">
            <w:pPr>
              <w:pStyle w:val="TableParagraph"/>
              <w:spacing w:before="7"/>
              <w:rPr>
                <w:sz w:val="5"/>
              </w:rPr>
            </w:pPr>
          </w:p>
          <w:p w:rsidR="00623898" w:rsidRDefault="00623898" w:rsidP="00684811">
            <w:pPr>
              <w:pStyle w:val="TableParagraph"/>
              <w:spacing w:line="230" w:lineRule="exact"/>
              <w:ind w:left="402"/>
              <w:rPr>
                <w:sz w:val="20"/>
              </w:rPr>
            </w:pPr>
            <w:r>
              <w:rPr>
                <w:noProof/>
                <w:position w:val="-4"/>
                <w:sz w:val="20"/>
              </w:rPr>
              <w:drawing>
                <wp:inline distT="0" distB="0" distL="0" distR="0" wp14:anchorId="798C5D70" wp14:editId="18E99A6F">
                  <wp:extent cx="2471753" cy="146113"/>
                  <wp:effectExtent l="0" t="0" r="0" b="0"/>
                  <wp:docPr id="75" name="imag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mage41.png"/>
                          <pic:cNvPicPr/>
                        </pic:nvPicPr>
                        <pic:blipFill>
                          <a:blip r:embed="rId36" cstate="print"/>
                          <a:stretch>
                            <a:fillRect/>
                          </a:stretch>
                        </pic:blipFill>
                        <pic:spPr>
                          <a:xfrm>
                            <a:off x="0" y="0"/>
                            <a:ext cx="2471753" cy="146113"/>
                          </a:xfrm>
                          <a:prstGeom prst="rect">
                            <a:avLst/>
                          </a:prstGeom>
                        </pic:spPr>
                      </pic:pic>
                    </a:graphicData>
                  </a:graphic>
                </wp:inline>
              </w:drawing>
            </w:r>
          </w:p>
        </w:tc>
      </w:tr>
      <w:tr w:rsidR="00623898" w:rsidTr="009A7F4C">
        <w:trPr>
          <w:trHeight w:val="837"/>
        </w:trPr>
        <w:tc>
          <w:tcPr>
            <w:tcW w:w="2314" w:type="dxa"/>
          </w:tcPr>
          <w:p w:rsidR="00623898" w:rsidRDefault="00623898" w:rsidP="00684811">
            <w:pPr>
              <w:pStyle w:val="TableParagraph"/>
              <w:spacing w:before="3"/>
              <w:rPr>
                <w:sz w:val="11"/>
              </w:rPr>
            </w:pPr>
          </w:p>
          <w:p w:rsidR="00623898" w:rsidRDefault="00623898" w:rsidP="00684811">
            <w:pPr>
              <w:pStyle w:val="TableParagraph"/>
              <w:ind w:left="759"/>
              <w:rPr>
                <w:sz w:val="20"/>
              </w:rPr>
            </w:pPr>
            <w:r>
              <w:rPr>
                <w:noProof/>
                <w:sz w:val="20"/>
              </w:rPr>
              <mc:AlternateContent>
                <mc:Choice Requires="wpg">
                  <w:drawing>
                    <wp:inline distT="0" distB="0" distL="0" distR="0">
                      <wp:extent cx="516890" cy="360045"/>
                      <wp:effectExtent l="16510" t="19050" r="19050" b="11430"/>
                      <wp:docPr id="147" name="Group 14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890" cy="360045"/>
                                <a:chOff x="0" y="0"/>
                                <a:chExt cx="814" cy="567"/>
                              </a:xfrm>
                            </wpg:grpSpPr>
                            <wps:wsp>
                              <wps:cNvPr id="148" name="Freeform 119"/>
                              <wps:cNvSpPr>
                                <a:spLocks/>
                              </wps:cNvSpPr>
                              <wps:spPr bwMode="auto">
                                <a:xfrm>
                                  <a:off x="1" y="1"/>
                                  <a:ext cx="812" cy="564"/>
                                </a:xfrm>
                                <a:custGeom>
                                  <a:avLst/>
                                  <a:gdLst>
                                    <a:gd name="T0" fmla="+- 0 1 1"/>
                                    <a:gd name="T1" fmla="*/ T0 w 812"/>
                                    <a:gd name="T2" fmla="+- 0 284 1"/>
                                    <a:gd name="T3" fmla="*/ 284 h 564"/>
                                    <a:gd name="T4" fmla="+- 0 407 1"/>
                                    <a:gd name="T5" fmla="*/ T4 w 812"/>
                                    <a:gd name="T6" fmla="+- 0 1 1"/>
                                    <a:gd name="T7" fmla="*/ 1 h 564"/>
                                    <a:gd name="T8" fmla="+- 0 812 1"/>
                                    <a:gd name="T9" fmla="*/ T8 w 812"/>
                                    <a:gd name="T10" fmla="+- 0 284 1"/>
                                    <a:gd name="T11" fmla="*/ 284 h 564"/>
                                    <a:gd name="T12" fmla="+- 0 407 1"/>
                                    <a:gd name="T13" fmla="*/ T12 w 812"/>
                                    <a:gd name="T14" fmla="+- 0 565 1"/>
                                    <a:gd name="T15" fmla="*/ 565 h 564"/>
                                    <a:gd name="T16" fmla="+- 0 1 1"/>
                                    <a:gd name="T17" fmla="*/ T16 w 812"/>
                                    <a:gd name="T18" fmla="+- 0 284 1"/>
                                    <a:gd name="T19" fmla="*/ 284 h 564"/>
                                  </a:gdLst>
                                  <a:ahLst/>
                                  <a:cxnLst>
                                    <a:cxn ang="0">
                                      <a:pos x="T1" y="T3"/>
                                    </a:cxn>
                                    <a:cxn ang="0">
                                      <a:pos x="T5" y="T7"/>
                                    </a:cxn>
                                    <a:cxn ang="0">
                                      <a:pos x="T9" y="T11"/>
                                    </a:cxn>
                                    <a:cxn ang="0">
                                      <a:pos x="T13" y="T15"/>
                                    </a:cxn>
                                    <a:cxn ang="0">
                                      <a:pos x="T17" y="T19"/>
                                    </a:cxn>
                                  </a:cxnLst>
                                  <a:rect l="0" t="0" r="r" b="b"/>
                                  <a:pathLst>
                                    <a:path w="812" h="564">
                                      <a:moveTo>
                                        <a:pt x="0" y="283"/>
                                      </a:moveTo>
                                      <a:lnTo>
                                        <a:pt x="406" y="0"/>
                                      </a:lnTo>
                                      <a:lnTo>
                                        <a:pt x="811" y="283"/>
                                      </a:lnTo>
                                      <a:lnTo>
                                        <a:pt x="406" y="564"/>
                                      </a:lnTo>
                                      <a:lnTo>
                                        <a:pt x="0" y="283"/>
                                      </a:lnTo>
                                      <a:close/>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5C6C70A" id="Group 147" o:spid="_x0000_s1026" style="width:40.7pt;height:28.35pt;mso-position-horizontal-relative:char;mso-position-vertical-relative:line" coordsize="814,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">
                      <v:shape id="Freeform 119" o:spid="_x0000_s1027" style="position:absolute;left:1;top:1;width:812;height:564;visibility:visible;mso-wrap-style:square;v-text-anchor:top" coordsize="812,5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lbcYA&#10;AADcAAAADwAAAGRycy9kb3ducmV2LnhtbESPQUsDMRCF74L/IYzgzWatVcq2aZGCKHhQ20LpbdhM&#10;N0s3kyVJu9v+eucgeJvhvXnvm/ly8K06U0xNYAOPowIUcRVsw7WB7ebtYQoqZWSLbWAycKEEy8Xt&#10;zRxLG3r+ofM610pCOJVowOXclVqnypHHNAodsWiHED1mWWOtbcRewn2rx0Xxoj02LA0OO1o5qo7r&#10;kzfAp2t8mn6/X3aHr7brq2eX9p+DMfd3w+sMVKYh/5v/rj+s4E+EVp6RCfTiF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NlbcYAAADcAAAADwAAAAAAAAAAAAAAAACYAgAAZHJz&#10;L2Rvd25yZXYueG1sUEsFBgAAAAAEAAQA9QAAAIsDAAAAAA==&#10;" path="m,283l406,,811,283,406,564,,283xe" filled="f" strokeweight=".12pt">
                        <v:path arrowok="t" o:connecttype="custom" o:connectlocs="0,284;406,1;811,284;406,565;0,284" o:connectangles="0,0,0,0,0"/>
                      </v:shape>
                      <w10:anchorlock/>
                    </v:group>
                  </w:pict>
                </mc:Fallback>
              </mc:AlternateContent>
            </w:r>
          </w:p>
        </w:tc>
        <w:tc>
          <w:tcPr>
            <w:tcW w:w="4664" w:type="dxa"/>
          </w:tcPr>
          <w:p w:rsidR="00623898" w:rsidRDefault="00623898" w:rsidP="00684811">
            <w:pPr>
              <w:pStyle w:val="TableParagraph"/>
              <w:spacing w:before="3" w:after="1"/>
              <w:rPr>
                <w:sz w:val="27"/>
              </w:rPr>
            </w:pPr>
          </w:p>
          <w:p w:rsidR="00623898" w:rsidRDefault="00623898" w:rsidP="00684811">
            <w:pPr>
              <w:pStyle w:val="TableParagraph"/>
              <w:spacing w:line="230" w:lineRule="exact"/>
              <w:ind w:left="49"/>
              <w:rPr>
                <w:sz w:val="20"/>
              </w:rPr>
            </w:pPr>
            <w:r>
              <w:rPr>
                <w:noProof/>
                <w:position w:val="-2"/>
                <w:sz w:val="20"/>
              </w:rPr>
              <w:drawing>
                <wp:inline distT="0" distB="0" distL="0" distR="0" wp14:anchorId="54D65AD5" wp14:editId="3E67744C">
                  <wp:extent cx="922137" cy="138017"/>
                  <wp:effectExtent l="0" t="0" r="0" b="0"/>
                  <wp:docPr id="100" name="imag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image42.png"/>
                          <pic:cNvPicPr/>
                        </pic:nvPicPr>
                        <pic:blipFill>
                          <a:blip r:embed="rId37" cstate="print"/>
                          <a:stretch>
                            <a:fillRect/>
                          </a:stretch>
                        </pic:blipFill>
                        <pic:spPr>
                          <a:xfrm>
                            <a:off x="0" y="0"/>
                            <a:ext cx="922137" cy="138017"/>
                          </a:xfrm>
                          <a:prstGeom prst="rect">
                            <a:avLst/>
                          </a:prstGeom>
                        </pic:spPr>
                      </pic:pic>
                    </a:graphicData>
                  </a:graphic>
                </wp:inline>
              </w:drawing>
            </w:r>
            <w:r>
              <w:rPr>
                <w:spacing w:val="19"/>
                <w:position w:val="-2"/>
                <w:sz w:val="20"/>
              </w:rPr>
              <w:t xml:space="preserve"> </w:t>
            </w:r>
            <w:r>
              <w:rPr>
                <w:noProof/>
                <w:spacing w:val="19"/>
                <w:position w:val="-4"/>
                <w:sz w:val="20"/>
              </w:rPr>
              <w:drawing>
                <wp:inline distT="0" distB="0" distL="0" distR="0" wp14:anchorId="21E55610" wp14:editId="76235E1B">
                  <wp:extent cx="1957312" cy="146113"/>
                  <wp:effectExtent l="0" t="0" r="0" b="0"/>
                  <wp:docPr id="101" name="image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image43.png"/>
                          <pic:cNvPicPr/>
                        </pic:nvPicPr>
                        <pic:blipFill>
                          <a:blip r:embed="rId38" cstate="print"/>
                          <a:stretch>
                            <a:fillRect/>
                          </a:stretch>
                        </pic:blipFill>
                        <pic:spPr>
                          <a:xfrm>
                            <a:off x="0" y="0"/>
                            <a:ext cx="1957312" cy="146113"/>
                          </a:xfrm>
                          <a:prstGeom prst="rect">
                            <a:avLst/>
                          </a:prstGeom>
                        </pic:spPr>
                      </pic:pic>
                    </a:graphicData>
                  </a:graphic>
                </wp:inline>
              </w:drawing>
            </w:r>
          </w:p>
        </w:tc>
      </w:tr>
      <w:tr w:rsidR="00623898" w:rsidTr="009A7F4C">
        <w:trPr>
          <w:trHeight w:val="837"/>
        </w:trPr>
        <w:tc>
          <w:tcPr>
            <w:tcW w:w="2314" w:type="dxa"/>
          </w:tcPr>
          <w:p w:rsidR="00623898" w:rsidRDefault="00623898" w:rsidP="00684811">
            <w:pPr>
              <w:pStyle w:val="TableParagraph"/>
              <w:spacing w:before="3"/>
              <w:rPr>
                <w:sz w:val="11"/>
              </w:rPr>
            </w:pPr>
          </w:p>
          <w:p w:rsidR="00623898" w:rsidRDefault="00623898" w:rsidP="00684811">
            <w:pPr>
              <w:pStyle w:val="TableParagraph"/>
              <w:ind w:left="759"/>
              <w:rPr>
                <w:sz w:val="20"/>
              </w:rPr>
            </w:pPr>
            <w:r>
              <w:rPr>
                <w:noProof/>
                <w:sz w:val="20"/>
              </w:rPr>
              <mc:AlternateContent>
                <mc:Choice Requires="wpg">
                  <w:drawing>
                    <wp:inline distT="0" distB="0" distL="0" distR="0">
                      <wp:extent cx="516890" cy="360045"/>
                      <wp:effectExtent l="6985" t="4445" r="9525" b="16510"/>
                      <wp:docPr id="145" name="Group 14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890" cy="360045"/>
                                <a:chOff x="0" y="0"/>
                                <a:chExt cx="814" cy="567"/>
                              </a:xfrm>
                            </wpg:grpSpPr>
                            <wps:wsp>
                              <wps:cNvPr id="146" name="Freeform 117"/>
                              <wps:cNvSpPr>
                                <a:spLocks/>
                              </wps:cNvSpPr>
                              <wps:spPr bwMode="auto">
                                <a:xfrm>
                                  <a:off x="1" y="1"/>
                                  <a:ext cx="812" cy="565"/>
                                </a:xfrm>
                                <a:custGeom>
                                  <a:avLst/>
                                  <a:gdLst>
                                    <a:gd name="T0" fmla="+- 0 1 1"/>
                                    <a:gd name="T1" fmla="*/ T0 w 812"/>
                                    <a:gd name="T2" fmla="+- 0 496 1"/>
                                    <a:gd name="T3" fmla="*/ 496 h 565"/>
                                    <a:gd name="T4" fmla="+- 0 1 1"/>
                                    <a:gd name="T5" fmla="*/ T4 w 812"/>
                                    <a:gd name="T6" fmla="+- 0 1 1"/>
                                    <a:gd name="T7" fmla="*/ 1 h 565"/>
                                    <a:gd name="T8" fmla="+- 0 812 1"/>
                                    <a:gd name="T9" fmla="*/ T8 w 812"/>
                                    <a:gd name="T10" fmla="+- 0 1 1"/>
                                    <a:gd name="T11" fmla="*/ 1 h 565"/>
                                    <a:gd name="T12" fmla="+- 0 812 1"/>
                                    <a:gd name="T13" fmla="*/ T12 w 812"/>
                                    <a:gd name="T14" fmla="+- 0 496 1"/>
                                    <a:gd name="T15" fmla="*/ 496 h 565"/>
                                    <a:gd name="T16" fmla="+- 0 748 1"/>
                                    <a:gd name="T17" fmla="*/ T16 w 812"/>
                                    <a:gd name="T18" fmla="+- 0 456 1"/>
                                    <a:gd name="T19" fmla="*/ 456 h 565"/>
                                    <a:gd name="T20" fmla="+- 0 680 1"/>
                                    <a:gd name="T21" fmla="*/ T20 w 812"/>
                                    <a:gd name="T22" fmla="+- 0 432 1"/>
                                    <a:gd name="T23" fmla="*/ 432 h 565"/>
                                    <a:gd name="T24" fmla="+- 0 610 1"/>
                                    <a:gd name="T25" fmla="*/ T24 w 812"/>
                                    <a:gd name="T26" fmla="+- 0 424 1"/>
                                    <a:gd name="T27" fmla="*/ 424 h 565"/>
                                    <a:gd name="T28" fmla="+- 0 539 1"/>
                                    <a:gd name="T29" fmla="*/ T28 w 812"/>
                                    <a:gd name="T30" fmla="+- 0 432 1"/>
                                    <a:gd name="T31" fmla="*/ 432 h 565"/>
                                    <a:gd name="T32" fmla="+- 0 471 1"/>
                                    <a:gd name="T33" fmla="*/ T32 w 812"/>
                                    <a:gd name="T34" fmla="+- 0 456 1"/>
                                    <a:gd name="T35" fmla="*/ 456 h 565"/>
                                    <a:gd name="T36" fmla="+- 0 407 1"/>
                                    <a:gd name="T37" fmla="*/ T36 w 812"/>
                                    <a:gd name="T38" fmla="+- 0 496 1"/>
                                    <a:gd name="T39" fmla="*/ 496 h 565"/>
                                    <a:gd name="T40" fmla="+- 0 342 1"/>
                                    <a:gd name="T41" fmla="*/ T40 w 812"/>
                                    <a:gd name="T42" fmla="+- 0 535 1"/>
                                    <a:gd name="T43" fmla="*/ 535 h 565"/>
                                    <a:gd name="T44" fmla="+- 0 273 1"/>
                                    <a:gd name="T45" fmla="*/ T44 w 812"/>
                                    <a:gd name="T46" fmla="+- 0 558 1"/>
                                    <a:gd name="T47" fmla="*/ 558 h 565"/>
                                    <a:gd name="T48" fmla="+- 0 203 1"/>
                                    <a:gd name="T49" fmla="*/ T48 w 812"/>
                                    <a:gd name="T50" fmla="+- 0 566 1"/>
                                    <a:gd name="T51" fmla="*/ 566 h 565"/>
                                    <a:gd name="T52" fmla="+- 0 133 1"/>
                                    <a:gd name="T53" fmla="*/ T52 w 812"/>
                                    <a:gd name="T54" fmla="+- 0 558 1"/>
                                    <a:gd name="T55" fmla="*/ 558 h 565"/>
                                    <a:gd name="T56" fmla="+- 0 65 1"/>
                                    <a:gd name="T57" fmla="*/ T56 w 812"/>
                                    <a:gd name="T58" fmla="+- 0 535 1"/>
                                    <a:gd name="T59" fmla="*/ 535 h 565"/>
                                    <a:gd name="T60" fmla="+- 0 1 1"/>
                                    <a:gd name="T61" fmla="*/ T60 w 812"/>
                                    <a:gd name="T62" fmla="+- 0 496 1"/>
                                    <a:gd name="T63" fmla="*/ 496 h 5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812" h="565">
                                      <a:moveTo>
                                        <a:pt x="0" y="495"/>
                                      </a:moveTo>
                                      <a:lnTo>
                                        <a:pt x="0" y="0"/>
                                      </a:lnTo>
                                      <a:lnTo>
                                        <a:pt x="811" y="0"/>
                                      </a:lnTo>
                                      <a:lnTo>
                                        <a:pt x="811" y="495"/>
                                      </a:lnTo>
                                      <a:lnTo>
                                        <a:pt x="747" y="455"/>
                                      </a:lnTo>
                                      <a:lnTo>
                                        <a:pt x="679" y="431"/>
                                      </a:lnTo>
                                      <a:lnTo>
                                        <a:pt x="609" y="423"/>
                                      </a:lnTo>
                                      <a:lnTo>
                                        <a:pt x="538" y="431"/>
                                      </a:lnTo>
                                      <a:lnTo>
                                        <a:pt x="470" y="455"/>
                                      </a:lnTo>
                                      <a:lnTo>
                                        <a:pt x="406" y="495"/>
                                      </a:lnTo>
                                      <a:lnTo>
                                        <a:pt x="341" y="534"/>
                                      </a:lnTo>
                                      <a:lnTo>
                                        <a:pt x="272" y="557"/>
                                      </a:lnTo>
                                      <a:lnTo>
                                        <a:pt x="202" y="565"/>
                                      </a:lnTo>
                                      <a:lnTo>
                                        <a:pt x="132" y="557"/>
                                      </a:lnTo>
                                      <a:lnTo>
                                        <a:pt x="64" y="534"/>
                                      </a:lnTo>
                                      <a:lnTo>
                                        <a:pt x="0" y="495"/>
                                      </a:lnTo>
                                      <a:close/>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8124D4C" id="Group 145" o:spid="_x0000_s1026" style="width:40.7pt;height:28.35pt;mso-position-horizontal-relative:char;mso-position-vertical-relative:line" coordsize="814,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">
                      <v:shape id="Freeform 117" o:spid="_x0000_s1027" style="position:absolute;left:1;top:1;width:812;height:565;visibility:visible;mso-wrap-style:square;v-text-anchor:top" coordsize="812,5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EvcUA&#10;AADcAAAADwAAAGRycy9kb3ducmV2LnhtbESPQWvCQBCF7wX/wzKCt7rRlhCjq4hQ0EukVsXjkB2T&#10;YHY2ZFdN/fWuUOhthvfeN29mi87U4katqywrGA0jEMS51RUXCvY/X+8JCOeRNdaWScEvOVjMe28z&#10;TLW98zfddr4QAcIuRQWl900qpctLMuiGtiEO2tm2Bn1Y20LqFu8Bbmo5jqJYGqw4XCixoVVJ+WV3&#10;NYFyyD6a63F7Kly8eWSTJFsnPlNq0O+WUxCeOv9v/kuvdaj/GcPrmTCBnD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6wS9xQAAANwAAAAPAAAAAAAAAAAAAAAAAJgCAABkcnMv&#10;ZG93bnJldi54bWxQSwUGAAAAAAQABAD1AAAAigMAAAAA&#10;" path="m,495l,,811,r,495l747,455,679,431r-70,-8l538,431r-68,24l406,495r-65,39l272,557r-70,8l132,557,64,534,,495xe" filled="f" strokeweight=".12pt">
                        <v:path arrowok="t" o:connecttype="custom" o:connectlocs="0,496;0,1;811,1;811,496;747,456;679,432;609,424;538,432;470,456;406,496;341,535;272,558;202,566;132,558;64,535;0,496" o:connectangles="0,0,0,0,0,0,0,0,0,0,0,0,0,0,0,0"/>
                      </v:shape>
                      <w10:anchorlock/>
                    </v:group>
                  </w:pict>
                </mc:Fallback>
              </mc:AlternateContent>
            </w:r>
          </w:p>
        </w:tc>
        <w:tc>
          <w:tcPr>
            <w:tcW w:w="4664" w:type="dxa"/>
          </w:tcPr>
          <w:p w:rsidR="00623898" w:rsidRDefault="00623898" w:rsidP="00684811">
            <w:pPr>
              <w:pStyle w:val="TableParagraph"/>
              <w:spacing w:line="228" w:lineRule="exact"/>
              <w:ind w:left="126"/>
              <w:rPr>
                <w:sz w:val="20"/>
              </w:rPr>
            </w:pPr>
            <w:r>
              <w:rPr>
                <w:noProof/>
                <w:position w:val="-2"/>
                <w:sz w:val="20"/>
              </w:rPr>
              <w:drawing>
                <wp:inline distT="0" distB="0" distL="0" distR="0" wp14:anchorId="45DE17C9" wp14:editId="74435C19">
                  <wp:extent cx="1004037" cy="138017"/>
                  <wp:effectExtent l="0" t="0" r="0" b="0"/>
                  <wp:docPr id="102" name="image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image44.png"/>
                          <pic:cNvPicPr/>
                        </pic:nvPicPr>
                        <pic:blipFill>
                          <a:blip r:embed="rId39" cstate="print"/>
                          <a:stretch>
                            <a:fillRect/>
                          </a:stretch>
                        </pic:blipFill>
                        <pic:spPr>
                          <a:xfrm>
                            <a:off x="0" y="0"/>
                            <a:ext cx="1004037" cy="138017"/>
                          </a:xfrm>
                          <a:prstGeom prst="rect">
                            <a:avLst/>
                          </a:prstGeom>
                        </pic:spPr>
                      </pic:pic>
                    </a:graphicData>
                  </a:graphic>
                </wp:inline>
              </w:drawing>
            </w:r>
            <w:r>
              <w:rPr>
                <w:spacing w:val="20"/>
                <w:position w:val="-2"/>
                <w:sz w:val="20"/>
              </w:rPr>
              <w:t xml:space="preserve"> </w:t>
            </w:r>
            <w:r>
              <w:rPr>
                <w:noProof/>
                <w:spacing w:val="20"/>
                <w:position w:val="-4"/>
                <w:sz w:val="20"/>
              </w:rPr>
              <w:drawing>
                <wp:inline distT="0" distB="0" distL="0" distR="0" wp14:anchorId="5731225E" wp14:editId="13005096">
                  <wp:extent cx="1774849" cy="145256"/>
                  <wp:effectExtent l="0" t="0" r="0" b="0"/>
                  <wp:docPr id="103" name="image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image45.png"/>
                          <pic:cNvPicPr/>
                        </pic:nvPicPr>
                        <pic:blipFill>
                          <a:blip r:embed="rId40" cstate="print"/>
                          <a:stretch>
                            <a:fillRect/>
                          </a:stretch>
                        </pic:blipFill>
                        <pic:spPr>
                          <a:xfrm>
                            <a:off x="0" y="0"/>
                            <a:ext cx="1774849" cy="145256"/>
                          </a:xfrm>
                          <a:prstGeom prst="rect">
                            <a:avLst/>
                          </a:prstGeom>
                        </pic:spPr>
                      </pic:pic>
                    </a:graphicData>
                  </a:graphic>
                </wp:inline>
              </w:drawing>
            </w:r>
          </w:p>
          <w:p w:rsidR="00623898" w:rsidRDefault="00623898" w:rsidP="00684811">
            <w:pPr>
              <w:pStyle w:val="TableParagraph"/>
              <w:spacing w:before="5"/>
              <w:rPr>
                <w:sz w:val="7"/>
              </w:rPr>
            </w:pPr>
          </w:p>
          <w:p w:rsidR="00623898" w:rsidRDefault="00623898" w:rsidP="00684811">
            <w:pPr>
              <w:pStyle w:val="TableParagraph"/>
              <w:spacing w:line="230" w:lineRule="exact"/>
              <w:ind w:left="186"/>
              <w:rPr>
                <w:sz w:val="20"/>
              </w:rPr>
            </w:pPr>
            <w:r>
              <w:rPr>
                <w:noProof/>
                <w:position w:val="-4"/>
                <w:sz w:val="20"/>
              </w:rPr>
              <mc:AlternateContent>
                <mc:Choice Requires="wpg">
                  <w:drawing>
                    <wp:inline distT="0" distB="0" distL="0" distR="0">
                      <wp:extent cx="2752725" cy="146685"/>
                      <wp:effectExtent l="1905" t="0" r="0" b="0"/>
                      <wp:docPr id="142" name="Group 14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52725" cy="146685"/>
                                <a:chOff x="0" y="0"/>
                                <a:chExt cx="4335" cy="231"/>
                              </a:xfrm>
                            </wpg:grpSpPr>
                            <pic:pic xmlns:pic="http://schemas.openxmlformats.org/drawingml/2006/picture">
                              <pic:nvPicPr>
                                <pic:cNvPr id="143" name="Picture 1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5" cy="2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 name="Picture 1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115"/>
                                  <a:ext cx="433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0DB958FF" id="Group 142" o:spid="_x0000_s1026" style="width:216.75pt;height:11.55pt;mso-position-horizontal-relative:char;mso-position-vertical-relative:line" coordsize="4335,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4" o:spid="_x0000_s1027" type="#_x0000_t75" style="position:absolute;width:4335;height:2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Huy7CAAAA3AAAAA8AAABkcnMvZG93bnJldi54bWxET0uLwjAQvgv7H8II3jT1gexWoyyCIILr&#10;1vXgcWjGtrSZlCbW+u/NguBtPr7nLNedqURLjSssKxiPIhDEqdUFZwrOf9vhJwjnkTVWlknBgxys&#10;Vx+9Jcba3jmh9uQzEULYxagg976OpXRpTgbdyNbEgbvaxqAPsMmkbvAewk0lJ1E0lwYLDg051rTJ&#10;KS1PN6PgcCyT63m6p11Lvw/7c/nqXHlQatDvvhcgPHX+LX65dzrMn03h/5lwgVw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6x7suwgAAANwAAAAPAAAAAAAAAAAAAAAAAJ8C&#10;AABkcnMvZG93bnJldi54bWxQSwUGAAAAAAQABAD3AAAAjgMAAAAA&#10;">
                        <v:imagedata r:id="rId43" o:title=""/>
                      </v:shape>
                      <v:shape id="Picture 115" o:spid="_x0000_s1028" type="#_x0000_t75" style="position:absolute;top:115;width:4335;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9yqpzCAAAA3AAAAA8AAABkcnMvZG93bnJldi54bWxET01rwkAQvRf8D8sI3upGsUWiq6gg1IvQ&#10;JBdvY3ZMotnZsLs16b/vFgq9zeN9zno7mFY8yfnGsoLZNAFBXFrdcKWgyI+vSxA+IGtsLZOCb/Kw&#10;3Yxe1phq2/MnPbNQiRjCPkUFdQhdKqUvazLop7YjjtzNOoMhQldJ7bCP4aaV8yR5lwYbjg01dnSo&#10;qXxkX0bBKX9Defb9fpfllyL3ZzfcD1elJuNhtwIRaAj/4j/3h47zFwv4fSZeIDc/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vcqqcwgAAANwAAAAPAAAAAAAAAAAAAAAAAJ8C&#10;AABkcnMvZG93bnJldi54bWxQSwUGAAAAAAQABAD3AAAAjgMAAAAA&#10;">
                        <v:imagedata r:id="rId44" o:title=""/>
                      </v:shape>
                      <w10:anchorlock/>
                    </v:group>
                  </w:pict>
                </mc:Fallback>
              </mc:AlternateContent>
            </w:r>
          </w:p>
          <w:p w:rsidR="00623898" w:rsidRDefault="00623898" w:rsidP="00684811">
            <w:pPr>
              <w:pStyle w:val="TableParagraph"/>
              <w:spacing w:before="8"/>
              <w:rPr>
                <w:sz w:val="5"/>
              </w:rPr>
            </w:pPr>
          </w:p>
          <w:p w:rsidR="00623898" w:rsidRDefault="00623898" w:rsidP="00684811">
            <w:pPr>
              <w:pStyle w:val="TableParagraph"/>
              <w:spacing w:line="230" w:lineRule="exact"/>
              <w:ind w:left="980"/>
              <w:rPr>
                <w:sz w:val="20"/>
              </w:rPr>
            </w:pPr>
            <w:r>
              <w:rPr>
                <w:noProof/>
                <w:position w:val="-2"/>
                <w:sz w:val="20"/>
              </w:rPr>
              <w:drawing>
                <wp:inline distT="0" distB="0" distL="0" distR="0" wp14:anchorId="0E203534" wp14:editId="04A5D3E7">
                  <wp:extent cx="423151" cy="138017"/>
                  <wp:effectExtent l="0" t="0" r="0" b="0"/>
                  <wp:docPr id="104" name="image4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image48.png"/>
                          <pic:cNvPicPr/>
                        </pic:nvPicPr>
                        <pic:blipFill>
                          <a:blip r:embed="rId45" cstate="print"/>
                          <a:stretch>
                            <a:fillRect/>
                          </a:stretch>
                        </pic:blipFill>
                        <pic:spPr>
                          <a:xfrm>
                            <a:off x="0" y="0"/>
                            <a:ext cx="423151" cy="138017"/>
                          </a:xfrm>
                          <a:prstGeom prst="rect">
                            <a:avLst/>
                          </a:prstGeom>
                        </pic:spPr>
                      </pic:pic>
                    </a:graphicData>
                  </a:graphic>
                </wp:inline>
              </w:drawing>
            </w:r>
            <w:r>
              <w:rPr>
                <w:spacing w:val="15"/>
                <w:position w:val="-2"/>
                <w:sz w:val="20"/>
              </w:rPr>
              <w:t xml:space="preserve"> </w:t>
            </w:r>
            <w:r>
              <w:rPr>
                <w:noProof/>
                <w:spacing w:val="15"/>
                <w:position w:val="-4"/>
                <w:sz w:val="20"/>
              </w:rPr>
              <w:drawing>
                <wp:inline distT="0" distB="0" distL="0" distR="0" wp14:anchorId="68BEE762" wp14:editId="7EBF89B7">
                  <wp:extent cx="1270883" cy="146113"/>
                  <wp:effectExtent l="0" t="0" r="0" b="0"/>
                  <wp:docPr id="105" name="image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image49.png"/>
                          <pic:cNvPicPr/>
                        </pic:nvPicPr>
                        <pic:blipFill>
                          <a:blip r:embed="rId46" cstate="print"/>
                          <a:stretch>
                            <a:fillRect/>
                          </a:stretch>
                        </pic:blipFill>
                        <pic:spPr>
                          <a:xfrm>
                            <a:off x="0" y="0"/>
                            <a:ext cx="1270883" cy="146113"/>
                          </a:xfrm>
                          <a:prstGeom prst="rect">
                            <a:avLst/>
                          </a:prstGeom>
                        </pic:spPr>
                      </pic:pic>
                    </a:graphicData>
                  </a:graphic>
                </wp:inline>
              </w:drawing>
            </w:r>
          </w:p>
        </w:tc>
      </w:tr>
      <w:tr w:rsidR="00623898" w:rsidTr="009A7F4C">
        <w:trPr>
          <w:trHeight w:val="824"/>
        </w:trPr>
        <w:tc>
          <w:tcPr>
            <w:tcW w:w="2314" w:type="dxa"/>
          </w:tcPr>
          <w:p w:rsidR="00623898" w:rsidRDefault="00623898" w:rsidP="00684811">
            <w:pPr>
              <w:pStyle w:val="TableParagraph"/>
              <w:spacing w:before="3"/>
              <w:rPr>
                <w:sz w:val="10"/>
              </w:rPr>
            </w:pPr>
          </w:p>
          <w:p w:rsidR="00623898" w:rsidRDefault="00623898" w:rsidP="00684811">
            <w:pPr>
              <w:pStyle w:val="TableParagraph"/>
              <w:ind w:left="759"/>
              <w:rPr>
                <w:sz w:val="20"/>
              </w:rPr>
            </w:pPr>
            <w:r>
              <w:rPr>
                <w:noProof/>
                <w:sz w:val="20"/>
              </w:rPr>
              <mc:AlternateContent>
                <mc:Choice Requires="wpg">
                  <w:drawing>
                    <wp:inline distT="0" distB="0" distL="0" distR="0">
                      <wp:extent cx="516890" cy="360045"/>
                      <wp:effectExtent l="6985" t="9525" r="9525" b="11430"/>
                      <wp:docPr id="140" name="Group 1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890" cy="360045"/>
                                <a:chOff x="0" y="0"/>
                                <a:chExt cx="814" cy="567"/>
                              </a:xfrm>
                            </wpg:grpSpPr>
                            <wps:wsp>
                              <wps:cNvPr id="141" name="Rectangle 112"/>
                              <wps:cNvSpPr>
                                <a:spLocks noChangeArrowheads="1"/>
                              </wps:cNvSpPr>
                              <wps:spPr bwMode="auto">
                                <a:xfrm>
                                  <a:off x="1" y="1"/>
                                  <a:ext cx="812" cy="564"/>
                                </a:xfrm>
                                <a:prstGeom prst="rect">
                                  <a:avLst/>
                                </a:prstGeom>
                                <a:noFill/>
                                <a:ln w="1524">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644066A" id="Group 140" o:spid="_x0000_s1026" style="width:40.7pt;height:28.35pt;mso-position-horizontal-relative:char;mso-position-vertical-relative:line" coordsize="814,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">
                      <v:rect id="Rectangle 112" o:spid="_x0000_s1027" style="position:absolute;left:1;top:1;width:812;height:56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cqz7sIA&#10;AADcAAAADwAAAGRycy9kb3ducmV2LnhtbERPTWsCMRC9C/0PYQreNGuRKqtRpCAtuAerpedxM91s&#10;3UyWJOraX28Kgrd5vM+ZLzvbiDP5UDtWMBpmIIhLp2uuFHzt14MpiBCRNTaOScGVAiwXT7055tpd&#10;+JPOu1iJFMIhRwUmxjaXMpSGLIaha4kT9+O8xZigr6T2eEnhtpEvWfYqLdacGgy29GaoPO5OVoFc&#10;f1eb7cmOf/3VFH9Feyje7USp/nO3moGI1MWH+O7+0Gn+eAT/z6QL5OI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yrPuwgAAANwAAAAPAAAAAAAAAAAAAAAAAJgCAABkcnMvZG93&#10;bnJldi54bWxQSwUGAAAAAAQABAD1AAAAhwMAAAAA&#10;" filled="f" strokeweight=".12pt"/>
                      <w10:anchorlock/>
                    </v:group>
                  </w:pict>
                </mc:Fallback>
              </mc:AlternateContent>
            </w:r>
          </w:p>
        </w:tc>
        <w:tc>
          <w:tcPr>
            <w:tcW w:w="4664" w:type="dxa"/>
          </w:tcPr>
          <w:p w:rsidR="00623898" w:rsidRDefault="00623898" w:rsidP="00684811">
            <w:pPr>
              <w:pStyle w:val="TableParagraph"/>
              <w:spacing w:before="4" w:after="1"/>
              <w:rPr>
                <w:sz w:val="13"/>
              </w:rPr>
            </w:pPr>
          </w:p>
          <w:p w:rsidR="00623898" w:rsidRDefault="00623898" w:rsidP="00684811">
            <w:pPr>
              <w:pStyle w:val="TableParagraph"/>
              <w:spacing w:line="228" w:lineRule="exact"/>
              <w:ind w:left="241"/>
              <w:rPr>
                <w:sz w:val="20"/>
              </w:rPr>
            </w:pPr>
            <w:r>
              <w:rPr>
                <w:noProof/>
                <w:position w:val="-2"/>
                <w:sz w:val="20"/>
              </w:rPr>
              <w:drawing>
                <wp:inline distT="0" distB="0" distL="0" distR="0" wp14:anchorId="15133FFF" wp14:editId="1E8ADFB2">
                  <wp:extent cx="794736" cy="138017"/>
                  <wp:effectExtent l="0" t="0" r="0" b="0"/>
                  <wp:docPr id="106" name="image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image50.png"/>
                          <pic:cNvPicPr/>
                        </pic:nvPicPr>
                        <pic:blipFill>
                          <a:blip r:embed="rId47" cstate="print"/>
                          <a:stretch>
                            <a:fillRect/>
                          </a:stretch>
                        </pic:blipFill>
                        <pic:spPr>
                          <a:xfrm>
                            <a:off x="0" y="0"/>
                            <a:ext cx="794736" cy="138017"/>
                          </a:xfrm>
                          <a:prstGeom prst="rect">
                            <a:avLst/>
                          </a:prstGeom>
                        </pic:spPr>
                      </pic:pic>
                    </a:graphicData>
                  </a:graphic>
                </wp:inline>
              </w:drawing>
            </w:r>
            <w:r>
              <w:rPr>
                <w:spacing w:val="18"/>
                <w:position w:val="-2"/>
                <w:sz w:val="20"/>
              </w:rPr>
              <w:t xml:space="preserve"> </w:t>
            </w:r>
            <w:r>
              <w:rPr>
                <w:noProof/>
                <w:spacing w:val="18"/>
                <w:position w:val="-4"/>
                <w:sz w:val="20"/>
              </w:rPr>
              <w:drawing>
                <wp:inline distT="0" distB="0" distL="0" distR="0" wp14:anchorId="50B48322" wp14:editId="38179687">
                  <wp:extent cx="1838399" cy="145256"/>
                  <wp:effectExtent l="0" t="0" r="0" b="0"/>
                  <wp:docPr id="107" name="imag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age51.png"/>
                          <pic:cNvPicPr/>
                        </pic:nvPicPr>
                        <pic:blipFill>
                          <a:blip r:embed="rId48" cstate="print"/>
                          <a:stretch>
                            <a:fillRect/>
                          </a:stretch>
                        </pic:blipFill>
                        <pic:spPr>
                          <a:xfrm>
                            <a:off x="0" y="0"/>
                            <a:ext cx="1838399" cy="145256"/>
                          </a:xfrm>
                          <a:prstGeom prst="rect">
                            <a:avLst/>
                          </a:prstGeom>
                        </pic:spPr>
                      </pic:pic>
                    </a:graphicData>
                  </a:graphic>
                </wp:inline>
              </w:drawing>
            </w:r>
          </w:p>
          <w:p w:rsidR="00623898" w:rsidRDefault="00623898" w:rsidP="00684811">
            <w:pPr>
              <w:pStyle w:val="TableParagraph"/>
              <w:spacing w:before="9"/>
              <w:rPr>
                <w:sz w:val="5"/>
              </w:rPr>
            </w:pPr>
          </w:p>
          <w:p w:rsidR="00623898" w:rsidRDefault="00623898" w:rsidP="00684811">
            <w:pPr>
              <w:pStyle w:val="TableParagraph"/>
              <w:spacing w:line="230" w:lineRule="exact"/>
              <w:ind w:left="658"/>
              <w:rPr>
                <w:sz w:val="20"/>
              </w:rPr>
            </w:pPr>
            <w:r>
              <w:rPr>
                <w:noProof/>
                <w:position w:val="-4"/>
                <w:sz w:val="20"/>
              </w:rPr>
              <w:drawing>
                <wp:inline distT="0" distB="0" distL="0" distR="0" wp14:anchorId="7BF69773" wp14:editId="3E1D11E3">
                  <wp:extent cx="2146042" cy="146113"/>
                  <wp:effectExtent l="0" t="0" r="0" b="0"/>
                  <wp:docPr id="108" name="image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image52.png"/>
                          <pic:cNvPicPr/>
                        </pic:nvPicPr>
                        <pic:blipFill>
                          <a:blip r:embed="rId49" cstate="print"/>
                          <a:stretch>
                            <a:fillRect/>
                          </a:stretch>
                        </pic:blipFill>
                        <pic:spPr>
                          <a:xfrm>
                            <a:off x="0" y="0"/>
                            <a:ext cx="2146042" cy="146113"/>
                          </a:xfrm>
                          <a:prstGeom prst="rect">
                            <a:avLst/>
                          </a:prstGeom>
                        </pic:spPr>
                      </pic:pic>
                    </a:graphicData>
                  </a:graphic>
                </wp:inline>
              </w:drawing>
            </w:r>
          </w:p>
        </w:tc>
      </w:tr>
      <w:tr w:rsidR="00623898" w:rsidTr="009A7F4C">
        <w:trPr>
          <w:trHeight w:val="837"/>
        </w:trPr>
        <w:tc>
          <w:tcPr>
            <w:tcW w:w="2314" w:type="dxa"/>
          </w:tcPr>
          <w:p w:rsidR="00623898" w:rsidRDefault="00623898" w:rsidP="00684811">
            <w:pPr>
              <w:pStyle w:val="TableParagraph"/>
              <w:spacing w:before="5"/>
              <w:rPr>
                <w:sz w:val="5"/>
              </w:rPr>
            </w:pPr>
          </w:p>
          <w:p w:rsidR="00623898" w:rsidRDefault="00623898" w:rsidP="00684811">
            <w:pPr>
              <w:pStyle w:val="TableParagraph"/>
              <w:ind w:left="663"/>
              <w:rPr>
                <w:sz w:val="20"/>
              </w:rPr>
            </w:pPr>
            <w:r>
              <w:rPr>
                <w:noProof/>
                <w:sz w:val="20"/>
              </w:rPr>
              <mc:AlternateContent>
                <mc:Choice Requires="wpg">
                  <w:drawing>
                    <wp:inline distT="0" distB="0" distL="0" distR="0">
                      <wp:extent cx="686435" cy="445135"/>
                      <wp:effectExtent l="12700" t="8255" r="5715" b="13335"/>
                      <wp:docPr id="138" name="Group 13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6435" cy="445135"/>
                                <a:chOff x="0" y="0"/>
                                <a:chExt cx="1081" cy="701"/>
                              </a:xfrm>
                            </wpg:grpSpPr>
                            <wps:wsp>
                              <wps:cNvPr id="139" name="AutoShape 110"/>
                              <wps:cNvSpPr>
                                <a:spLocks/>
                              </wps:cNvSpPr>
                              <wps:spPr bwMode="auto">
                                <a:xfrm>
                                  <a:off x="1" y="1"/>
                                  <a:ext cx="1079" cy="699"/>
                                </a:xfrm>
                                <a:custGeom>
                                  <a:avLst/>
                                  <a:gdLst>
                                    <a:gd name="T0" fmla="+- 0 76 1"/>
                                    <a:gd name="T1" fmla="*/ T0 w 1079"/>
                                    <a:gd name="T2" fmla="+- 0 1 1"/>
                                    <a:gd name="T3" fmla="*/ 1 h 699"/>
                                    <a:gd name="T4" fmla="+- 0 1005 1"/>
                                    <a:gd name="T5" fmla="*/ T4 w 1079"/>
                                    <a:gd name="T6" fmla="+- 0 1 1"/>
                                    <a:gd name="T7" fmla="*/ 1 h 699"/>
                                    <a:gd name="T8" fmla="+- 0 1035 1"/>
                                    <a:gd name="T9" fmla="*/ T8 w 1079"/>
                                    <a:gd name="T10" fmla="+- 0 75 1"/>
                                    <a:gd name="T11" fmla="*/ 75 h 699"/>
                                    <a:gd name="T12" fmla="+- 0 1057 1"/>
                                    <a:gd name="T13" fmla="*/ T12 w 1079"/>
                                    <a:gd name="T14" fmla="+- 0 152 1"/>
                                    <a:gd name="T15" fmla="*/ 152 h 699"/>
                                    <a:gd name="T16" fmla="+- 0 1072 1"/>
                                    <a:gd name="T17" fmla="*/ T16 w 1079"/>
                                    <a:gd name="T18" fmla="+- 0 231 1"/>
                                    <a:gd name="T19" fmla="*/ 231 h 699"/>
                                    <a:gd name="T20" fmla="+- 0 1079 1"/>
                                    <a:gd name="T21" fmla="*/ T20 w 1079"/>
                                    <a:gd name="T22" fmla="+- 0 310 1"/>
                                    <a:gd name="T23" fmla="*/ 310 h 699"/>
                                    <a:gd name="T24" fmla="+- 0 1079 1"/>
                                    <a:gd name="T25" fmla="*/ T24 w 1079"/>
                                    <a:gd name="T26" fmla="+- 0 390 1"/>
                                    <a:gd name="T27" fmla="*/ 390 h 699"/>
                                    <a:gd name="T28" fmla="+- 0 1072 1"/>
                                    <a:gd name="T29" fmla="*/ T28 w 1079"/>
                                    <a:gd name="T30" fmla="+- 0 470 1"/>
                                    <a:gd name="T31" fmla="*/ 470 h 699"/>
                                    <a:gd name="T32" fmla="+- 0 1057 1"/>
                                    <a:gd name="T33" fmla="*/ T32 w 1079"/>
                                    <a:gd name="T34" fmla="+- 0 549 1"/>
                                    <a:gd name="T35" fmla="*/ 549 h 699"/>
                                    <a:gd name="T36" fmla="+- 0 1035 1"/>
                                    <a:gd name="T37" fmla="*/ T36 w 1079"/>
                                    <a:gd name="T38" fmla="+- 0 625 1"/>
                                    <a:gd name="T39" fmla="*/ 625 h 699"/>
                                    <a:gd name="T40" fmla="+- 0 1005 1"/>
                                    <a:gd name="T41" fmla="*/ T40 w 1079"/>
                                    <a:gd name="T42" fmla="+- 0 700 1"/>
                                    <a:gd name="T43" fmla="*/ 700 h 699"/>
                                    <a:gd name="T44" fmla="+- 0 76 1"/>
                                    <a:gd name="T45" fmla="*/ T44 w 1079"/>
                                    <a:gd name="T46" fmla="+- 0 700 1"/>
                                    <a:gd name="T47" fmla="*/ 700 h 699"/>
                                    <a:gd name="T48" fmla="+- 0 46 1"/>
                                    <a:gd name="T49" fmla="*/ T48 w 1079"/>
                                    <a:gd name="T50" fmla="+- 0 625 1"/>
                                    <a:gd name="T51" fmla="*/ 625 h 699"/>
                                    <a:gd name="T52" fmla="+- 0 24 1"/>
                                    <a:gd name="T53" fmla="*/ T52 w 1079"/>
                                    <a:gd name="T54" fmla="+- 0 549 1"/>
                                    <a:gd name="T55" fmla="*/ 549 h 699"/>
                                    <a:gd name="T56" fmla="+- 0 9 1"/>
                                    <a:gd name="T57" fmla="*/ T56 w 1079"/>
                                    <a:gd name="T58" fmla="+- 0 470 1"/>
                                    <a:gd name="T59" fmla="*/ 470 h 699"/>
                                    <a:gd name="T60" fmla="+- 0 1 1"/>
                                    <a:gd name="T61" fmla="*/ T60 w 1079"/>
                                    <a:gd name="T62" fmla="+- 0 390 1"/>
                                    <a:gd name="T63" fmla="*/ 390 h 699"/>
                                    <a:gd name="T64" fmla="+- 0 1 1"/>
                                    <a:gd name="T65" fmla="*/ T64 w 1079"/>
                                    <a:gd name="T66" fmla="+- 0 310 1"/>
                                    <a:gd name="T67" fmla="*/ 310 h 699"/>
                                    <a:gd name="T68" fmla="+- 0 9 1"/>
                                    <a:gd name="T69" fmla="*/ T68 w 1079"/>
                                    <a:gd name="T70" fmla="+- 0 231 1"/>
                                    <a:gd name="T71" fmla="*/ 231 h 699"/>
                                    <a:gd name="T72" fmla="+- 0 24 1"/>
                                    <a:gd name="T73" fmla="*/ T72 w 1079"/>
                                    <a:gd name="T74" fmla="+- 0 152 1"/>
                                    <a:gd name="T75" fmla="*/ 152 h 699"/>
                                    <a:gd name="T76" fmla="+- 0 46 1"/>
                                    <a:gd name="T77" fmla="*/ T76 w 1079"/>
                                    <a:gd name="T78" fmla="+- 0 75 1"/>
                                    <a:gd name="T79" fmla="*/ 75 h 699"/>
                                    <a:gd name="T80" fmla="+- 0 76 1"/>
                                    <a:gd name="T81" fmla="*/ T80 w 1079"/>
                                    <a:gd name="T82" fmla="+- 0 1 1"/>
                                    <a:gd name="T83" fmla="*/ 1 h 699"/>
                                    <a:gd name="T84" fmla="+- 0 1005 1"/>
                                    <a:gd name="T85" fmla="*/ T84 w 1079"/>
                                    <a:gd name="T86" fmla="+- 0 1 1"/>
                                    <a:gd name="T87" fmla="*/ 1 h 699"/>
                                    <a:gd name="T88" fmla="+- 0 975 1"/>
                                    <a:gd name="T89" fmla="*/ T88 w 1079"/>
                                    <a:gd name="T90" fmla="+- 0 75 1"/>
                                    <a:gd name="T91" fmla="*/ 75 h 699"/>
                                    <a:gd name="T92" fmla="+- 0 952 1"/>
                                    <a:gd name="T93" fmla="*/ T92 w 1079"/>
                                    <a:gd name="T94" fmla="+- 0 152 1"/>
                                    <a:gd name="T95" fmla="*/ 152 h 699"/>
                                    <a:gd name="T96" fmla="+- 0 937 1"/>
                                    <a:gd name="T97" fmla="*/ T96 w 1079"/>
                                    <a:gd name="T98" fmla="+- 0 231 1"/>
                                    <a:gd name="T99" fmla="*/ 231 h 699"/>
                                    <a:gd name="T100" fmla="+- 0 930 1"/>
                                    <a:gd name="T101" fmla="*/ T100 w 1079"/>
                                    <a:gd name="T102" fmla="+- 0 310 1"/>
                                    <a:gd name="T103" fmla="*/ 310 h 699"/>
                                    <a:gd name="T104" fmla="+- 0 930 1"/>
                                    <a:gd name="T105" fmla="*/ T104 w 1079"/>
                                    <a:gd name="T106" fmla="+- 0 390 1"/>
                                    <a:gd name="T107" fmla="*/ 390 h 699"/>
                                    <a:gd name="T108" fmla="+- 0 937 1"/>
                                    <a:gd name="T109" fmla="*/ T108 w 1079"/>
                                    <a:gd name="T110" fmla="+- 0 470 1"/>
                                    <a:gd name="T111" fmla="*/ 470 h 699"/>
                                    <a:gd name="T112" fmla="+- 0 952 1"/>
                                    <a:gd name="T113" fmla="*/ T112 w 1079"/>
                                    <a:gd name="T114" fmla="+- 0 549 1"/>
                                    <a:gd name="T115" fmla="*/ 549 h 699"/>
                                    <a:gd name="T116" fmla="+- 0 975 1"/>
                                    <a:gd name="T117" fmla="*/ T116 w 1079"/>
                                    <a:gd name="T118" fmla="+- 0 625 1"/>
                                    <a:gd name="T119" fmla="*/ 625 h 699"/>
                                    <a:gd name="T120" fmla="+- 0 1005 1"/>
                                    <a:gd name="T121" fmla="*/ T120 w 1079"/>
                                    <a:gd name="T122" fmla="+- 0 700 1"/>
                                    <a:gd name="T123" fmla="*/ 700 h 6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1079" h="699">
                                      <a:moveTo>
                                        <a:pt x="75" y="0"/>
                                      </a:moveTo>
                                      <a:lnTo>
                                        <a:pt x="1004" y="0"/>
                                      </a:lnTo>
                                      <a:lnTo>
                                        <a:pt x="1034" y="74"/>
                                      </a:lnTo>
                                      <a:lnTo>
                                        <a:pt x="1056" y="151"/>
                                      </a:lnTo>
                                      <a:lnTo>
                                        <a:pt x="1071" y="230"/>
                                      </a:lnTo>
                                      <a:lnTo>
                                        <a:pt x="1078" y="309"/>
                                      </a:lnTo>
                                      <a:lnTo>
                                        <a:pt x="1078" y="389"/>
                                      </a:lnTo>
                                      <a:lnTo>
                                        <a:pt x="1071" y="469"/>
                                      </a:lnTo>
                                      <a:lnTo>
                                        <a:pt x="1056" y="548"/>
                                      </a:lnTo>
                                      <a:lnTo>
                                        <a:pt x="1034" y="624"/>
                                      </a:lnTo>
                                      <a:lnTo>
                                        <a:pt x="1004" y="699"/>
                                      </a:lnTo>
                                      <a:lnTo>
                                        <a:pt x="75" y="699"/>
                                      </a:lnTo>
                                      <a:lnTo>
                                        <a:pt x="45" y="624"/>
                                      </a:lnTo>
                                      <a:lnTo>
                                        <a:pt x="23" y="548"/>
                                      </a:lnTo>
                                      <a:lnTo>
                                        <a:pt x="8" y="469"/>
                                      </a:lnTo>
                                      <a:lnTo>
                                        <a:pt x="0" y="389"/>
                                      </a:lnTo>
                                      <a:lnTo>
                                        <a:pt x="0" y="309"/>
                                      </a:lnTo>
                                      <a:lnTo>
                                        <a:pt x="8" y="230"/>
                                      </a:lnTo>
                                      <a:lnTo>
                                        <a:pt x="23" y="151"/>
                                      </a:lnTo>
                                      <a:lnTo>
                                        <a:pt x="45" y="74"/>
                                      </a:lnTo>
                                      <a:lnTo>
                                        <a:pt x="75" y="0"/>
                                      </a:lnTo>
                                      <a:close/>
                                      <a:moveTo>
                                        <a:pt x="1004" y="0"/>
                                      </a:moveTo>
                                      <a:lnTo>
                                        <a:pt x="974" y="74"/>
                                      </a:lnTo>
                                      <a:lnTo>
                                        <a:pt x="951" y="151"/>
                                      </a:lnTo>
                                      <a:lnTo>
                                        <a:pt x="936" y="230"/>
                                      </a:lnTo>
                                      <a:lnTo>
                                        <a:pt x="929" y="309"/>
                                      </a:lnTo>
                                      <a:lnTo>
                                        <a:pt x="929" y="389"/>
                                      </a:lnTo>
                                      <a:lnTo>
                                        <a:pt x="936" y="469"/>
                                      </a:lnTo>
                                      <a:lnTo>
                                        <a:pt x="951" y="548"/>
                                      </a:lnTo>
                                      <a:lnTo>
                                        <a:pt x="974" y="624"/>
                                      </a:lnTo>
                                      <a:lnTo>
                                        <a:pt x="1004" y="699"/>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AEF84C8" id="Group 138" o:spid="_x0000_s1026" style="width:54.05pt;height:35.05pt;mso-position-horizontal-relative:char;mso-position-vertical-relative:line" coordsize="1081,7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">
                      <v:shape id="AutoShape 110" o:spid="_x0000_s1027" style="position:absolute;left:1;top:1;width:1079;height:699;visibility:visible;mso-wrap-style:square;v-text-anchor:top" coordsize="1079,69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bgMIA&#10;AADcAAAADwAAAGRycy9kb3ducmV2LnhtbERPS4vCMBC+C/6HMIIXWVNdEO0aRQXxdaouuMehGdti&#10;MylN1PrvN4LgbT6+50znjSnFnWpXWFYw6EcgiFOrC84U/J7WX2MQziNrLC2Tgic5mM/arSnG2j44&#10;ofvRZyKEsItRQe59FUvp0pwMur6tiAN3sbVBH2CdSV3jI4SbUg6jaCQNFhwacqxolVN6Pd6MguVG&#10;Xv+Snk13+8XgeXaHzalKzkp1O83iB4Snxn/Eb/dWh/nfE3g9Ey6Qs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8JuAwgAAANwAAAAPAAAAAAAAAAAAAAAAAJgCAABkcnMvZG93&#10;bnJldi54bWxQSwUGAAAAAAQABAD1AAAAhwMAAAAA&#10;" path="m75,r929,l1034,74r22,77l1071,230r7,79l1078,389r-7,80l1056,548r-22,76l1004,699r-929,l45,624,23,548,8,469,,389,,309,8,230,23,151,45,74,75,xm1004,l974,74r-23,77l936,230r-7,79l929,389r7,80l951,548r23,76l1004,699e" filled="f" strokeweight=".12pt">
                        <v:path arrowok="t" o:connecttype="custom" o:connectlocs="75,1;1004,1;1034,75;1056,152;1071,231;1078,310;1078,390;1071,470;1056,549;1034,625;1004,700;75,700;45,625;23,549;8,470;0,390;0,310;8,231;23,152;45,75;75,1;1004,1;974,75;951,152;936,231;929,310;929,390;936,470;951,549;974,625;1004,700" o:connectangles="0,0,0,0,0,0,0,0,0,0,0,0,0,0,0,0,0,0,0,0,0,0,0,0,0,0,0,0,0,0,0"/>
                      </v:shape>
                      <w10:anchorlock/>
                    </v:group>
                  </w:pict>
                </mc:Fallback>
              </mc:AlternateContent>
            </w:r>
          </w:p>
        </w:tc>
        <w:tc>
          <w:tcPr>
            <w:tcW w:w="4664" w:type="dxa"/>
          </w:tcPr>
          <w:p w:rsidR="00623898" w:rsidRDefault="00623898" w:rsidP="00684811">
            <w:pPr>
              <w:pStyle w:val="TableParagraph"/>
              <w:spacing w:before="6" w:after="1"/>
              <w:rPr>
                <w:sz w:val="14"/>
              </w:rPr>
            </w:pPr>
          </w:p>
          <w:p w:rsidR="00623898" w:rsidRDefault="00623898" w:rsidP="00684811">
            <w:pPr>
              <w:pStyle w:val="TableParagraph"/>
              <w:spacing w:line="230" w:lineRule="exact"/>
              <w:ind w:left="243"/>
              <w:rPr>
                <w:sz w:val="20"/>
              </w:rPr>
            </w:pPr>
            <w:r>
              <w:rPr>
                <w:noProof/>
                <w:position w:val="-4"/>
                <w:sz w:val="20"/>
              </w:rPr>
              <w:drawing>
                <wp:inline distT="0" distB="0" distL="0" distR="0" wp14:anchorId="7C43F5B9" wp14:editId="5636A641">
                  <wp:extent cx="859536" cy="146303"/>
                  <wp:effectExtent l="0" t="0" r="0" b="0"/>
                  <wp:docPr id="109" name="image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image53.png"/>
                          <pic:cNvPicPr/>
                        </pic:nvPicPr>
                        <pic:blipFill>
                          <a:blip r:embed="rId50" cstate="print"/>
                          <a:stretch>
                            <a:fillRect/>
                          </a:stretch>
                        </pic:blipFill>
                        <pic:spPr>
                          <a:xfrm>
                            <a:off x="0" y="0"/>
                            <a:ext cx="859536" cy="146303"/>
                          </a:xfrm>
                          <a:prstGeom prst="rect">
                            <a:avLst/>
                          </a:prstGeom>
                        </pic:spPr>
                      </pic:pic>
                    </a:graphicData>
                  </a:graphic>
                </wp:inline>
              </w:drawing>
            </w:r>
            <w:r>
              <w:rPr>
                <w:spacing w:val="12"/>
                <w:position w:val="-4"/>
                <w:sz w:val="20"/>
              </w:rPr>
              <w:t xml:space="preserve"> </w:t>
            </w:r>
            <w:r>
              <w:rPr>
                <w:noProof/>
                <w:spacing w:val="12"/>
                <w:position w:val="-3"/>
                <w:sz w:val="20"/>
              </w:rPr>
              <w:drawing>
                <wp:inline distT="0" distB="0" distL="0" distR="0" wp14:anchorId="0994E2C2" wp14:editId="2FCBE978">
                  <wp:extent cx="1774849" cy="145256"/>
                  <wp:effectExtent l="0" t="0" r="0" b="0"/>
                  <wp:docPr id="110" name="image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image54.png"/>
                          <pic:cNvPicPr/>
                        </pic:nvPicPr>
                        <pic:blipFill>
                          <a:blip r:embed="rId51" cstate="print"/>
                          <a:stretch>
                            <a:fillRect/>
                          </a:stretch>
                        </pic:blipFill>
                        <pic:spPr>
                          <a:xfrm>
                            <a:off x="0" y="0"/>
                            <a:ext cx="1774849" cy="145256"/>
                          </a:xfrm>
                          <a:prstGeom prst="rect">
                            <a:avLst/>
                          </a:prstGeom>
                        </pic:spPr>
                      </pic:pic>
                    </a:graphicData>
                  </a:graphic>
                </wp:inline>
              </w:drawing>
            </w:r>
          </w:p>
          <w:p w:rsidR="00623898" w:rsidRDefault="00623898" w:rsidP="00684811">
            <w:pPr>
              <w:pStyle w:val="TableParagraph"/>
              <w:spacing w:before="7"/>
              <w:rPr>
                <w:sz w:val="5"/>
              </w:rPr>
            </w:pPr>
          </w:p>
          <w:p w:rsidR="00623898" w:rsidRDefault="00623898" w:rsidP="00684811">
            <w:pPr>
              <w:pStyle w:val="TableParagraph"/>
              <w:spacing w:line="230" w:lineRule="exact"/>
              <w:ind w:left="190"/>
              <w:rPr>
                <w:sz w:val="20"/>
              </w:rPr>
            </w:pPr>
            <w:r>
              <w:rPr>
                <w:noProof/>
                <w:position w:val="-4"/>
                <w:sz w:val="20"/>
              </w:rPr>
              <mc:AlternateContent>
                <mc:Choice Requires="wpg">
                  <w:drawing>
                    <wp:inline distT="0" distB="0" distL="0" distR="0">
                      <wp:extent cx="2679700" cy="146685"/>
                      <wp:effectExtent l="0" t="0" r="1905" b="1270"/>
                      <wp:docPr id="135" name="Group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79700" cy="146685"/>
                                <a:chOff x="0" y="0"/>
                                <a:chExt cx="4220" cy="231"/>
                              </a:xfrm>
                            </wpg:grpSpPr>
                            <pic:pic xmlns:pic="http://schemas.openxmlformats.org/drawingml/2006/picture">
                              <pic:nvPicPr>
                                <pic:cNvPr id="136" name="Picture 10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20" cy="2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7" name="Picture 10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115"/>
                                  <a:ext cx="4220"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65A6EBD0" id="Group 135" o:spid="_x0000_s1026" style="width:211pt;height:11.55pt;mso-position-horizontal-relative:char;mso-position-vertical-relative:line" coordsize="4220,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">
                      <v:shape id="Picture 107" o:spid="_x0000_s1027" type="#_x0000_t75" style="position:absolute;width:4220;height:2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3+NWrEAAAA3AAAAA8AAABkcnMvZG93bnJldi54bWxET9tqwkAQfRf6D8sU+mY2rSghZpUgFLTQ&#10;ghdofRuyYxKanY3ZbZL+fbcg+DaHc51sPZpG9NS52rKC5ygGQVxYXXOp4HR8nSYgnEfW2FgmBb/k&#10;YL16mGSYajvwnvqDL0UIYZeigsr7NpXSFRUZdJFtiQN3sZ1BH2BXSt3hEMJNI1/ieCEN1hwaKmxp&#10;U1HxffgxCuZt/P5peaO/PszbfHe+5GVyzZV6ehzzJQhPo7+Lb+6tDvNnC/h/JlwgV3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3+NWrEAAAA3AAAAA8AAAAAAAAAAAAAAAAA&#10;nwIAAGRycy9kb3ducmV2LnhtbFBLBQYAAAAABAAEAPcAAACQAwAAAAA=&#10;">
                        <v:imagedata r:id="rId54" o:title=""/>
                      </v:shape>
                      <v:shape id="Picture 108" o:spid="_x0000_s1028" type="#_x0000_t75" style="position:absolute;top:115;width:4220;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9QwXDCAAAA3AAAAA8AAABkcnMvZG93bnJldi54bWxET0trAjEQvgv9D2EK3mq2CmtZjVJKBUFF&#10;q168DZvZh24mYRN1++8boeBtPr7nTOedacSNWl9bVvA+SEAQ51bXXCo4HhZvHyB8QNbYWCYFv+Rh&#10;PnvpTTHT9s4/dNuHUsQQ9hkqqEJwmZQ+r8igH1hHHLnCtgZDhG0pdYv3GG4aOUySVBqsOTZU6Oir&#10;ovyyvxoF6XlTF+lq679NNz65jSvselco1X/tPicgAnXhKf53L3WcPxrD45l4gZz9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UMFwwgAAANwAAAAPAAAAAAAAAAAAAAAAAJ8C&#10;AABkcnMvZG93bnJldi54bWxQSwUGAAAAAAQABAD3AAAAjgMAAAAA&#10;">
                        <v:imagedata r:id="rId55" o:title=""/>
                      </v:shape>
                      <w10:anchorlock/>
                    </v:group>
                  </w:pict>
                </mc:Fallback>
              </mc:AlternateContent>
            </w:r>
          </w:p>
        </w:tc>
      </w:tr>
      <w:tr w:rsidR="00623898" w:rsidTr="009A7F4C">
        <w:trPr>
          <w:trHeight w:val="837"/>
        </w:trPr>
        <w:tc>
          <w:tcPr>
            <w:tcW w:w="2314" w:type="dxa"/>
          </w:tcPr>
          <w:p w:rsidR="00623898" w:rsidRDefault="00623898" w:rsidP="00684811">
            <w:pPr>
              <w:pStyle w:val="TableParagraph"/>
              <w:spacing w:before="3"/>
              <w:rPr>
                <w:sz w:val="11"/>
              </w:rPr>
            </w:pPr>
          </w:p>
          <w:p w:rsidR="00623898" w:rsidRDefault="00623898" w:rsidP="00684811">
            <w:pPr>
              <w:pStyle w:val="TableParagraph"/>
              <w:ind w:left="759"/>
              <w:rPr>
                <w:sz w:val="20"/>
              </w:rPr>
            </w:pPr>
            <w:r>
              <w:rPr>
                <w:noProof/>
                <w:sz w:val="20"/>
              </w:rPr>
              <mc:AlternateContent>
                <mc:Choice Requires="wpg">
                  <w:drawing>
                    <wp:inline distT="0" distB="0" distL="0" distR="0">
                      <wp:extent cx="516890" cy="360045"/>
                      <wp:effectExtent l="16510" t="7620" r="19050" b="3810"/>
                      <wp:docPr id="133" name="Group 1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16890" cy="360045"/>
                                <a:chOff x="0" y="0"/>
                                <a:chExt cx="814" cy="567"/>
                              </a:xfrm>
                            </wpg:grpSpPr>
                            <wps:wsp>
                              <wps:cNvPr id="134" name="Freeform 105"/>
                              <wps:cNvSpPr>
                                <a:spLocks/>
                              </wps:cNvSpPr>
                              <wps:spPr bwMode="auto">
                                <a:xfrm>
                                  <a:off x="1" y="1"/>
                                  <a:ext cx="812" cy="564"/>
                                </a:xfrm>
                                <a:custGeom>
                                  <a:avLst/>
                                  <a:gdLst>
                                    <a:gd name="T0" fmla="+- 0 203 1"/>
                                    <a:gd name="T1" fmla="*/ T0 w 812"/>
                                    <a:gd name="T2" fmla="+- 0 565 1"/>
                                    <a:gd name="T3" fmla="*/ 565 h 564"/>
                                    <a:gd name="T4" fmla="+- 0 611 1"/>
                                    <a:gd name="T5" fmla="*/ T4 w 812"/>
                                    <a:gd name="T6" fmla="+- 0 565 1"/>
                                    <a:gd name="T7" fmla="*/ 565 h 564"/>
                                    <a:gd name="T8" fmla="+- 0 812 1"/>
                                    <a:gd name="T9" fmla="*/ T8 w 812"/>
                                    <a:gd name="T10" fmla="+- 0 1 1"/>
                                    <a:gd name="T11" fmla="*/ 1 h 564"/>
                                    <a:gd name="T12" fmla="+- 0 1 1"/>
                                    <a:gd name="T13" fmla="*/ T12 w 812"/>
                                    <a:gd name="T14" fmla="+- 0 1 1"/>
                                    <a:gd name="T15" fmla="*/ 1 h 564"/>
                                    <a:gd name="T16" fmla="+- 0 203 1"/>
                                    <a:gd name="T17" fmla="*/ T16 w 812"/>
                                    <a:gd name="T18" fmla="+- 0 565 1"/>
                                    <a:gd name="T19" fmla="*/ 565 h 564"/>
                                  </a:gdLst>
                                  <a:ahLst/>
                                  <a:cxnLst>
                                    <a:cxn ang="0">
                                      <a:pos x="T1" y="T3"/>
                                    </a:cxn>
                                    <a:cxn ang="0">
                                      <a:pos x="T5" y="T7"/>
                                    </a:cxn>
                                    <a:cxn ang="0">
                                      <a:pos x="T9" y="T11"/>
                                    </a:cxn>
                                    <a:cxn ang="0">
                                      <a:pos x="T13" y="T15"/>
                                    </a:cxn>
                                    <a:cxn ang="0">
                                      <a:pos x="T17" y="T19"/>
                                    </a:cxn>
                                  </a:cxnLst>
                                  <a:rect l="0" t="0" r="r" b="b"/>
                                  <a:pathLst>
                                    <a:path w="812" h="564">
                                      <a:moveTo>
                                        <a:pt x="202" y="564"/>
                                      </a:moveTo>
                                      <a:lnTo>
                                        <a:pt x="610" y="564"/>
                                      </a:lnTo>
                                      <a:lnTo>
                                        <a:pt x="811" y="0"/>
                                      </a:lnTo>
                                      <a:lnTo>
                                        <a:pt x="0" y="0"/>
                                      </a:lnTo>
                                      <a:lnTo>
                                        <a:pt x="202" y="564"/>
                                      </a:lnTo>
                                      <a:close/>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625C08F9" id="Group 133" o:spid="_x0000_s1026" style="width:40.7pt;height:28.35pt;mso-position-horizontal-relative:char;mso-position-vertical-relative:line" coordsize="814,5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">
                      <v:shape id="Freeform 105" o:spid="_x0000_s1027" style="position:absolute;left:1;top:1;width:812;height:564;visibility:visible;mso-wrap-style:square;v-text-anchor:top" coordsize="812,56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gcFcMA&#10;AADcAAAADwAAAGRycy9kb3ducmV2LnhtbERPTWsCMRC9F/ofwhR602zVFlmNUgSx4MHWFsTbsBk3&#10;i5vJkkR39dcbQehtHu9zpvPO1uJMPlSOFbz1MxDEhdMVlwr+fpe9MYgQkTXWjknBhQLMZ89PU8y1&#10;a/mHzttYihTCIUcFJsYmlzIUhiyGvmuIE3dw3mJM0JdSe2xTuK3lIMs+pMWKU4PBhhaGiuP2ZBXw&#10;6eqH4+/VZXfY1E1bvJuwX3dKvb50nxMQkbr4L364v3SaPxzB/Zl0gZ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fgcFcMAAADcAAAADwAAAAAAAAAAAAAAAACYAgAAZHJzL2Rv&#10;d25yZXYueG1sUEsFBgAAAAAEAAQA9QAAAIgDAAAAAA==&#10;" path="m202,564r408,l811,,,,202,564xe" filled="f" strokeweight=".12pt">
                        <v:path arrowok="t" o:connecttype="custom" o:connectlocs="202,565;610,565;811,1;0,1;202,565" o:connectangles="0,0,0,0,0"/>
                      </v:shape>
                      <w10:anchorlock/>
                    </v:group>
                  </w:pict>
                </mc:Fallback>
              </mc:AlternateContent>
            </w:r>
          </w:p>
        </w:tc>
        <w:tc>
          <w:tcPr>
            <w:tcW w:w="4664" w:type="dxa"/>
          </w:tcPr>
          <w:p w:rsidR="00623898" w:rsidRDefault="00623898" w:rsidP="00684811">
            <w:pPr>
              <w:pStyle w:val="TableParagraph"/>
              <w:spacing w:line="230" w:lineRule="exact"/>
              <w:ind w:left="142"/>
              <w:rPr>
                <w:sz w:val="20"/>
              </w:rPr>
            </w:pPr>
            <w:r>
              <w:rPr>
                <w:noProof/>
                <w:position w:val="-4"/>
                <w:sz w:val="20"/>
              </w:rPr>
              <w:drawing>
                <wp:inline distT="0" distB="0" distL="0" distR="0" wp14:anchorId="3CC874E3" wp14:editId="71390F90">
                  <wp:extent cx="986028" cy="146303"/>
                  <wp:effectExtent l="0" t="0" r="0" b="0"/>
                  <wp:docPr id="111" name="image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image57.png"/>
                          <pic:cNvPicPr/>
                        </pic:nvPicPr>
                        <pic:blipFill>
                          <a:blip r:embed="rId56" cstate="print"/>
                          <a:stretch>
                            <a:fillRect/>
                          </a:stretch>
                        </pic:blipFill>
                        <pic:spPr>
                          <a:xfrm>
                            <a:off x="0" y="0"/>
                            <a:ext cx="986028" cy="146303"/>
                          </a:xfrm>
                          <a:prstGeom prst="rect">
                            <a:avLst/>
                          </a:prstGeom>
                        </pic:spPr>
                      </pic:pic>
                    </a:graphicData>
                  </a:graphic>
                </wp:inline>
              </w:drawing>
            </w:r>
            <w:r>
              <w:rPr>
                <w:spacing w:val="14"/>
                <w:position w:val="-4"/>
                <w:sz w:val="20"/>
              </w:rPr>
              <w:t xml:space="preserve"> </w:t>
            </w:r>
            <w:r>
              <w:rPr>
                <w:noProof/>
                <w:spacing w:val="14"/>
                <w:position w:val="-3"/>
                <w:sz w:val="20"/>
              </w:rPr>
              <w:drawing>
                <wp:inline distT="0" distB="0" distL="0" distR="0" wp14:anchorId="3517051E" wp14:editId="4F2C28D6">
                  <wp:extent cx="1774849" cy="145256"/>
                  <wp:effectExtent l="0" t="0" r="0" b="0"/>
                  <wp:docPr id="112" name="image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image58.png"/>
                          <pic:cNvPicPr/>
                        </pic:nvPicPr>
                        <pic:blipFill>
                          <a:blip r:embed="rId57" cstate="print"/>
                          <a:stretch>
                            <a:fillRect/>
                          </a:stretch>
                        </pic:blipFill>
                        <pic:spPr>
                          <a:xfrm>
                            <a:off x="0" y="0"/>
                            <a:ext cx="1774849" cy="145256"/>
                          </a:xfrm>
                          <a:prstGeom prst="rect">
                            <a:avLst/>
                          </a:prstGeom>
                        </pic:spPr>
                      </pic:pic>
                    </a:graphicData>
                  </a:graphic>
                </wp:inline>
              </w:drawing>
            </w:r>
          </w:p>
          <w:p w:rsidR="00623898" w:rsidRDefault="00623898" w:rsidP="00684811">
            <w:pPr>
              <w:pStyle w:val="TableParagraph"/>
              <w:spacing w:before="3"/>
              <w:rPr>
                <w:sz w:val="7"/>
              </w:rPr>
            </w:pPr>
          </w:p>
          <w:p w:rsidR="00623898" w:rsidRDefault="00623898" w:rsidP="00684811">
            <w:pPr>
              <w:pStyle w:val="TableParagraph"/>
              <w:spacing w:line="230" w:lineRule="exact"/>
              <w:ind w:left="308"/>
              <w:rPr>
                <w:sz w:val="20"/>
              </w:rPr>
            </w:pPr>
            <w:r>
              <w:rPr>
                <w:noProof/>
                <w:position w:val="-4"/>
                <w:sz w:val="20"/>
              </w:rPr>
              <mc:AlternateContent>
                <mc:Choice Requires="wpg">
                  <w:drawing>
                    <wp:inline distT="0" distB="0" distL="0" distR="0">
                      <wp:extent cx="2601595" cy="146685"/>
                      <wp:effectExtent l="3175" t="0" r="0" b="5715"/>
                      <wp:docPr id="130" name="Group 1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601595" cy="146685"/>
                                <a:chOff x="0" y="0"/>
                                <a:chExt cx="4097" cy="231"/>
                              </a:xfrm>
                            </wpg:grpSpPr>
                            <pic:pic xmlns:pic="http://schemas.openxmlformats.org/drawingml/2006/picture">
                              <pic:nvPicPr>
                                <pic:cNvPr id="131" name="Picture 10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097" cy="2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2" name="Picture 10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115"/>
                                  <a:ext cx="4097"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77C5E212" id="Group 130" o:spid="_x0000_s1026" style="width:204.85pt;height:11.55pt;mso-position-horizontal-relative:char;mso-position-vertical-relative:line" coordsize="4097,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">
                      <v:shape id="Picture 102" o:spid="_x0000_s1027" type="#_x0000_t75" style="position:absolute;width:4097;height:22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fz6fCAAAA3AAAAA8AAABkcnMvZG93bnJldi54bWxET01rwkAQvRf8D8sIvdWNFqREV1Eh4rW2&#10;lHgbs2M2mp0N2dWk/vquIPQ2j/c582Vva3Gj1leOFYxHCQjiwumKSwXfX9nbBwgfkDXWjknBL3lY&#10;LgYvc0y16/iTbvtQihjCPkUFJoQmldIXhiz6kWuII3dyrcUQYVtK3WIXw20tJ0kylRYrjg0GG9oY&#10;Ki77q1WwO2f58ZDjNtPlsehqabY/97VSr8N+NQMRqA//4qd7p+P89zE8nokXyMUf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X8+nwgAAANwAAAAPAAAAAAAAAAAAAAAAAJ8C&#10;AABkcnMvZG93bnJldi54bWxQSwUGAAAAAAQABAD3AAAAjgMAAAAA&#10;">
                        <v:imagedata r:id="rId60" o:title=""/>
                      </v:shape>
                      <v:shape id="Picture 103" o:spid="_x0000_s1028" type="#_x0000_t75" style="position:absolute;top:115;width:4097;height:1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HaQafCAAAA3AAAAA8AAABkcnMvZG93bnJldi54bWxET99rwjAQfhf8H8IJe9N0nQzpjGWKKxsK&#10;Yre9H83ZFptLSTLt/vtFGPh2H9/PW+aD6cSFnG8tK3icJSCIK6tbrhV8fb5NFyB8QNbYWSYFv+Qh&#10;X41HS8y0vfKRLmWoRQxhn6GCJoQ+k9JXDRn0M9sTR+5kncEQoauldniN4aaTaZI8S4Mtx4YGe9o0&#10;VJ3LH6Ngd5iXw3fRF/s9boqPcmvXbjFX6mEyvL6ACDSEu/jf/a7j/KcUbs/EC+TqD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h2kGnwgAAANwAAAAPAAAAAAAAAAAAAAAAAJ8C&#10;AABkcnMvZG93bnJldi54bWxQSwUGAAAAAAQABAD3AAAAjgMAAAAA&#10;">
                        <v:imagedata r:id="rId61" o:title=""/>
                      </v:shape>
                      <w10:anchorlock/>
                    </v:group>
                  </w:pict>
                </mc:Fallback>
              </mc:AlternateContent>
            </w:r>
          </w:p>
          <w:p w:rsidR="00623898" w:rsidRDefault="00623898" w:rsidP="00684811">
            <w:pPr>
              <w:pStyle w:val="TableParagraph"/>
              <w:spacing w:before="8"/>
              <w:rPr>
                <w:sz w:val="5"/>
              </w:rPr>
            </w:pPr>
          </w:p>
          <w:p w:rsidR="00623898" w:rsidRDefault="00623898" w:rsidP="00684811">
            <w:pPr>
              <w:pStyle w:val="TableParagraph"/>
              <w:spacing w:line="230" w:lineRule="exact"/>
              <w:ind w:left="834"/>
              <w:rPr>
                <w:sz w:val="20"/>
              </w:rPr>
            </w:pPr>
            <w:r>
              <w:rPr>
                <w:noProof/>
                <w:position w:val="-4"/>
                <w:sz w:val="20"/>
              </w:rPr>
              <w:drawing>
                <wp:inline distT="0" distB="0" distL="0" distR="0" wp14:anchorId="6C278AE2" wp14:editId="4407E495">
                  <wp:extent cx="1920783" cy="146113"/>
                  <wp:effectExtent l="0" t="0" r="0" b="0"/>
                  <wp:docPr id="113" name="image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image61.png"/>
                          <pic:cNvPicPr/>
                        </pic:nvPicPr>
                        <pic:blipFill>
                          <a:blip r:embed="rId62" cstate="print"/>
                          <a:stretch>
                            <a:fillRect/>
                          </a:stretch>
                        </pic:blipFill>
                        <pic:spPr>
                          <a:xfrm>
                            <a:off x="0" y="0"/>
                            <a:ext cx="1920783" cy="146113"/>
                          </a:xfrm>
                          <a:prstGeom prst="rect">
                            <a:avLst/>
                          </a:prstGeom>
                        </pic:spPr>
                      </pic:pic>
                    </a:graphicData>
                  </a:graphic>
                </wp:inline>
              </w:drawing>
            </w:r>
          </w:p>
        </w:tc>
      </w:tr>
      <w:tr w:rsidR="00623898" w:rsidTr="009A7F4C">
        <w:trPr>
          <w:trHeight w:val="824"/>
        </w:trPr>
        <w:tc>
          <w:tcPr>
            <w:tcW w:w="2314" w:type="dxa"/>
          </w:tcPr>
          <w:p w:rsidR="00623898" w:rsidRDefault="00623898" w:rsidP="00684811">
            <w:pPr>
              <w:pStyle w:val="TableParagraph"/>
              <w:spacing w:before="2"/>
              <w:rPr>
                <w:sz w:val="18"/>
              </w:rPr>
            </w:pPr>
          </w:p>
          <w:p w:rsidR="00623898" w:rsidRDefault="00623898" w:rsidP="00684811">
            <w:pPr>
              <w:pStyle w:val="TableParagraph"/>
              <w:spacing w:line="153" w:lineRule="exact"/>
              <w:ind w:left="585"/>
              <w:rPr>
                <w:sz w:val="15"/>
              </w:rPr>
            </w:pPr>
            <w:r>
              <w:rPr>
                <w:noProof/>
                <w:position w:val="-2"/>
                <w:sz w:val="15"/>
              </w:rPr>
              <mc:AlternateContent>
                <mc:Choice Requires="wpg">
                  <w:drawing>
                    <wp:inline distT="0" distB="0" distL="0" distR="0">
                      <wp:extent cx="894715" cy="97790"/>
                      <wp:effectExtent l="10795" t="8255" r="0" b="8255"/>
                      <wp:docPr id="127" name="Group 1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4715" cy="97790"/>
                                <a:chOff x="0" y="0"/>
                                <a:chExt cx="1409" cy="154"/>
                              </a:xfrm>
                            </wpg:grpSpPr>
                            <wps:wsp>
                              <wps:cNvPr id="128" name="Line 99"/>
                              <wps:cNvCnPr>
                                <a:cxnSpLocks noChangeShapeType="1"/>
                              </wps:cNvCnPr>
                              <wps:spPr bwMode="auto">
                                <a:xfrm>
                                  <a:off x="0" y="77"/>
                                  <a:ext cx="1226" cy="0"/>
                                </a:xfrm>
                                <a:prstGeom prst="line">
                                  <a:avLst/>
                                </a:prstGeom>
                                <a:noFill/>
                                <a:ln w="19812">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9" name="Freeform 100"/>
                              <wps:cNvSpPr>
                                <a:spLocks/>
                              </wps:cNvSpPr>
                              <wps:spPr bwMode="auto">
                                <a:xfrm>
                                  <a:off x="1209" y="0"/>
                                  <a:ext cx="200" cy="154"/>
                                </a:xfrm>
                                <a:custGeom>
                                  <a:avLst/>
                                  <a:gdLst>
                                    <a:gd name="T0" fmla="+- 0 1210 1210"/>
                                    <a:gd name="T1" fmla="*/ T0 w 200"/>
                                    <a:gd name="T2" fmla="*/ 0 h 154"/>
                                    <a:gd name="T3" fmla="+- 0 1210 1210"/>
                                    <a:gd name="T4" fmla="*/ T3 w 200"/>
                                    <a:gd name="T5" fmla="*/ 154 h 154"/>
                                    <a:gd name="T6" fmla="+- 0 1409 1210"/>
                                    <a:gd name="T7" fmla="*/ T6 w 200"/>
                                    <a:gd name="T8" fmla="*/ 77 h 154"/>
                                    <a:gd name="T9" fmla="+- 0 1210 1210"/>
                                    <a:gd name="T10" fmla="*/ T9 w 200"/>
                                    <a:gd name="T11" fmla="*/ 0 h 154"/>
                                  </a:gdLst>
                                  <a:ahLst/>
                                  <a:cxnLst>
                                    <a:cxn ang="0">
                                      <a:pos x="T1" y="T2"/>
                                    </a:cxn>
                                    <a:cxn ang="0">
                                      <a:pos x="T4" y="T5"/>
                                    </a:cxn>
                                    <a:cxn ang="0">
                                      <a:pos x="T7" y="T8"/>
                                    </a:cxn>
                                    <a:cxn ang="0">
                                      <a:pos x="T10" y="T11"/>
                                    </a:cxn>
                                  </a:cxnLst>
                                  <a:rect l="0" t="0" r="r" b="b"/>
                                  <a:pathLst>
                                    <a:path w="200" h="154">
                                      <a:moveTo>
                                        <a:pt x="0" y="0"/>
                                      </a:moveTo>
                                      <a:lnTo>
                                        <a:pt x="0" y="154"/>
                                      </a:lnTo>
                                      <a:lnTo>
                                        <a:pt x="199" y="77"/>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771369E9" id="Group 127" o:spid="_x0000_s1026" style="width:70.45pt;height:7.7pt;mso-position-horizontal-relative:char;mso-position-vertical-relative:line" coordsize="1409,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">
                      <v:line id="Line 99" o:spid="_x0000_s1027" style="position:absolute;visibility:visible;mso-wrap-style:square" from="0,77" to="1226,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QMfh8QAAADcAAAADwAAAGRycy9kb3ducmV2LnhtbESP0WrCQBBF3wv+wzKCb3WjSCvRVVQQ&#10;JJQWox8wZMckmJ0N2VWjX995KPRthnvn3jPLde8adacu1J4NTMYJKOLC25pLA+fT/n0OKkRki41n&#10;MvCkAOvV4G2JqfUPPtI9j6WSEA4pGqhibFOtQ1GRwzD2LbFoF985jLJ2pbYdPiTcNXqaJB/aYc3S&#10;UGFLu4qKa35zBm6vfDtrsyKbNJh9/uy/aLNNvo0ZDfvNAlSkPv6b/64PVvCnQivPyAR6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hAx+HxAAAANwAAAAPAAAAAAAAAAAA&#10;AAAAAKECAABkcnMvZG93bnJldi54bWxQSwUGAAAAAAQABAD5AAAAkgMAAAAA&#10;" strokeweight="1.56pt"/>
                      <v:shape id="Freeform 100" o:spid="_x0000_s1028" style="position:absolute;left:1209;width:200;height:154;visibility:visible;mso-wrap-style:square;v-text-anchor:top" coordsize="200,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3i4cEA&#10;AADcAAAADwAAAGRycy9kb3ducmV2LnhtbERPS2sCMRC+F/ofwhS81WytVF2NUrYI3qQ+wOOwGTdr&#10;N5MlSXX990YQvM3H95zZorONOJMPtWMFH/0MBHHpdM2Vgt12+T4GESKyxsYxKbhSgMX89WWGuXYX&#10;/qXzJlYihXDIUYGJsc2lDKUhi6HvWuLEHZ23GBP0ldQeLyncNnKQZV/SYs2pwWBLhaHyb/NvFXjN&#10;o0JXZlgU6/LzcD2eJvvdj1K9t+57CiJSF5/ih3ul0/zBBO7PpAvk/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N4uHBAAAA3AAAAA8AAAAAAAAAAAAAAAAAmAIAAGRycy9kb3du&#10;cmV2LnhtbFBLBQYAAAAABAAEAPUAAACGAwAAAAA=&#10;" path="m,l,154,199,77,,xe" fillcolor="black" stroked="f">
                        <v:path arrowok="t" o:connecttype="custom" o:connectlocs="0,0;0,154;199,77;0,0" o:connectangles="0,0,0,0"/>
                      </v:shape>
                      <w10:anchorlock/>
                    </v:group>
                  </w:pict>
                </mc:Fallback>
              </mc:AlternateContent>
            </w:r>
          </w:p>
          <w:p w:rsidR="00623898" w:rsidRDefault="00623898" w:rsidP="00684811">
            <w:pPr>
              <w:pStyle w:val="TableParagraph"/>
              <w:spacing w:before="10" w:after="1"/>
              <w:rPr>
                <w:sz w:val="6"/>
              </w:rPr>
            </w:pPr>
          </w:p>
          <w:p w:rsidR="00623898" w:rsidRDefault="00623898" w:rsidP="00684811">
            <w:pPr>
              <w:pStyle w:val="TableParagraph"/>
              <w:spacing w:line="153" w:lineRule="exact"/>
              <w:ind w:left="601"/>
              <w:rPr>
                <w:sz w:val="15"/>
              </w:rPr>
            </w:pPr>
            <w:r>
              <w:rPr>
                <w:noProof/>
                <w:position w:val="-2"/>
                <w:sz w:val="15"/>
              </w:rPr>
              <mc:AlternateContent>
                <mc:Choice Requires="wpg">
                  <w:drawing>
                    <wp:inline distT="0" distB="0" distL="0" distR="0">
                      <wp:extent cx="894715" cy="97790"/>
                      <wp:effectExtent l="1905" t="3810" r="17780" b="3175"/>
                      <wp:docPr id="124" name="Group 1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94715" cy="97790"/>
                                <a:chOff x="0" y="0"/>
                                <a:chExt cx="1409" cy="154"/>
                              </a:xfrm>
                            </wpg:grpSpPr>
                            <wps:wsp>
                              <wps:cNvPr id="125" name="Line 96"/>
                              <wps:cNvCnPr>
                                <a:cxnSpLocks noChangeShapeType="1"/>
                              </wps:cNvCnPr>
                              <wps:spPr bwMode="auto">
                                <a:xfrm>
                                  <a:off x="182" y="77"/>
                                  <a:ext cx="1227" cy="0"/>
                                </a:xfrm>
                                <a:prstGeom prst="line">
                                  <a:avLst/>
                                </a:prstGeom>
                                <a:noFill/>
                                <a:ln w="19812">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26" name="Freeform 97"/>
                              <wps:cNvSpPr>
                                <a:spLocks/>
                              </wps:cNvSpPr>
                              <wps:spPr bwMode="auto">
                                <a:xfrm>
                                  <a:off x="0" y="0"/>
                                  <a:ext cx="200" cy="154"/>
                                </a:xfrm>
                                <a:custGeom>
                                  <a:avLst/>
                                  <a:gdLst>
                                    <a:gd name="T0" fmla="*/ 199 w 200"/>
                                    <a:gd name="T1" fmla="*/ 0 h 154"/>
                                    <a:gd name="T2" fmla="*/ 0 w 200"/>
                                    <a:gd name="T3" fmla="*/ 77 h 154"/>
                                    <a:gd name="T4" fmla="*/ 199 w 200"/>
                                    <a:gd name="T5" fmla="*/ 154 h 154"/>
                                    <a:gd name="T6" fmla="*/ 199 w 200"/>
                                    <a:gd name="T7" fmla="*/ 0 h 154"/>
                                  </a:gdLst>
                                  <a:ahLst/>
                                  <a:cxnLst>
                                    <a:cxn ang="0">
                                      <a:pos x="T0" y="T1"/>
                                    </a:cxn>
                                    <a:cxn ang="0">
                                      <a:pos x="T2" y="T3"/>
                                    </a:cxn>
                                    <a:cxn ang="0">
                                      <a:pos x="T4" y="T5"/>
                                    </a:cxn>
                                    <a:cxn ang="0">
                                      <a:pos x="T6" y="T7"/>
                                    </a:cxn>
                                  </a:cxnLst>
                                  <a:rect l="0" t="0" r="r" b="b"/>
                                  <a:pathLst>
                                    <a:path w="200" h="154">
                                      <a:moveTo>
                                        <a:pt x="199" y="0"/>
                                      </a:moveTo>
                                      <a:lnTo>
                                        <a:pt x="0" y="77"/>
                                      </a:lnTo>
                                      <a:lnTo>
                                        <a:pt x="199" y="154"/>
                                      </a:lnTo>
                                      <a:lnTo>
                                        <a:pt x="19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30399D4" id="Group 124" o:spid="_x0000_s1026" style="width:70.45pt;height:7.7pt;mso-position-horizontal-relative:char;mso-position-vertical-relative:line" coordsize="1409,1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">
                      <v:line id="Line 96" o:spid="_x0000_s1027" style="position:absolute;visibility:visible;mso-wrap-style:square" from="182,77" to="1409,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KwGcIAAADcAAAADwAAAGRycy9kb3ducmV2LnhtbERP24rCMBB9F/yHMIJvNlVWXapRdEGQ&#10;IopdP2BoZtuyzaQ0Ubv79UYQfJvDuc5y3Zla3Kh1lWUF4ygGQZxbXXGh4PK9G32CcB5ZY22ZFPyR&#10;g/Wq31tiou2dz3TLfCFCCLsEFZTeN4mULi/JoItsQxy4H9sa9AG2hdQt3kO4qeUkjmfSYMWhocSG&#10;vkrKf7OrUXD9z7YfTZqn4xrT+Wl3oM02Pio1HHSbBQhPnX+LX+69DvMnU3g+Ey6Qq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wKwGcIAAADcAAAADwAAAAAAAAAAAAAA&#10;AAChAgAAZHJzL2Rvd25yZXYueG1sUEsFBgAAAAAEAAQA+QAAAJADAAAAAA==&#10;" strokeweight="1.56pt"/>
                      <v:shape id="Freeform 97" o:spid="_x0000_s1028" style="position:absolute;width:200;height:154;visibility:visible;mso-wrap-style:square;v-text-anchor:top" coordsize="200,1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J2k8EA&#10;AADcAAAADwAAAGRycy9kb3ducmV2LnhtbERPS2sCMRC+F/ofwhR6q9la8bEapawUeiu+wOOwGTer&#10;m8mSRF3/vSkI3ubje85s0dlGXMiH2rGCz14Ggrh0uuZKwXbz8zEGESKyxsYxKbhRgMX89WWGuXZX&#10;XtFlHSuRQjjkqMDE2OZShtKQxdBzLXHiDs5bjAn6SmqP1xRuG9nPsqG0WHNqMNhSYag8rc9Wgdc8&#10;KnRlBkXxV37tb4fjZLddKvX+1n1PQUTq4lP8cP/qNL8/hP9n0gVyf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SdpPBAAAA3AAAAA8AAAAAAAAAAAAAAAAAmAIAAGRycy9kb3du&#10;cmV2LnhtbFBLBQYAAAAABAAEAPUAAACGAwAAAAA=&#10;" path="m199,l,77r199,77l199,xe" fillcolor="black" stroked="f">
                        <v:path arrowok="t" o:connecttype="custom" o:connectlocs="199,0;0,77;199,154;199,0" o:connectangles="0,0,0,0"/>
                      </v:shape>
                      <w10:anchorlock/>
                    </v:group>
                  </w:pict>
                </mc:Fallback>
              </mc:AlternateContent>
            </w:r>
          </w:p>
        </w:tc>
        <w:tc>
          <w:tcPr>
            <w:tcW w:w="4664" w:type="dxa"/>
          </w:tcPr>
          <w:p w:rsidR="00623898" w:rsidRDefault="00623898" w:rsidP="00684811">
            <w:pPr>
              <w:pStyle w:val="TableParagraph"/>
              <w:spacing w:before="4" w:after="1"/>
              <w:rPr>
                <w:sz w:val="13"/>
              </w:rPr>
            </w:pPr>
          </w:p>
          <w:p w:rsidR="00623898" w:rsidRDefault="00623898" w:rsidP="00684811">
            <w:pPr>
              <w:pStyle w:val="TableParagraph"/>
              <w:spacing w:line="230" w:lineRule="exact"/>
              <w:ind w:left="92"/>
              <w:rPr>
                <w:sz w:val="20"/>
              </w:rPr>
            </w:pPr>
            <w:r>
              <w:rPr>
                <w:noProof/>
                <w:position w:val="-2"/>
                <w:sz w:val="20"/>
              </w:rPr>
              <w:drawing>
                <wp:inline distT="0" distB="0" distL="0" distR="0" wp14:anchorId="7DD8F1EE" wp14:editId="06C63472">
                  <wp:extent cx="787153" cy="138017"/>
                  <wp:effectExtent l="0" t="0" r="0" b="0"/>
                  <wp:docPr id="114" name="image6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image62.png"/>
                          <pic:cNvPicPr/>
                        </pic:nvPicPr>
                        <pic:blipFill>
                          <a:blip r:embed="rId63" cstate="print"/>
                          <a:stretch>
                            <a:fillRect/>
                          </a:stretch>
                        </pic:blipFill>
                        <pic:spPr>
                          <a:xfrm>
                            <a:off x="0" y="0"/>
                            <a:ext cx="787153" cy="138017"/>
                          </a:xfrm>
                          <a:prstGeom prst="rect">
                            <a:avLst/>
                          </a:prstGeom>
                        </pic:spPr>
                      </pic:pic>
                    </a:graphicData>
                  </a:graphic>
                </wp:inline>
              </w:drawing>
            </w:r>
            <w:r>
              <w:rPr>
                <w:spacing w:val="20"/>
                <w:position w:val="-2"/>
                <w:sz w:val="20"/>
              </w:rPr>
              <w:t xml:space="preserve"> </w:t>
            </w:r>
            <w:r>
              <w:rPr>
                <w:noProof/>
                <w:spacing w:val="20"/>
                <w:position w:val="-4"/>
                <w:sz w:val="20"/>
              </w:rPr>
              <mc:AlternateContent>
                <mc:Choice Requires="wpg">
                  <w:drawing>
                    <wp:inline distT="0" distB="0" distL="0" distR="0">
                      <wp:extent cx="2040890" cy="146685"/>
                      <wp:effectExtent l="1905" t="2540" r="0" b="0"/>
                      <wp:docPr id="121" name="Group 12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40890" cy="146685"/>
                                <a:chOff x="0" y="0"/>
                                <a:chExt cx="3214" cy="231"/>
                              </a:xfrm>
                            </wpg:grpSpPr>
                            <pic:pic xmlns:pic="http://schemas.openxmlformats.org/drawingml/2006/picture">
                              <pic:nvPicPr>
                                <pic:cNvPr id="122" name="Picture 9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14" cy="2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Rectangle 94"/>
                              <wps:cNvSpPr>
                                <a:spLocks noChangeArrowheads="1"/>
                              </wps:cNvSpPr>
                              <wps:spPr bwMode="auto">
                                <a:xfrm>
                                  <a:off x="3156" y="108"/>
                                  <a:ext cx="56" cy="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2987C372" id="Group 121" o:spid="_x0000_s1026" style="width:160.7pt;height:11.55pt;mso-position-horizontal-relative:char;mso-position-vertical-relative:line" coordsize="3214,2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">
                      <v:shape id="Picture 93" o:spid="_x0000_s1027" type="#_x0000_t75" style="position:absolute;width:3214;height:2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k7sxPCAAAA3AAAAA8AAABkcnMvZG93bnJldi54bWxET0uLwjAQvi/4H8II3jS1BynVKMuqILKX&#10;9cUex2a2LTaT2kRb/70RhL3Nx/ec2aIzlbhT40rLCsajCARxZnXJuYLDfj1MQDiPrLGyTAoe5GAx&#10;733MMNW25R+673wuQgi7FBUU3teplC4ryKAb2Zo4cH+2MegDbHKpG2xDuKlkHEUTabDk0FBgTV8F&#10;ZZfdzSi4+GvSJr+P43m/PZ5X63iyPH2jUoN+9zkF4anz/+K3e6PD/DiG1zPhAj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JO7MTwgAAANwAAAAPAAAAAAAAAAAAAAAAAJ8C&#10;AABkcnMvZG93bnJldi54bWxQSwUGAAAAAAQABAD3AAAAjgMAAAAA&#10;">
                        <v:imagedata r:id="rId65" o:title=""/>
                      </v:shape>
                      <v:rect id="Rectangle 94" o:spid="_x0000_s1028" style="position:absolute;left:3156;top:108;width:56;height: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qROsQA&#10;AADcAAAADwAAAGRycy9kb3ducmV2LnhtbERPTWsCMRC9F/wPYQRvNetWxW6NogXBS6FqD/U2bsbd&#10;xc1kTaKu/fVNQehtHu9zpvPW1OJKzleWFQz6CQji3OqKCwVfu9XzBIQPyBpry6TgTh7ms87TFDNt&#10;b7yh6zYUIoawz1BBGUKTSenzkgz6vm2II3e0zmCI0BVSO7zFcFPLNEnG0mDFsaHEht5Lyk/bi1Gw&#10;fJ0sz59D/vjZHPa0/z6cRqlLlOp128UbiEBt+Bc/3Gsd56cv8PdMvED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KkTrEAAAA3AAAAA8AAAAAAAAAAAAAAAAAmAIAAGRycy9k&#10;b3ducmV2LnhtbFBLBQYAAAAABAAEAPUAAACJAwAAAAA=&#10;" fillcolor="black" stroked="f"/>
                      <w10:anchorlock/>
                    </v:group>
                  </w:pict>
                </mc:Fallback>
              </mc:AlternateContent>
            </w:r>
          </w:p>
          <w:p w:rsidR="00623898" w:rsidRDefault="00623898" w:rsidP="00684811">
            <w:pPr>
              <w:pStyle w:val="TableParagraph"/>
              <w:spacing w:before="7"/>
              <w:rPr>
                <w:sz w:val="5"/>
              </w:rPr>
            </w:pPr>
          </w:p>
          <w:p w:rsidR="00623898" w:rsidRDefault="00623898" w:rsidP="00684811">
            <w:pPr>
              <w:pStyle w:val="TableParagraph"/>
              <w:spacing w:line="230" w:lineRule="exact"/>
              <w:ind w:left="922"/>
              <w:rPr>
                <w:sz w:val="20"/>
              </w:rPr>
            </w:pPr>
            <w:r>
              <w:rPr>
                <w:noProof/>
                <w:position w:val="-4"/>
                <w:sz w:val="20"/>
              </w:rPr>
              <w:drawing>
                <wp:inline distT="0" distB="0" distL="0" distR="0" wp14:anchorId="7CD6ABFD" wp14:editId="5290FA0D">
                  <wp:extent cx="1805110" cy="146113"/>
                  <wp:effectExtent l="0" t="0" r="0" b="0"/>
                  <wp:docPr id="115" name="image6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image64.png"/>
                          <pic:cNvPicPr/>
                        </pic:nvPicPr>
                        <pic:blipFill>
                          <a:blip r:embed="rId66" cstate="print"/>
                          <a:stretch>
                            <a:fillRect/>
                          </a:stretch>
                        </pic:blipFill>
                        <pic:spPr>
                          <a:xfrm>
                            <a:off x="0" y="0"/>
                            <a:ext cx="1805110" cy="146113"/>
                          </a:xfrm>
                          <a:prstGeom prst="rect">
                            <a:avLst/>
                          </a:prstGeom>
                        </pic:spPr>
                      </pic:pic>
                    </a:graphicData>
                  </a:graphic>
                </wp:inline>
              </w:drawing>
            </w:r>
          </w:p>
        </w:tc>
      </w:tr>
      <w:tr w:rsidR="00623898" w:rsidTr="009A7F4C">
        <w:trPr>
          <w:trHeight w:val="837"/>
        </w:trPr>
        <w:tc>
          <w:tcPr>
            <w:tcW w:w="2314" w:type="dxa"/>
          </w:tcPr>
          <w:p w:rsidR="00623898" w:rsidRDefault="00623898" w:rsidP="00684811">
            <w:pPr>
              <w:pStyle w:val="TableParagraph"/>
              <w:spacing w:before="7" w:after="1"/>
              <w:rPr>
                <w:sz w:val="15"/>
              </w:rPr>
            </w:pPr>
          </w:p>
          <w:p w:rsidR="00623898" w:rsidRDefault="00623898" w:rsidP="00684811">
            <w:pPr>
              <w:pStyle w:val="TableParagraph"/>
              <w:ind w:left="963"/>
              <w:rPr>
                <w:sz w:val="20"/>
              </w:rPr>
            </w:pPr>
            <w:r>
              <w:rPr>
                <w:noProof/>
                <w:sz w:val="20"/>
              </w:rPr>
              <mc:AlternateContent>
                <mc:Choice Requires="wpg">
                  <w:drawing>
                    <wp:inline distT="0" distB="0" distL="0" distR="0">
                      <wp:extent cx="257810" cy="297180"/>
                      <wp:effectExtent l="12700" t="10160" r="15240" b="16510"/>
                      <wp:docPr id="119" name="Group 1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57810" cy="297180"/>
                                <a:chOff x="0" y="0"/>
                                <a:chExt cx="406" cy="468"/>
                              </a:xfrm>
                            </wpg:grpSpPr>
                            <wps:wsp>
                              <wps:cNvPr id="120" name="Freeform 91"/>
                              <wps:cNvSpPr>
                                <a:spLocks/>
                              </wps:cNvSpPr>
                              <wps:spPr bwMode="auto">
                                <a:xfrm>
                                  <a:off x="1" y="1"/>
                                  <a:ext cx="404" cy="466"/>
                                </a:xfrm>
                                <a:custGeom>
                                  <a:avLst/>
                                  <a:gdLst>
                                    <a:gd name="T0" fmla="+- 0 1 1"/>
                                    <a:gd name="T1" fmla="*/ T0 w 404"/>
                                    <a:gd name="T2" fmla="+- 0 234 1"/>
                                    <a:gd name="T3" fmla="*/ 234 h 466"/>
                                    <a:gd name="T4" fmla="+- 0 11 1"/>
                                    <a:gd name="T5" fmla="*/ T4 w 404"/>
                                    <a:gd name="T6" fmla="+- 0 160 1"/>
                                    <a:gd name="T7" fmla="*/ 160 h 466"/>
                                    <a:gd name="T8" fmla="+- 0 40 1"/>
                                    <a:gd name="T9" fmla="*/ T8 w 404"/>
                                    <a:gd name="T10" fmla="+- 0 96 1"/>
                                    <a:gd name="T11" fmla="*/ 96 h 466"/>
                                    <a:gd name="T12" fmla="+- 0 83 1"/>
                                    <a:gd name="T13" fmla="*/ T12 w 404"/>
                                    <a:gd name="T14" fmla="+- 0 46 1"/>
                                    <a:gd name="T15" fmla="*/ 46 h 466"/>
                                    <a:gd name="T16" fmla="+- 0 139 1"/>
                                    <a:gd name="T17" fmla="*/ T16 w 404"/>
                                    <a:gd name="T18" fmla="+- 0 13 1"/>
                                    <a:gd name="T19" fmla="*/ 13 h 466"/>
                                    <a:gd name="T20" fmla="+- 0 203 1"/>
                                    <a:gd name="T21" fmla="*/ T20 w 404"/>
                                    <a:gd name="T22" fmla="+- 0 1 1"/>
                                    <a:gd name="T23" fmla="*/ 1 h 466"/>
                                    <a:gd name="T24" fmla="+- 0 266 1"/>
                                    <a:gd name="T25" fmla="*/ T24 w 404"/>
                                    <a:gd name="T26" fmla="+- 0 13 1"/>
                                    <a:gd name="T27" fmla="*/ 13 h 466"/>
                                    <a:gd name="T28" fmla="+- 0 321 1"/>
                                    <a:gd name="T29" fmla="*/ T28 w 404"/>
                                    <a:gd name="T30" fmla="+- 0 46 1"/>
                                    <a:gd name="T31" fmla="*/ 46 h 466"/>
                                    <a:gd name="T32" fmla="+- 0 365 1"/>
                                    <a:gd name="T33" fmla="*/ T32 w 404"/>
                                    <a:gd name="T34" fmla="+- 0 96 1"/>
                                    <a:gd name="T35" fmla="*/ 96 h 466"/>
                                    <a:gd name="T36" fmla="+- 0 394 1"/>
                                    <a:gd name="T37" fmla="*/ T36 w 404"/>
                                    <a:gd name="T38" fmla="+- 0 160 1"/>
                                    <a:gd name="T39" fmla="*/ 160 h 466"/>
                                    <a:gd name="T40" fmla="+- 0 404 1"/>
                                    <a:gd name="T41" fmla="*/ T40 w 404"/>
                                    <a:gd name="T42" fmla="+- 0 234 1"/>
                                    <a:gd name="T43" fmla="*/ 234 h 466"/>
                                    <a:gd name="T44" fmla="+- 0 394 1"/>
                                    <a:gd name="T45" fmla="*/ T44 w 404"/>
                                    <a:gd name="T46" fmla="+- 0 307 1"/>
                                    <a:gd name="T47" fmla="*/ 307 h 466"/>
                                    <a:gd name="T48" fmla="+- 0 365 1"/>
                                    <a:gd name="T49" fmla="*/ T48 w 404"/>
                                    <a:gd name="T50" fmla="+- 0 371 1"/>
                                    <a:gd name="T51" fmla="*/ 371 h 466"/>
                                    <a:gd name="T52" fmla="+- 0 321 1"/>
                                    <a:gd name="T53" fmla="*/ T52 w 404"/>
                                    <a:gd name="T54" fmla="+- 0 421 1"/>
                                    <a:gd name="T55" fmla="*/ 421 h 466"/>
                                    <a:gd name="T56" fmla="+- 0 266 1"/>
                                    <a:gd name="T57" fmla="*/ T56 w 404"/>
                                    <a:gd name="T58" fmla="+- 0 455 1"/>
                                    <a:gd name="T59" fmla="*/ 455 h 466"/>
                                    <a:gd name="T60" fmla="+- 0 203 1"/>
                                    <a:gd name="T61" fmla="*/ T60 w 404"/>
                                    <a:gd name="T62" fmla="+- 0 467 1"/>
                                    <a:gd name="T63" fmla="*/ 467 h 466"/>
                                    <a:gd name="T64" fmla="+- 0 139 1"/>
                                    <a:gd name="T65" fmla="*/ T64 w 404"/>
                                    <a:gd name="T66" fmla="+- 0 455 1"/>
                                    <a:gd name="T67" fmla="*/ 455 h 466"/>
                                    <a:gd name="T68" fmla="+- 0 83 1"/>
                                    <a:gd name="T69" fmla="*/ T68 w 404"/>
                                    <a:gd name="T70" fmla="+- 0 421 1"/>
                                    <a:gd name="T71" fmla="*/ 421 h 466"/>
                                    <a:gd name="T72" fmla="+- 0 40 1"/>
                                    <a:gd name="T73" fmla="*/ T72 w 404"/>
                                    <a:gd name="T74" fmla="+- 0 371 1"/>
                                    <a:gd name="T75" fmla="*/ 371 h 466"/>
                                    <a:gd name="T76" fmla="+- 0 11 1"/>
                                    <a:gd name="T77" fmla="*/ T76 w 404"/>
                                    <a:gd name="T78" fmla="+- 0 307 1"/>
                                    <a:gd name="T79" fmla="*/ 307 h 466"/>
                                    <a:gd name="T80" fmla="+- 0 1 1"/>
                                    <a:gd name="T81" fmla="*/ T80 w 404"/>
                                    <a:gd name="T82" fmla="+- 0 234 1"/>
                                    <a:gd name="T83" fmla="*/ 234 h 46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04" h="466">
                                      <a:moveTo>
                                        <a:pt x="0" y="233"/>
                                      </a:moveTo>
                                      <a:lnTo>
                                        <a:pt x="10" y="159"/>
                                      </a:lnTo>
                                      <a:lnTo>
                                        <a:pt x="39" y="95"/>
                                      </a:lnTo>
                                      <a:lnTo>
                                        <a:pt x="82" y="45"/>
                                      </a:lnTo>
                                      <a:lnTo>
                                        <a:pt x="138" y="12"/>
                                      </a:lnTo>
                                      <a:lnTo>
                                        <a:pt x="202" y="0"/>
                                      </a:lnTo>
                                      <a:lnTo>
                                        <a:pt x="265" y="12"/>
                                      </a:lnTo>
                                      <a:lnTo>
                                        <a:pt x="320" y="45"/>
                                      </a:lnTo>
                                      <a:lnTo>
                                        <a:pt x="364" y="95"/>
                                      </a:lnTo>
                                      <a:lnTo>
                                        <a:pt x="393" y="159"/>
                                      </a:lnTo>
                                      <a:lnTo>
                                        <a:pt x="403" y="233"/>
                                      </a:lnTo>
                                      <a:lnTo>
                                        <a:pt x="393" y="306"/>
                                      </a:lnTo>
                                      <a:lnTo>
                                        <a:pt x="364" y="370"/>
                                      </a:lnTo>
                                      <a:lnTo>
                                        <a:pt x="320" y="420"/>
                                      </a:lnTo>
                                      <a:lnTo>
                                        <a:pt x="265" y="454"/>
                                      </a:lnTo>
                                      <a:lnTo>
                                        <a:pt x="202" y="466"/>
                                      </a:lnTo>
                                      <a:lnTo>
                                        <a:pt x="138" y="454"/>
                                      </a:lnTo>
                                      <a:lnTo>
                                        <a:pt x="82" y="420"/>
                                      </a:lnTo>
                                      <a:lnTo>
                                        <a:pt x="39" y="370"/>
                                      </a:lnTo>
                                      <a:lnTo>
                                        <a:pt x="10" y="306"/>
                                      </a:lnTo>
                                      <a:lnTo>
                                        <a:pt x="0" y="233"/>
                                      </a:lnTo>
                                    </a:path>
                                  </a:pathLst>
                                </a:custGeom>
                                <a:noFill/>
                                <a:ln w="152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7B55B85D" id="Group 119" o:spid="_x0000_s1026" style="width:20.3pt;height:23.4pt;mso-position-horizontal-relative:char;mso-position-vertical-relative:line" coordsize="406,4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">
                      <v:shape id="Freeform 91" o:spid="_x0000_s1027" style="position:absolute;left:1;top:1;width:404;height:466;visibility:visible;mso-wrap-style:square;v-text-anchor:top" coordsize="404,4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" path="m,233l10,159,39,95,82,45,138,12,202,r63,12l320,45r44,50l393,159r10,74l393,306r-29,64l320,420r-55,34l202,466,138,454,82,420,39,370,10,306,,233e" filled="f" strokeweight=".12pt">
                        <v:path arrowok="t" o:connecttype="custom" o:connectlocs="0,234;10,160;39,96;82,46;138,13;202,1;265,13;320,46;364,96;393,160;403,234;393,307;364,371;320,421;265,455;202,467;138,455;82,421;39,371;10,307;0,234" o:connectangles="0,0,0,0,0,0,0,0,0,0,0,0,0,0,0,0,0,0,0,0,0"/>
                      </v:shape>
                      <w10:anchorlock/>
                    </v:group>
                  </w:pict>
                </mc:Fallback>
              </mc:AlternateContent>
            </w:r>
          </w:p>
        </w:tc>
        <w:tc>
          <w:tcPr>
            <w:tcW w:w="4664" w:type="dxa"/>
          </w:tcPr>
          <w:p w:rsidR="00623898" w:rsidRDefault="00623898" w:rsidP="00684811">
            <w:pPr>
              <w:pStyle w:val="TableParagraph"/>
              <w:spacing w:before="6" w:after="1"/>
              <w:rPr>
                <w:sz w:val="14"/>
              </w:rPr>
            </w:pPr>
          </w:p>
          <w:p w:rsidR="00623898" w:rsidRDefault="00623898" w:rsidP="00684811">
            <w:pPr>
              <w:pStyle w:val="TableParagraph"/>
              <w:spacing w:line="230" w:lineRule="exact"/>
              <w:ind w:left="538"/>
              <w:rPr>
                <w:sz w:val="20"/>
              </w:rPr>
            </w:pPr>
            <w:r>
              <w:rPr>
                <w:noProof/>
                <w:position w:val="-2"/>
                <w:sz w:val="20"/>
              </w:rPr>
              <w:drawing>
                <wp:inline distT="0" distB="0" distL="0" distR="0" wp14:anchorId="1ED5A95B" wp14:editId="05CEB95E">
                  <wp:extent cx="975220" cy="138017"/>
                  <wp:effectExtent l="0" t="0" r="0" b="0"/>
                  <wp:docPr id="116" name="image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image65.png"/>
                          <pic:cNvPicPr/>
                        </pic:nvPicPr>
                        <pic:blipFill>
                          <a:blip r:embed="rId67" cstate="print"/>
                          <a:stretch>
                            <a:fillRect/>
                          </a:stretch>
                        </pic:blipFill>
                        <pic:spPr>
                          <a:xfrm>
                            <a:off x="0" y="0"/>
                            <a:ext cx="975220" cy="138017"/>
                          </a:xfrm>
                          <a:prstGeom prst="rect">
                            <a:avLst/>
                          </a:prstGeom>
                        </pic:spPr>
                      </pic:pic>
                    </a:graphicData>
                  </a:graphic>
                </wp:inline>
              </w:drawing>
            </w:r>
            <w:r>
              <w:rPr>
                <w:spacing w:val="19"/>
                <w:position w:val="-2"/>
                <w:sz w:val="20"/>
              </w:rPr>
              <w:t xml:space="preserve"> </w:t>
            </w:r>
            <w:r>
              <w:rPr>
                <w:noProof/>
                <w:spacing w:val="19"/>
                <w:position w:val="-4"/>
                <w:sz w:val="20"/>
              </w:rPr>
              <w:drawing>
                <wp:inline distT="0" distB="0" distL="0" distR="0" wp14:anchorId="66A9EC31" wp14:editId="1FD6F19D">
                  <wp:extent cx="1289303" cy="146304"/>
                  <wp:effectExtent l="0" t="0" r="0" b="0"/>
                  <wp:docPr id="117" name="image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image66.png"/>
                          <pic:cNvPicPr/>
                        </pic:nvPicPr>
                        <pic:blipFill>
                          <a:blip r:embed="rId68" cstate="print"/>
                          <a:stretch>
                            <a:fillRect/>
                          </a:stretch>
                        </pic:blipFill>
                        <pic:spPr>
                          <a:xfrm>
                            <a:off x="0" y="0"/>
                            <a:ext cx="1289303" cy="146304"/>
                          </a:xfrm>
                          <a:prstGeom prst="rect">
                            <a:avLst/>
                          </a:prstGeom>
                        </pic:spPr>
                      </pic:pic>
                    </a:graphicData>
                  </a:graphic>
                </wp:inline>
              </w:drawing>
            </w:r>
          </w:p>
          <w:p w:rsidR="00623898" w:rsidRDefault="00623898" w:rsidP="00684811">
            <w:pPr>
              <w:pStyle w:val="TableParagraph"/>
              <w:spacing w:before="7"/>
              <w:rPr>
                <w:sz w:val="5"/>
              </w:rPr>
            </w:pPr>
          </w:p>
          <w:p w:rsidR="00623898" w:rsidRDefault="00623898" w:rsidP="00D657CA">
            <w:pPr>
              <w:pStyle w:val="TableParagraph"/>
              <w:keepNext/>
              <w:spacing w:line="230" w:lineRule="exact"/>
              <w:ind w:left="452"/>
              <w:rPr>
                <w:sz w:val="20"/>
              </w:rPr>
            </w:pPr>
            <w:r>
              <w:rPr>
                <w:noProof/>
                <w:position w:val="-4"/>
                <w:sz w:val="20"/>
              </w:rPr>
              <w:drawing>
                <wp:inline distT="0" distB="0" distL="0" distR="0" wp14:anchorId="13FFD766" wp14:editId="58F722D8">
                  <wp:extent cx="2401740" cy="146113"/>
                  <wp:effectExtent l="0" t="0" r="0" b="0"/>
                  <wp:docPr id="118" name="image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image67.png"/>
                          <pic:cNvPicPr/>
                        </pic:nvPicPr>
                        <pic:blipFill>
                          <a:blip r:embed="rId69" cstate="print"/>
                          <a:stretch>
                            <a:fillRect/>
                          </a:stretch>
                        </pic:blipFill>
                        <pic:spPr>
                          <a:xfrm>
                            <a:off x="0" y="0"/>
                            <a:ext cx="2401740" cy="146113"/>
                          </a:xfrm>
                          <a:prstGeom prst="rect">
                            <a:avLst/>
                          </a:prstGeom>
                        </pic:spPr>
                      </pic:pic>
                    </a:graphicData>
                  </a:graphic>
                </wp:inline>
              </w:drawing>
            </w:r>
          </w:p>
        </w:tc>
      </w:tr>
    </w:tbl>
    <w:p w:rsidR="00623898" w:rsidRPr="00D657CA" w:rsidRDefault="00623898" w:rsidP="00D657CA">
      <w:pPr>
        <w:pStyle w:val="Caption"/>
        <w:jc w:val="center"/>
        <w:rPr>
          <w:b/>
          <w:color w:val="000000" w:themeColor="text1"/>
          <w:sz w:val="24"/>
          <w:szCs w:val="24"/>
          <w:lang w:val="id-ID"/>
        </w:rPr>
      </w:pPr>
    </w:p>
    <w:p w:rsidR="00B36CD3" w:rsidRPr="001E4FBD" w:rsidRDefault="00B36CD3" w:rsidP="00A50570">
      <w:pPr>
        <w:pStyle w:val="ListParagraph"/>
        <w:numPr>
          <w:ilvl w:val="2"/>
          <w:numId w:val="3"/>
        </w:numPr>
        <w:rPr>
          <w:b/>
          <w:i/>
          <w:lang w:val="id-ID"/>
        </w:rPr>
      </w:pPr>
      <w:r w:rsidRPr="001E4FBD">
        <w:rPr>
          <w:b/>
          <w:i/>
          <w:lang w:val="id-ID"/>
        </w:rPr>
        <w:lastRenderedPageBreak/>
        <w:t>X</w:t>
      </w:r>
      <w:r w:rsidR="001E4FBD">
        <w:rPr>
          <w:b/>
          <w:i/>
          <w:lang w:val="id-ID"/>
        </w:rPr>
        <w:t>AMPP</w:t>
      </w:r>
    </w:p>
    <w:p w:rsidR="008C1F15" w:rsidRDefault="00B36CD3" w:rsidP="008C1F15">
      <w:pPr>
        <w:ind w:right="2" w:firstLine="567"/>
        <w:rPr>
          <w:szCs w:val="24"/>
        </w:rPr>
      </w:pPr>
      <w:r w:rsidRPr="001E4FBD">
        <w:rPr>
          <w:i/>
          <w:lang w:val="id-ID"/>
        </w:rPr>
        <w:t>XAMPP</w:t>
      </w:r>
      <w:r w:rsidRPr="00B36CD3">
        <w:rPr>
          <w:lang w:val="id-ID"/>
        </w:rPr>
        <w:t xml:space="preserve"> adalah suatu program yang digunakan sebagai </w:t>
      </w:r>
      <w:r w:rsidRPr="001E4FBD">
        <w:rPr>
          <w:i/>
          <w:lang w:val="id-ID"/>
        </w:rPr>
        <w:t>server</w:t>
      </w:r>
      <w:r w:rsidRPr="00B36CD3">
        <w:rPr>
          <w:lang w:val="id-ID"/>
        </w:rPr>
        <w:t xml:space="preserve"> untuk mengeksekusi fungsi yang ada dalam halaman </w:t>
      </w:r>
      <w:r w:rsidRPr="001E4FBD">
        <w:rPr>
          <w:i/>
          <w:lang w:val="id-ID"/>
        </w:rPr>
        <w:t>website</w:t>
      </w:r>
      <w:r w:rsidRPr="00B36CD3">
        <w:rPr>
          <w:lang w:val="id-ID"/>
        </w:rPr>
        <w:t xml:space="preserve"> yang kita buat sekaligus menampilkan halaman </w:t>
      </w:r>
      <w:r w:rsidRPr="001E4FBD">
        <w:rPr>
          <w:i/>
          <w:lang w:val="id-ID"/>
        </w:rPr>
        <w:t xml:space="preserve">website </w:t>
      </w:r>
      <w:r w:rsidRPr="00B36CD3">
        <w:rPr>
          <w:lang w:val="id-ID"/>
        </w:rPr>
        <w:t xml:space="preserve">tersebut agar bisa diakses oleh </w:t>
      </w:r>
      <w:r w:rsidRPr="001E4FBD">
        <w:rPr>
          <w:i/>
          <w:lang w:val="id-ID"/>
        </w:rPr>
        <w:t>user</w:t>
      </w:r>
      <w:r w:rsidRPr="00B36CD3">
        <w:rPr>
          <w:lang w:val="id-ID"/>
        </w:rPr>
        <w:t xml:space="preserve"> (Petrus F.S. dan Teguh N , 2013).</w:t>
      </w:r>
      <w:r w:rsidR="008C1F15" w:rsidRPr="008C1F15">
        <w:rPr>
          <w:szCs w:val="24"/>
        </w:rPr>
        <w:t xml:space="preserve"> </w:t>
      </w:r>
    </w:p>
    <w:p w:rsidR="008C1F15" w:rsidRPr="008C4938" w:rsidRDefault="008C1F15" w:rsidP="008C1F15">
      <w:pPr>
        <w:ind w:right="2" w:firstLine="567"/>
        <w:rPr>
          <w:szCs w:val="24"/>
        </w:rPr>
      </w:pPr>
      <w:r w:rsidRPr="008C4938">
        <w:rPr>
          <w:szCs w:val="24"/>
        </w:rPr>
        <w:t xml:space="preserve">XAMPP merupakan </w:t>
      </w:r>
      <w:r w:rsidRPr="008C4938">
        <w:rPr>
          <w:i/>
          <w:szCs w:val="24"/>
        </w:rPr>
        <w:t>software</w:t>
      </w:r>
      <w:r w:rsidRPr="008C4938">
        <w:rPr>
          <w:szCs w:val="24"/>
        </w:rPr>
        <w:t xml:space="preserve"> yang mudah digunakan, gratis dan mendukung instalasi di Linux dan Windows. Keuntungan lainnya adalah cuma menginstal satu kali sudah tersedia </w:t>
      </w:r>
      <w:r w:rsidRPr="00214FFC">
        <w:rPr>
          <w:i/>
          <w:szCs w:val="24"/>
        </w:rPr>
        <w:t>Apache Web Server</w:t>
      </w:r>
      <w:r w:rsidRPr="008C4938">
        <w:rPr>
          <w:szCs w:val="24"/>
        </w:rPr>
        <w:t xml:space="preserve">, MySQL </w:t>
      </w:r>
      <w:r w:rsidRPr="00214FFC">
        <w:rPr>
          <w:i/>
          <w:szCs w:val="24"/>
        </w:rPr>
        <w:t>Database Server</w:t>
      </w:r>
      <w:r w:rsidRPr="008C4938">
        <w:rPr>
          <w:szCs w:val="24"/>
        </w:rPr>
        <w:t xml:space="preserve">, PHP Support (PHP 4 dan PHP 5) dan beberapa </w:t>
      </w:r>
      <w:r w:rsidRPr="00214FFC">
        <w:rPr>
          <w:i/>
          <w:szCs w:val="24"/>
        </w:rPr>
        <w:t>module</w:t>
      </w:r>
      <w:r w:rsidRPr="008C4938">
        <w:rPr>
          <w:szCs w:val="24"/>
        </w:rPr>
        <w:t xml:space="preserve"> lainnya</w:t>
      </w:r>
      <w:r w:rsidRPr="008C4938">
        <w:rPr>
          <w:noProof/>
          <w:szCs w:val="24"/>
          <w:lang w:val="en-ID"/>
        </w:rPr>
        <w:t xml:space="preserve"> </w:t>
      </w:r>
      <w:r w:rsidRPr="008C4938">
        <w:rPr>
          <w:noProof/>
          <w:szCs w:val="24"/>
          <w:lang w:val="en-ID"/>
        </w:rPr>
        <w:fldChar w:fldCharType="begin" w:fldLock="1"/>
      </w:r>
      <w:r w:rsidRPr="008C4938">
        <w:rPr>
          <w:noProof/>
          <w:szCs w:val="24"/>
          <w:lang w:val="en-ID"/>
        </w:rPr>
        <w:instrText>ADDIN CSL_CITATION {"citationItems":[{"id":"ITEM-1","itemData":{"ISSN":"0854-9524","abstract":"Abstrak Masalah utama yang di hadapi bangsa Indonesia, khususnya dalam bidang pendidikan, di era globalisasi adalah rendahnya tingkat kualitas sumberdaya manusia. Salah satu upaya untuk meningkatkan kualitas sumber daya manusia adalah pengembangan minat baca dan kebiasaan membaca. Dari fakta tersebut, perpustakaan diharapkan sebagai pusat kegiatan pengembangan minat baca dan kebiasaan membaca. Perpustakaan mempunyai tanggungjawab yang besar terhadap peningkatan dan pengembangan minat dan kegemaran membaca. Hal ini dilatari oleh peran dan fungsi perpustakaan sebagai pusat pengembangan minat baca. Teknologi informasi dan komunikasi atau ICT (Information and Communication Technology) telah menjadi bagian yang tidak terpisahkan dari kehidupan global. Oleh karena itu, setiap institusi, berlomba untuk mengintegrasikan ICT guna membangun dan memberdayakan sumber daya manusia berbasis pengetahuan agar dapat bersaing dalam era global. Pada penelitian ini dibangun Sistem Perpustakaan Digital Jurnal Elektronik sehingga mudah diakses oleh pembaca. Sistem dapat melakukan perambaan (crawler) dari halaman web. Dari proses perambaan (crawler) ini kemudian akan diunggah. Dimana jurnal elektronik yang diunggah sudah dibuat dengan format PDF. Sistem Perpustakaan Digital hanya dapat diakses lokal di lingkungan Universitas Stikubank Semarang. Masalah utama yang di hadapi bangsa Indonesia, khususnya dalam bidang pendidikan, di era globalisasi adalah rendahnya tingkat kualitas sumberdaya manusia. Salah satu upaya untuk meningkatkan kualitas sumber daya manusia adalah pengembangan minat baca dan kebiasaan membaca. Dari fakta tersebut, perpustakaan diharapkan sebagai pusat kegiatan pengembangan minat baca dan kebiasaan membaca. Perpustakaan mempunyai tanggungjawab yang besar terhadap peningkatan dan pengembangan minat dan kegemaran membaca. Hal ini dilatari oleh peran dan fungsi perpustakaan sebagai pusat pengembangan minat baca. Teknologi informasi dan komunikasi atau ICT (Information and Communication Technology) telah menjadi bagian yang tidak terpisahkan dari kehidupan global. Oleh karena","author":[{"dropping-particle":"","family":"Henry Februariyanti","given":"Eri Zuliarso","non-dropping-particle":"","parse-names":false,"suffix":""}],"container-title":"Jurnal Teknologi Informasi DINAMIK","id":"ITEM-1","issue":"2","issued":{"date-parts":[["2012"]]},"page":"124-132","title":"Rancang Bangun Sistem Perpustakaan untuk Jurnal Elektronik","type":"article-journal","volume":"17"},"uris":["http://www.mendeley.com/documents/?uuid=b0608e4d-f91d-41e8-9fd4-4bae5e92fea7"]}],"mendeley":{"formattedCitation":"(Henry Februariyanti, 2012)","plainTextFormattedCitation":"(Henry Februariyanti, 2012)","previouslyFormattedCitation":"(Henry Februariyanti, 2012)"},"properties":{"noteIndex":0},"schema":"https://github.com/citation-style-language/schema/raw/master/csl-citation.json"}</w:instrText>
      </w:r>
      <w:r w:rsidRPr="008C4938">
        <w:rPr>
          <w:noProof/>
          <w:szCs w:val="24"/>
          <w:lang w:val="en-ID"/>
        </w:rPr>
        <w:fldChar w:fldCharType="separate"/>
      </w:r>
      <w:r w:rsidRPr="008C4938">
        <w:rPr>
          <w:noProof/>
          <w:szCs w:val="24"/>
          <w:lang w:val="en-ID"/>
        </w:rPr>
        <w:t>(Henry Februariyanti, 2012)</w:t>
      </w:r>
      <w:r w:rsidRPr="008C4938">
        <w:rPr>
          <w:noProof/>
          <w:szCs w:val="24"/>
          <w:lang w:val="en-ID"/>
        </w:rPr>
        <w:fldChar w:fldCharType="end"/>
      </w:r>
      <w:r w:rsidRPr="008C4938">
        <w:rPr>
          <w:szCs w:val="24"/>
        </w:rPr>
        <w:t xml:space="preserve">. </w:t>
      </w:r>
      <w:r w:rsidRPr="008C4938">
        <w:rPr>
          <w:rFonts w:eastAsia="Times New Roman"/>
          <w:szCs w:val="24"/>
        </w:rPr>
        <w:t xml:space="preserve">Program ini tersedia dalam GNU </w:t>
      </w:r>
      <w:r w:rsidRPr="00214FFC">
        <w:rPr>
          <w:rFonts w:eastAsia="Times New Roman"/>
          <w:i/>
          <w:szCs w:val="24"/>
        </w:rPr>
        <w:t>General public Lincense</w:t>
      </w:r>
      <w:r w:rsidRPr="008C4938">
        <w:rPr>
          <w:rFonts w:eastAsia="Times New Roman"/>
          <w:szCs w:val="24"/>
        </w:rPr>
        <w:t xml:space="preserve"> dan bebas, merupakan </w:t>
      </w:r>
      <w:r w:rsidRPr="00214FFC">
        <w:rPr>
          <w:rFonts w:eastAsia="Times New Roman"/>
          <w:i/>
          <w:szCs w:val="24"/>
        </w:rPr>
        <w:t>web server</w:t>
      </w:r>
      <w:r w:rsidRPr="008C4938">
        <w:rPr>
          <w:rFonts w:eastAsia="Times New Roman"/>
          <w:szCs w:val="24"/>
        </w:rPr>
        <w:t xml:space="preserve"> yang mudah digunakan yang dapat melayani tampilan halaman </w:t>
      </w:r>
      <w:r w:rsidRPr="00214FFC">
        <w:rPr>
          <w:rFonts w:eastAsia="Times New Roman"/>
          <w:i/>
          <w:szCs w:val="24"/>
        </w:rPr>
        <w:t>web</w:t>
      </w:r>
      <w:r w:rsidRPr="008C4938">
        <w:rPr>
          <w:rFonts w:eastAsia="Times New Roman"/>
          <w:szCs w:val="24"/>
        </w:rPr>
        <w:t xml:space="preserve"> yang dinamis.</w:t>
      </w:r>
      <w:r w:rsidRPr="008C4938">
        <w:rPr>
          <w:szCs w:val="24"/>
        </w:rPr>
        <w:t xml:space="preserve"> </w:t>
      </w:r>
    </w:p>
    <w:p w:rsidR="008C1F15" w:rsidRPr="008C4938" w:rsidRDefault="008C1F15" w:rsidP="008C1F15">
      <w:pPr>
        <w:ind w:right="2"/>
        <w:rPr>
          <w:szCs w:val="24"/>
        </w:rPr>
      </w:pPr>
      <w:r>
        <w:rPr>
          <w:szCs w:val="24"/>
        </w:rPr>
        <w:tab/>
      </w:r>
      <w:r w:rsidRPr="008C4938">
        <w:rPr>
          <w:szCs w:val="24"/>
        </w:rPr>
        <w:t xml:space="preserve">Untuk menggunakan XAMPP sangatlah mudah, Anda hanya perlu mengunduhnya melalui </w:t>
      </w:r>
      <w:r w:rsidRPr="002543EF">
        <w:rPr>
          <w:i/>
          <w:szCs w:val="24"/>
        </w:rPr>
        <w:t>website Apache Friends</w:t>
      </w:r>
      <w:r w:rsidRPr="008C4938">
        <w:rPr>
          <w:szCs w:val="24"/>
        </w:rPr>
        <w:t>, kemudian melakukan instalasi dan jelaskan modul yang ingin digunakan dengan menekan tombol start.</w:t>
      </w:r>
    </w:p>
    <w:p w:rsidR="001E4FBD" w:rsidRPr="001E4FBD" w:rsidRDefault="001E4FBD" w:rsidP="001E4FBD">
      <w:pPr>
        <w:ind w:firstLine="720"/>
        <w:rPr>
          <w:lang w:val="id-ID"/>
        </w:rPr>
      </w:pPr>
    </w:p>
    <w:p w:rsidR="00B36CD3" w:rsidRPr="00A87E83" w:rsidRDefault="00B36CD3" w:rsidP="00A50570">
      <w:pPr>
        <w:pStyle w:val="ListParagraph"/>
        <w:numPr>
          <w:ilvl w:val="2"/>
          <w:numId w:val="3"/>
        </w:numPr>
        <w:rPr>
          <w:b/>
          <w:i/>
          <w:lang w:val="id-ID"/>
        </w:rPr>
      </w:pPr>
      <w:r w:rsidRPr="00A87E83">
        <w:rPr>
          <w:b/>
          <w:i/>
          <w:lang w:val="id-ID"/>
        </w:rPr>
        <w:t>Microsoft visio</w:t>
      </w:r>
    </w:p>
    <w:p w:rsidR="001E4FBD" w:rsidRDefault="001E4FBD" w:rsidP="001E4FBD">
      <w:pPr>
        <w:ind w:firstLine="720"/>
      </w:pPr>
      <w:r>
        <w:t xml:space="preserve">Menurut Helmers dalam bukunya yang berjudul </w:t>
      </w:r>
      <w:r w:rsidRPr="001E4FBD">
        <w:rPr>
          <w:i/>
        </w:rPr>
        <w:t>“Microsoft Visio 2013 Step by Step”, Microsoft Visio</w:t>
      </w:r>
      <w:r>
        <w:t xml:space="preserve"> adalah aplikasi utama untuk membuat semua diagram bisnis, mulai dari </w:t>
      </w:r>
      <w:r w:rsidRPr="001E4FBD">
        <w:rPr>
          <w:i/>
        </w:rPr>
        <w:t>flowchart, network diagram,</w:t>
      </w:r>
      <w:r>
        <w:t xml:space="preserve"> dan </w:t>
      </w:r>
      <w:r w:rsidRPr="001E4FBD">
        <w:rPr>
          <w:i/>
        </w:rPr>
        <w:t>organization charts</w:t>
      </w:r>
      <w:r>
        <w:t xml:space="preserve">, untuk membuat denah </w:t>
      </w:r>
      <w:r w:rsidRPr="001E4FBD">
        <w:rPr>
          <w:i/>
        </w:rPr>
        <w:t>dan brainstorming diagram</w:t>
      </w:r>
      <w:r>
        <w:t xml:space="preserve">. </w:t>
      </w:r>
    </w:p>
    <w:p w:rsidR="001E4FBD" w:rsidRDefault="001E4FBD" w:rsidP="001E4FBD">
      <w:pPr>
        <w:ind w:firstLine="720"/>
      </w:pPr>
      <w:r w:rsidRPr="001E4FBD">
        <w:rPr>
          <w:i/>
        </w:rPr>
        <w:t>Microsoft 2013</w:t>
      </w:r>
      <w:r>
        <w:t xml:space="preserve"> melanjutkan kegunaan dari kebiasaan </w:t>
      </w:r>
      <w:r w:rsidRPr="001E4FBD">
        <w:rPr>
          <w:i/>
        </w:rPr>
        <w:t>user interface</w:t>
      </w:r>
      <w:r>
        <w:t xml:space="preserve">, atau dikenal sebagai keterkaitan, hal itu telah diperkenalkan pada </w:t>
      </w:r>
      <w:r w:rsidRPr="001E4FBD">
        <w:rPr>
          <w:i/>
        </w:rPr>
        <w:t>Visio 2010</w:t>
      </w:r>
      <w:r>
        <w:t xml:space="preserve">. </w:t>
      </w:r>
    </w:p>
    <w:p w:rsidR="001E4FBD" w:rsidRDefault="001E4FBD" w:rsidP="001E4FBD">
      <w:pPr>
        <w:ind w:firstLine="720"/>
      </w:pPr>
      <w:r>
        <w:t xml:space="preserve">Terlepas dari apa yang mungkin terpikirkan dari hubungannya dengan aplikasi </w:t>
      </w:r>
      <w:r w:rsidRPr="001E4FBD">
        <w:rPr>
          <w:i/>
        </w:rPr>
        <w:t>Microsoft Office</w:t>
      </w:r>
      <w:r>
        <w:t xml:space="preserve"> lainnya, dengan </w:t>
      </w:r>
      <w:r w:rsidRPr="001E4FBD">
        <w:rPr>
          <w:i/>
        </w:rPr>
        <w:t>Visio</w:t>
      </w:r>
      <w:r>
        <w:t xml:space="preserve"> rasanya seperti di rumah, terutama karena tujuan dari keterkaitan </w:t>
      </w:r>
      <w:r w:rsidRPr="001E4FBD">
        <w:rPr>
          <w:i/>
        </w:rPr>
        <w:t>user interface</w:t>
      </w:r>
      <w:r>
        <w:t xml:space="preserve"> gaya presentasi visual dari kelompok yang terkait fungsi, dan Visio termasuk didalamnya, pertama dan terutama, sebuah produk visual.</w:t>
      </w:r>
    </w:p>
    <w:p w:rsidR="001E4FBD" w:rsidRDefault="001E4FBD" w:rsidP="001E4FBD">
      <w:pPr>
        <w:ind w:firstLine="720"/>
        <w:rPr>
          <w:b/>
          <w:lang w:val="id-ID"/>
        </w:rPr>
      </w:pPr>
    </w:p>
    <w:p w:rsidR="00B946A4" w:rsidRDefault="00B946A4" w:rsidP="001E4FBD">
      <w:pPr>
        <w:ind w:firstLine="720"/>
        <w:rPr>
          <w:b/>
          <w:lang w:val="id-ID"/>
        </w:rPr>
      </w:pPr>
    </w:p>
    <w:p w:rsidR="00B946A4" w:rsidRPr="001E4FBD" w:rsidRDefault="00B946A4" w:rsidP="001E4FBD">
      <w:pPr>
        <w:ind w:firstLine="720"/>
        <w:rPr>
          <w:b/>
          <w:lang w:val="id-ID"/>
        </w:rPr>
      </w:pPr>
    </w:p>
    <w:p w:rsidR="00B36CD3" w:rsidRPr="00D774DA" w:rsidRDefault="00B36CD3" w:rsidP="00A50570">
      <w:pPr>
        <w:pStyle w:val="ListParagraph"/>
        <w:numPr>
          <w:ilvl w:val="2"/>
          <w:numId w:val="3"/>
        </w:numPr>
        <w:rPr>
          <w:b/>
          <w:i/>
          <w:lang w:val="id-ID"/>
        </w:rPr>
      </w:pPr>
      <w:r w:rsidRPr="00D774DA">
        <w:rPr>
          <w:b/>
          <w:i/>
          <w:lang w:val="id-ID"/>
        </w:rPr>
        <w:lastRenderedPageBreak/>
        <w:t>Sublime text</w:t>
      </w:r>
    </w:p>
    <w:p w:rsidR="00D774DA" w:rsidRDefault="006E519A" w:rsidP="006E519A">
      <w:pPr>
        <w:ind w:firstLine="720"/>
      </w:pPr>
      <w:r w:rsidRPr="00D774DA">
        <w:rPr>
          <w:i/>
        </w:rPr>
        <w:t>Sublime Text Editor 3</w:t>
      </w:r>
      <w:r>
        <w:t xml:space="preserve"> adalah editor teks untuk berbagai bahasa pemograman termasuk pemograman PHP. </w:t>
      </w:r>
      <w:r w:rsidRPr="006E519A">
        <w:rPr>
          <w:i/>
        </w:rPr>
        <w:t>Sublime Text Editor</w:t>
      </w:r>
      <w:r>
        <w:t xml:space="preserve"> 3 merupakan </w:t>
      </w:r>
      <w:r w:rsidRPr="006E519A">
        <w:rPr>
          <w:i/>
        </w:rPr>
        <w:t>editor text</w:t>
      </w:r>
      <w:r>
        <w:t xml:space="preserve"> lintas </w:t>
      </w:r>
      <w:r w:rsidRPr="006E519A">
        <w:rPr>
          <w:i/>
        </w:rPr>
        <w:t xml:space="preserve">platform </w:t>
      </w:r>
      <w:r>
        <w:t xml:space="preserve">dengan </w:t>
      </w:r>
      <w:r w:rsidRPr="006E519A">
        <w:rPr>
          <w:i/>
        </w:rPr>
        <w:t>Python application programming interface</w:t>
      </w:r>
      <w:r>
        <w:t xml:space="preserve"> </w:t>
      </w:r>
      <w:r w:rsidRPr="006E519A">
        <w:rPr>
          <w:i/>
        </w:rPr>
        <w:t>(API</w:t>
      </w:r>
      <w:r>
        <w:t xml:space="preserve">). </w:t>
      </w:r>
    </w:p>
    <w:p w:rsidR="0072286B" w:rsidRDefault="006E519A" w:rsidP="006E519A">
      <w:pPr>
        <w:ind w:firstLine="720"/>
        <w:rPr>
          <w:i/>
        </w:rPr>
      </w:pPr>
      <w:r w:rsidRPr="00D774DA">
        <w:rPr>
          <w:i/>
        </w:rPr>
        <w:t>Sublime Text Editor</w:t>
      </w:r>
      <w:r>
        <w:t xml:space="preserve"> </w:t>
      </w:r>
      <w:proofErr w:type="gramStart"/>
      <w:r>
        <w:t>juga</w:t>
      </w:r>
      <w:proofErr w:type="gramEnd"/>
      <w:r>
        <w:t xml:space="preserve"> mendukung banyak bahasa pemrograman dan bahasa </w:t>
      </w:r>
      <w:r w:rsidRPr="00D774DA">
        <w:rPr>
          <w:i/>
        </w:rPr>
        <w:t>markup,</w:t>
      </w:r>
      <w:r>
        <w:t xml:space="preserve"> dan fungsinya dapat ditambah dengan plugin, dan </w:t>
      </w:r>
      <w:r w:rsidRPr="00D774DA">
        <w:rPr>
          <w:i/>
        </w:rPr>
        <w:t>Sublime Text Editor</w:t>
      </w:r>
      <w:r>
        <w:t xml:space="preserve"> tanpa lisensi perangkat lunak. </w:t>
      </w:r>
      <w:r w:rsidRPr="00D774DA">
        <w:rPr>
          <w:i/>
        </w:rPr>
        <w:t>Sublime Text Editor</w:t>
      </w:r>
      <w:r>
        <w:t xml:space="preserve"> </w:t>
      </w:r>
      <w:proofErr w:type="gramStart"/>
      <w:r>
        <w:t>pertama</w:t>
      </w:r>
      <w:proofErr w:type="gramEnd"/>
      <w:r>
        <w:t xml:space="preserve"> kali dirilis pada tanggal 18 januari 2008, dan sekarang versi </w:t>
      </w:r>
      <w:r w:rsidRPr="00D774DA">
        <w:rPr>
          <w:i/>
        </w:rPr>
        <w:t>Sublime Text Editor</w:t>
      </w:r>
      <w:r>
        <w:t xml:space="preserve"> sudah mencapai versi 3 yang dirilis pada tanggal 29 januari 2013. </w:t>
      </w:r>
      <w:r w:rsidRPr="00D774DA">
        <w:rPr>
          <w:i/>
        </w:rPr>
        <w:t>Sublime Text</w:t>
      </w:r>
      <w:r>
        <w:t xml:space="preserve"> mendukung operasi sistem seperti </w:t>
      </w:r>
      <w:r w:rsidRPr="00D774DA">
        <w:rPr>
          <w:i/>
        </w:rPr>
        <w:t>Linux, Mac Os X,</w:t>
      </w:r>
      <w:r>
        <w:t xml:space="preserve"> dan juga </w:t>
      </w:r>
      <w:r w:rsidRPr="00D774DA">
        <w:rPr>
          <w:i/>
        </w:rPr>
        <w:t>Windows.</w:t>
      </w:r>
      <w:r>
        <w:t xml:space="preserve"> Sangat Banyak fitur yang tersedia pada </w:t>
      </w:r>
      <w:r w:rsidRPr="00D774DA">
        <w:rPr>
          <w:i/>
        </w:rPr>
        <w:t>Sublime</w:t>
      </w:r>
      <w:r>
        <w:t xml:space="preserve"> Text Editor </w:t>
      </w:r>
      <w:proofErr w:type="gramStart"/>
      <w:r>
        <w:t>diantarnya</w:t>
      </w:r>
      <w:proofErr w:type="gramEnd"/>
      <w:r>
        <w:t xml:space="preserve"> minimap, membuka script secara </w:t>
      </w:r>
      <w:r w:rsidRPr="00D774DA">
        <w:rPr>
          <w:i/>
        </w:rPr>
        <w:t>side by side</w:t>
      </w:r>
      <w:r>
        <w:t xml:space="preserve">, </w:t>
      </w:r>
      <w:r w:rsidRPr="00D774DA">
        <w:rPr>
          <w:i/>
        </w:rPr>
        <w:t>bracket highlight</w:t>
      </w:r>
    </w:p>
    <w:p w:rsidR="0072286B" w:rsidRPr="0072286B" w:rsidRDefault="0072286B" w:rsidP="006E519A">
      <w:pPr>
        <w:ind w:firstLine="720"/>
        <w:rPr>
          <w:i/>
        </w:rPr>
      </w:pPr>
    </w:p>
    <w:p w:rsidR="008700E6" w:rsidRPr="00DD1EE3" w:rsidRDefault="008700E6" w:rsidP="00A50570">
      <w:pPr>
        <w:pStyle w:val="ListParagraph"/>
        <w:numPr>
          <w:ilvl w:val="2"/>
          <w:numId w:val="3"/>
        </w:numPr>
        <w:rPr>
          <w:b/>
          <w:lang w:val="id-ID"/>
        </w:rPr>
      </w:pPr>
      <w:r w:rsidRPr="00DD1EE3">
        <w:rPr>
          <w:b/>
          <w:lang w:val="id-ID"/>
        </w:rPr>
        <w:t>Pengujian Perangkat Lunak</w:t>
      </w:r>
    </w:p>
    <w:p w:rsidR="00F02C39" w:rsidRDefault="008700E6" w:rsidP="00F02C39">
      <w:pPr>
        <w:ind w:firstLine="720"/>
      </w:pPr>
      <w:r>
        <w:t xml:space="preserve">Pengujian perangkat lunak atau </w:t>
      </w:r>
      <w:r w:rsidRPr="009A7F4C">
        <w:rPr>
          <w:i/>
        </w:rPr>
        <w:t>software</w:t>
      </w:r>
      <w:r>
        <w:t xml:space="preserve"> testing adalah satu set aktifitas yang direncanakan dan sistematis untuk menguji atau mengevaluasi kebenaran yang diinginkan. Pengujian terhadap perangkat lunak dilakukan untuk menghindari banyaknya kesalahan. Pengujian perangkat lunak tidak hanya dilakukan untuk meminimalisir</w:t>
      </w:r>
      <w:r>
        <w:rPr>
          <w:lang w:val="id-ID"/>
        </w:rPr>
        <w:t xml:space="preserve"> </w:t>
      </w:r>
      <w:r>
        <w:t xml:space="preserve">kesalahan secara teknik tetapi juga kesalahan non teknis. Kesalahan non teknis tersebut seperti pengujian pesan kesalahan sehingga </w:t>
      </w:r>
      <w:r w:rsidRPr="00A87E83">
        <w:rPr>
          <w:i/>
        </w:rPr>
        <w:t>user</w:t>
      </w:r>
      <w:r>
        <w:t xml:space="preserve"> tidak bingung (Rosa dan Shalahuddin, 2011)</w:t>
      </w:r>
    </w:p>
    <w:p w:rsidR="00570E3C" w:rsidRDefault="00570E3C" w:rsidP="00F02C39">
      <w:pPr>
        <w:ind w:firstLine="720"/>
      </w:pPr>
      <w:r>
        <w:t xml:space="preserve">Dalam penelitian pengujian sistem ini menggunakan pengujian </w:t>
      </w:r>
      <w:r w:rsidRPr="009A7F4C">
        <w:rPr>
          <w:i/>
        </w:rPr>
        <w:t>blackbox</w:t>
      </w:r>
      <w:r>
        <w:t xml:space="preserve"> yang berfokus detail aplikasi seperti tampilan aplikasi </w:t>
      </w:r>
      <w:r w:rsidRPr="009A7F4C">
        <w:rPr>
          <w:i/>
        </w:rPr>
        <w:t>(interface)</w:t>
      </w:r>
      <w:r>
        <w:t xml:space="preserve">, fungsi-fungsi yang ada pada aplikasi dan kesesuaian alur fungsi dengan bisnis yang diinginkan </w:t>
      </w:r>
      <w:r w:rsidRPr="009A7F4C">
        <w:rPr>
          <w:i/>
        </w:rPr>
        <w:t>costumer</w:t>
      </w:r>
      <w:r>
        <w:t xml:space="preserve">. Pengujian ini tidak melihat dan menguji </w:t>
      </w:r>
      <w:r w:rsidRPr="009A7F4C">
        <w:rPr>
          <w:i/>
        </w:rPr>
        <w:t>source code</w:t>
      </w:r>
      <w:r>
        <w:t xml:space="preserve"> program.</w:t>
      </w:r>
    </w:p>
    <w:p w:rsidR="00570E3C" w:rsidRDefault="00570E3C" w:rsidP="00570E3C">
      <w:pPr>
        <w:pStyle w:val="BodyText"/>
        <w:spacing w:line="360" w:lineRule="auto"/>
        <w:ind w:right="49" w:firstLine="588"/>
        <w:jc w:val="both"/>
      </w:pPr>
      <w:r>
        <w:t>Testing adalah pengujian terhadap alur logika desain perangkat lunak terutama pada prosedur dan fungsi dari perangkat lunak. Pengujian ini meungkinkan analis sistem memperoleh kumpulan kondisi input yang akan mengerjakan seluruh keperluan fungsional program.</w:t>
      </w:r>
    </w:p>
    <w:p w:rsidR="00570E3C" w:rsidRDefault="00570E3C" w:rsidP="00A50570">
      <w:pPr>
        <w:pStyle w:val="ListParagraph"/>
        <w:widowControl w:val="0"/>
        <w:numPr>
          <w:ilvl w:val="0"/>
          <w:numId w:val="12"/>
        </w:numPr>
        <w:autoSpaceDE w:val="0"/>
        <w:autoSpaceDN w:val="0"/>
        <w:spacing w:line="240" w:lineRule="auto"/>
        <w:ind w:left="284" w:hanging="284"/>
        <w:contextualSpacing w:val="0"/>
      </w:pPr>
      <w:r>
        <w:t xml:space="preserve">Menurut Presman 2012, Kelebihan dari metode </w:t>
      </w:r>
      <w:r w:rsidRPr="00A87E83">
        <w:rPr>
          <w:i/>
        </w:rPr>
        <w:t>blackbox,</w:t>
      </w:r>
      <w:r>
        <w:t xml:space="preserve"> yaitu</w:t>
      </w:r>
      <w:r>
        <w:rPr>
          <w:spacing w:val="-1"/>
        </w:rPr>
        <w:t xml:space="preserve"> </w:t>
      </w:r>
      <w:r>
        <w:t>:</w:t>
      </w:r>
    </w:p>
    <w:p w:rsidR="00570E3C" w:rsidRDefault="00570E3C" w:rsidP="00A50570">
      <w:pPr>
        <w:pStyle w:val="ListParagraph"/>
        <w:widowControl w:val="0"/>
        <w:numPr>
          <w:ilvl w:val="1"/>
          <w:numId w:val="12"/>
        </w:numPr>
        <w:autoSpaceDE w:val="0"/>
        <w:autoSpaceDN w:val="0"/>
        <w:spacing w:before="139" w:line="240" w:lineRule="auto"/>
        <w:ind w:left="567" w:hanging="283"/>
        <w:contextualSpacing w:val="0"/>
      </w:pPr>
      <w:r>
        <w:lastRenderedPageBreak/>
        <w:t>Fleksibel</w:t>
      </w:r>
    </w:p>
    <w:p w:rsidR="00570E3C" w:rsidRDefault="00570E3C" w:rsidP="00A50570">
      <w:pPr>
        <w:pStyle w:val="ListParagraph"/>
        <w:widowControl w:val="0"/>
        <w:numPr>
          <w:ilvl w:val="1"/>
          <w:numId w:val="12"/>
        </w:numPr>
        <w:autoSpaceDE w:val="0"/>
        <w:autoSpaceDN w:val="0"/>
        <w:spacing w:before="137" w:line="240" w:lineRule="auto"/>
        <w:ind w:left="567" w:hanging="283"/>
        <w:contextualSpacing w:val="0"/>
      </w:pPr>
      <w:r>
        <w:t>Mudah</w:t>
      </w:r>
      <w:r>
        <w:rPr>
          <w:spacing w:val="-1"/>
        </w:rPr>
        <w:t xml:space="preserve"> </w:t>
      </w:r>
      <w:r>
        <w:t>dimengerti</w:t>
      </w:r>
    </w:p>
    <w:p w:rsidR="00570E3C" w:rsidRDefault="00570E3C" w:rsidP="00A50570">
      <w:pPr>
        <w:pStyle w:val="ListParagraph"/>
        <w:widowControl w:val="0"/>
        <w:numPr>
          <w:ilvl w:val="1"/>
          <w:numId w:val="12"/>
        </w:numPr>
        <w:autoSpaceDE w:val="0"/>
        <w:autoSpaceDN w:val="0"/>
        <w:spacing w:before="139" w:line="240" w:lineRule="auto"/>
        <w:ind w:left="567" w:hanging="283"/>
        <w:contextualSpacing w:val="0"/>
      </w:pPr>
      <w:r>
        <w:t>Dapat menemukan</w:t>
      </w:r>
      <w:r>
        <w:rPr>
          <w:spacing w:val="-1"/>
        </w:rPr>
        <w:t xml:space="preserve"> </w:t>
      </w:r>
      <w:r>
        <w:t>cacat</w:t>
      </w:r>
    </w:p>
    <w:p w:rsidR="00570E3C" w:rsidRDefault="00570E3C" w:rsidP="00A50570">
      <w:pPr>
        <w:pStyle w:val="ListParagraph"/>
        <w:widowControl w:val="0"/>
        <w:numPr>
          <w:ilvl w:val="1"/>
          <w:numId w:val="12"/>
        </w:numPr>
        <w:autoSpaceDE w:val="0"/>
        <w:autoSpaceDN w:val="0"/>
        <w:spacing w:before="137" w:line="240" w:lineRule="auto"/>
        <w:ind w:left="567" w:hanging="283"/>
        <w:contextualSpacing w:val="0"/>
      </w:pPr>
      <w:r>
        <w:t>Memaksimalkan testing</w:t>
      </w:r>
      <w:r>
        <w:rPr>
          <w:spacing w:val="-4"/>
        </w:rPr>
        <w:t xml:space="preserve"> </w:t>
      </w:r>
      <w:r w:rsidRPr="00A87E83">
        <w:rPr>
          <w:i/>
        </w:rPr>
        <w:t>investmen</w:t>
      </w:r>
    </w:p>
    <w:p w:rsidR="00570E3C" w:rsidRDefault="00570E3C" w:rsidP="00A50570">
      <w:pPr>
        <w:pStyle w:val="ListParagraph"/>
        <w:widowControl w:val="0"/>
        <w:numPr>
          <w:ilvl w:val="1"/>
          <w:numId w:val="12"/>
        </w:numPr>
        <w:autoSpaceDE w:val="0"/>
        <w:autoSpaceDN w:val="0"/>
        <w:spacing w:before="137"/>
        <w:ind w:left="567" w:hanging="283"/>
        <w:contextualSpacing w:val="0"/>
      </w:pPr>
      <w:r>
        <w:t>Bisa memilih subset test secara efektif dan</w:t>
      </w:r>
      <w:r w:rsidRPr="00570E3C">
        <w:rPr>
          <w:spacing w:val="-3"/>
        </w:rPr>
        <w:t xml:space="preserve"> </w:t>
      </w:r>
      <w:r>
        <w:t>efisien</w:t>
      </w:r>
    </w:p>
    <w:p w:rsidR="00F02C39" w:rsidRDefault="003E4805" w:rsidP="00A50570">
      <w:pPr>
        <w:pStyle w:val="ListParagraph"/>
        <w:widowControl w:val="0"/>
        <w:numPr>
          <w:ilvl w:val="0"/>
          <w:numId w:val="12"/>
        </w:numPr>
        <w:tabs>
          <w:tab w:val="left" w:pos="567"/>
          <w:tab w:val="left" w:pos="1232"/>
        </w:tabs>
        <w:autoSpaceDE w:val="0"/>
        <w:autoSpaceDN w:val="0"/>
        <w:spacing w:before="137"/>
        <w:ind w:left="284" w:hanging="284"/>
      </w:pPr>
      <w:r w:rsidRPr="00F02C39">
        <w:rPr>
          <w:lang w:val="id-ID"/>
        </w:rPr>
        <w:t xml:space="preserve">Proses dalam pengujian </w:t>
      </w:r>
      <w:r w:rsidRPr="00A87E83">
        <w:rPr>
          <w:i/>
          <w:lang w:val="id-ID"/>
        </w:rPr>
        <w:t>blackbox</w:t>
      </w:r>
      <w:r w:rsidR="00140CB8">
        <w:rPr>
          <w:lang w:val="id-ID"/>
        </w:rPr>
        <w:t xml:space="preserve"> sebagai berikut:</w:t>
      </w:r>
    </w:p>
    <w:p w:rsidR="003E4805" w:rsidRDefault="003E4805" w:rsidP="00A50570">
      <w:pPr>
        <w:pStyle w:val="BodyText"/>
        <w:numPr>
          <w:ilvl w:val="0"/>
          <w:numId w:val="13"/>
        </w:numPr>
        <w:spacing w:line="360" w:lineRule="auto"/>
        <w:ind w:left="567" w:hanging="283"/>
      </w:pPr>
      <w:r w:rsidRPr="003E4805">
        <w:t xml:space="preserve">Menganalisis kebutuhan dan spesifikasi dari perangkat lunak. </w:t>
      </w:r>
    </w:p>
    <w:p w:rsidR="003E4805" w:rsidRDefault="003E4805" w:rsidP="00A50570">
      <w:pPr>
        <w:pStyle w:val="BodyText"/>
        <w:numPr>
          <w:ilvl w:val="0"/>
          <w:numId w:val="13"/>
        </w:numPr>
        <w:spacing w:line="360" w:lineRule="auto"/>
        <w:ind w:left="567" w:hanging="283"/>
      </w:pPr>
      <w:r w:rsidRPr="003E4805">
        <w:t>Pemilihan jenis</w:t>
      </w:r>
      <w:r w:rsidRPr="00A87E83">
        <w:rPr>
          <w:i/>
        </w:rPr>
        <w:t xml:space="preserve"> input</w:t>
      </w:r>
      <w:r w:rsidRPr="003E4805">
        <w:t xml:space="preserve"> yang memungkinkan menghasilkan </w:t>
      </w:r>
      <w:r w:rsidRPr="00A87E83">
        <w:rPr>
          <w:i/>
        </w:rPr>
        <w:t>output</w:t>
      </w:r>
      <w:r w:rsidRPr="003E4805">
        <w:t xml:space="preserve"> benar serta jenis input yang memungkinkan </w:t>
      </w:r>
      <w:r w:rsidRPr="00A87E83">
        <w:rPr>
          <w:i/>
        </w:rPr>
        <w:t xml:space="preserve">output </w:t>
      </w:r>
      <w:r w:rsidRPr="003E4805">
        <w:t>salah pada per</w:t>
      </w:r>
      <w:r>
        <w:t>angkat lunak yang sedang diuji.</w:t>
      </w:r>
    </w:p>
    <w:p w:rsidR="003E4805" w:rsidRDefault="003E4805" w:rsidP="00A50570">
      <w:pPr>
        <w:pStyle w:val="BodyText"/>
        <w:numPr>
          <w:ilvl w:val="0"/>
          <w:numId w:val="13"/>
        </w:numPr>
        <w:spacing w:line="360" w:lineRule="auto"/>
        <w:ind w:left="567" w:hanging="283"/>
      </w:pPr>
      <w:r w:rsidRPr="003E4805">
        <w:t xml:space="preserve">Menentukan </w:t>
      </w:r>
      <w:r w:rsidRPr="00A87E83">
        <w:rPr>
          <w:i/>
        </w:rPr>
        <w:t>output</w:t>
      </w:r>
      <w:r>
        <w:t xml:space="preserve"> untuk suatu jenis </w:t>
      </w:r>
      <w:r w:rsidRPr="00A87E83">
        <w:rPr>
          <w:i/>
        </w:rPr>
        <w:t>input</w:t>
      </w:r>
      <w:r>
        <w:t>.</w:t>
      </w:r>
    </w:p>
    <w:p w:rsidR="003E4805" w:rsidRDefault="003E4805" w:rsidP="00A50570">
      <w:pPr>
        <w:pStyle w:val="BodyText"/>
        <w:numPr>
          <w:ilvl w:val="0"/>
          <w:numId w:val="13"/>
        </w:numPr>
        <w:spacing w:line="360" w:lineRule="auto"/>
        <w:ind w:left="567" w:hanging="283"/>
      </w:pPr>
      <w:r w:rsidRPr="003E4805">
        <w:t xml:space="preserve">Pengujian dilakukan dengan </w:t>
      </w:r>
      <w:r w:rsidRPr="00A87E83">
        <w:rPr>
          <w:i/>
        </w:rPr>
        <w:t>input-input</w:t>
      </w:r>
      <w:r w:rsidRPr="003E4805">
        <w:t xml:space="preserve"> ya</w:t>
      </w:r>
      <w:r>
        <w:t>ng telah benar-benar diseleksi.</w:t>
      </w:r>
    </w:p>
    <w:p w:rsidR="003E4805" w:rsidRDefault="003E4805" w:rsidP="00A50570">
      <w:pPr>
        <w:pStyle w:val="BodyText"/>
        <w:numPr>
          <w:ilvl w:val="0"/>
          <w:numId w:val="13"/>
        </w:numPr>
        <w:spacing w:line="360" w:lineRule="auto"/>
        <w:ind w:left="567" w:hanging="283"/>
      </w:pPr>
      <w:r>
        <w:t>Melakukan pengujian.</w:t>
      </w:r>
    </w:p>
    <w:p w:rsidR="003E4805" w:rsidRDefault="003E4805" w:rsidP="00A50570">
      <w:pPr>
        <w:pStyle w:val="BodyText"/>
        <w:numPr>
          <w:ilvl w:val="0"/>
          <w:numId w:val="13"/>
        </w:numPr>
        <w:spacing w:line="360" w:lineRule="auto"/>
        <w:ind w:left="567" w:hanging="283"/>
      </w:pPr>
      <w:r w:rsidRPr="003E4805">
        <w:t xml:space="preserve">Pembandingan output yang dihasilkan dengan output yang diharapkan. </w:t>
      </w:r>
    </w:p>
    <w:p w:rsidR="009B7B34" w:rsidRPr="003E4805" w:rsidRDefault="003E4805" w:rsidP="00A50570">
      <w:pPr>
        <w:pStyle w:val="BodyText"/>
        <w:numPr>
          <w:ilvl w:val="0"/>
          <w:numId w:val="13"/>
        </w:numPr>
        <w:spacing w:line="360" w:lineRule="auto"/>
        <w:ind w:left="567" w:hanging="283"/>
      </w:pPr>
      <w:r w:rsidRPr="003E4805">
        <w:t>Menentukan fungsionalitas yang seharusnya ada pada perangkat lunak yang sedang diuji.</w:t>
      </w:r>
    </w:p>
    <w:p w:rsidR="005021DF" w:rsidRDefault="005021DF" w:rsidP="00ED266E">
      <w:pPr>
        <w:ind w:left="567" w:hanging="283"/>
        <w:sectPr w:rsidR="005021DF" w:rsidSect="00F1100C">
          <w:headerReference w:type="default" r:id="rId70"/>
          <w:footerReference w:type="default" r:id="rId71"/>
          <w:pgSz w:w="12240" w:h="15840"/>
          <w:pgMar w:top="2268" w:right="1701" w:bottom="1701" w:left="2268" w:header="708" w:footer="708" w:gutter="0"/>
          <w:cols w:space="708"/>
          <w:docGrid w:linePitch="360"/>
        </w:sectPr>
      </w:pPr>
    </w:p>
    <w:p w:rsidR="00555E11" w:rsidRDefault="00D9437E" w:rsidP="008127E3">
      <w:pPr>
        <w:pStyle w:val="Heading1"/>
      </w:pPr>
      <w:bookmarkStart w:id="26" w:name="_Toc76245551"/>
      <w:r>
        <w:rPr>
          <w:noProof/>
        </w:rPr>
        <w:lastRenderedPageBreak/>
        <mc:AlternateContent>
          <mc:Choice Requires="wps">
            <w:drawing>
              <wp:anchor distT="0" distB="0" distL="114300" distR="114300" simplePos="0" relativeHeight="251677696" behindDoc="0" locked="0" layoutInCell="1" allowOverlap="1" wp14:anchorId="6739AF31" wp14:editId="2B02EB9B">
                <wp:simplePos x="0" y="0"/>
                <wp:positionH relativeFrom="margin">
                  <wp:posOffset>5048250</wp:posOffset>
                </wp:positionH>
                <wp:positionV relativeFrom="paragraph">
                  <wp:posOffset>-1038860</wp:posOffset>
                </wp:positionV>
                <wp:extent cx="304800" cy="257175"/>
                <wp:effectExtent l="0" t="0" r="19050" b="28575"/>
                <wp:wrapNone/>
                <wp:docPr id="19" name="Rectangle 19"/>
                <wp:cNvGraphicFramePr/>
                <a:graphic xmlns:a="http://schemas.openxmlformats.org/drawingml/2006/main">
                  <a:graphicData uri="http://schemas.microsoft.com/office/word/2010/wordprocessingShape">
                    <wps:wsp>
                      <wps:cNvSpPr/>
                      <wps:spPr>
                        <a:xfrm>
                          <a:off x="0" y="0"/>
                          <a:ext cx="304800" cy="257175"/>
                        </a:xfrm>
                        <a:prstGeom prst="rect">
                          <a:avLst/>
                        </a:prstGeom>
                        <a:solidFill>
                          <a:schemeClr val="bg1"/>
                        </a:solidFill>
                        <a:ln>
                          <a:solidFill>
                            <a:schemeClr val="bg1"/>
                          </a:solidFill>
                        </a:ln>
                      </wps:spPr>
                      <wps:style>
                        <a:lnRef idx="2">
                          <a:schemeClr val="dk1"/>
                        </a:lnRef>
                        <a:fillRef idx="1">
                          <a:schemeClr val="lt1"/>
                        </a:fillRef>
                        <a:effectRef idx="0">
                          <a:schemeClr val="dk1"/>
                        </a:effectRef>
                        <a:fontRef idx="minor">
                          <a:schemeClr val="dk1"/>
                        </a:fontRef>
                      </wps:style>
                      <wps:txbx>
                        <w:txbxContent>
                          <w:p w:rsidR="00697D71" w:rsidRPr="00D9437E" w:rsidRDefault="00697D71" w:rsidP="00D9437E">
                            <w:pPr>
                              <w:jc w:val="center"/>
                              <w:rPr>
                                <w:lang w:val="id-ID"/>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39AF31" id="Rectangle 19" o:spid="_x0000_s1028" style="position:absolute;left:0;text-align:left;margin-left:397.5pt;margin-top:-81.8pt;width:24pt;height:20.25pt;z-index:2516776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" fillcolor="white [3212]" strokecolor="white [3212]" strokeweight="1pt">
                <v:textbox>
                  <w:txbxContent>
                    <w:p w:rsidR="00697D71" w:rsidRPr="00D9437E" w:rsidRDefault="00697D71" w:rsidP="00D9437E">
                      <w:pPr>
                        <w:jc w:val="center"/>
                        <w:rPr>
                          <w:lang w:val="id-ID"/>
                        </w:rPr>
                      </w:pPr>
                    </w:p>
                  </w:txbxContent>
                </v:textbox>
                <w10:wrap anchorx="margin"/>
              </v:rect>
            </w:pict>
          </mc:Fallback>
        </mc:AlternateContent>
      </w:r>
      <w:r w:rsidR="00555E11">
        <w:t xml:space="preserve">BAB III </w:t>
      </w:r>
      <w:r w:rsidR="008127E3">
        <w:br/>
      </w:r>
      <w:r w:rsidR="00555E11">
        <w:t>METODE PENELITIAN</w:t>
      </w:r>
      <w:bookmarkEnd w:id="26"/>
    </w:p>
    <w:p w:rsidR="009B7B34" w:rsidRPr="009B7B34" w:rsidRDefault="009B7B34" w:rsidP="009B7B34"/>
    <w:p w:rsidR="0033715E" w:rsidRDefault="009F3C3B" w:rsidP="000F7CEB">
      <w:pPr>
        <w:pStyle w:val="Heading2"/>
        <w:ind w:left="426" w:hanging="426"/>
        <w:rPr>
          <w:lang w:val="id-ID"/>
        </w:rPr>
      </w:pPr>
      <w:bookmarkStart w:id="27" w:name="_Toc76245552"/>
      <w:r>
        <w:rPr>
          <w:lang w:val="id-ID"/>
        </w:rPr>
        <w:t xml:space="preserve">3.1 </w:t>
      </w:r>
      <w:r w:rsidR="0033715E">
        <w:rPr>
          <w:lang w:val="id-ID"/>
        </w:rPr>
        <w:t>Tempat dan waktu penelitian</w:t>
      </w:r>
      <w:bookmarkEnd w:id="27"/>
    </w:p>
    <w:p w:rsidR="00126F62" w:rsidRPr="00E41A7D" w:rsidRDefault="00126F62" w:rsidP="006403C9">
      <w:pPr>
        <w:ind w:firstLine="426"/>
        <w:rPr>
          <w:lang w:val="id-ID"/>
        </w:rPr>
      </w:pPr>
      <w:r w:rsidRPr="00126F62">
        <w:rPr>
          <w:lang w:val="id-ID"/>
        </w:rPr>
        <w:t>Dalam proposal ini, penuli</w:t>
      </w:r>
      <w:r w:rsidR="00A02291">
        <w:rPr>
          <w:lang w:val="id-ID"/>
        </w:rPr>
        <w:t>s akan melakukan penelitian</w:t>
      </w:r>
      <w:r w:rsidRPr="00126F62">
        <w:rPr>
          <w:lang w:val="id-ID"/>
        </w:rPr>
        <w:t xml:space="preserve"> </w:t>
      </w:r>
      <w:r>
        <w:t xml:space="preserve">di </w:t>
      </w:r>
      <w:r>
        <w:rPr>
          <w:lang w:val="id-ID"/>
        </w:rPr>
        <w:t>Rutan kelas IIB Kolaka</w:t>
      </w:r>
      <w:r w:rsidR="00E41A7D">
        <w:t xml:space="preserve"> yang ber alamat</w:t>
      </w:r>
      <w:r w:rsidR="00E41A7D">
        <w:rPr>
          <w:lang w:val="id-ID"/>
        </w:rPr>
        <w:t xml:space="preserve"> di jalan pendidikan, balandete kolaka, kab, kolaka sul</w:t>
      </w:r>
      <w:r w:rsidR="000D70A6">
        <w:rPr>
          <w:lang w:val="id-ID"/>
        </w:rPr>
        <w:t>a</w:t>
      </w:r>
      <w:r w:rsidR="00E41A7D">
        <w:rPr>
          <w:lang w:val="id-ID"/>
        </w:rPr>
        <w:t>wesi tenggara.</w:t>
      </w:r>
    </w:p>
    <w:p w:rsidR="00126F62" w:rsidRPr="00126F62" w:rsidRDefault="00126F62" w:rsidP="00126F62"/>
    <w:p w:rsidR="00126F62" w:rsidRDefault="00126F62" w:rsidP="00126F62">
      <w:pPr>
        <w:pStyle w:val="Heading2"/>
        <w:rPr>
          <w:lang w:val="id-ID"/>
        </w:rPr>
      </w:pPr>
      <w:bookmarkStart w:id="28" w:name="_Toc76245553"/>
      <w:r>
        <w:rPr>
          <w:lang w:val="id-ID"/>
        </w:rPr>
        <w:t xml:space="preserve">3.2 </w:t>
      </w:r>
      <w:r w:rsidR="00691BBC">
        <w:rPr>
          <w:lang w:val="id-ID"/>
        </w:rPr>
        <w:t xml:space="preserve"> J</w:t>
      </w:r>
      <w:r>
        <w:rPr>
          <w:lang w:val="id-ID"/>
        </w:rPr>
        <w:t>adwal penelitian</w:t>
      </w:r>
      <w:bookmarkEnd w:id="28"/>
    </w:p>
    <w:p w:rsidR="00126F62" w:rsidRDefault="00126F62" w:rsidP="00126F62">
      <w:pPr>
        <w:pStyle w:val="BodyText"/>
        <w:spacing w:before="134" w:line="360" w:lineRule="auto"/>
        <w:ind w:right="120" w:firstLine="720"/>
        <w:jc w:val="both"/>
        <w:rPr>
          <w:lang w:val="id-ID"/>
        </w:rPr>
      </w:pPr>
      <w:r>
        <w:rPr>
          <w:lang w:val="id-ID"/>
        </w:rPr>
        <w:t>Waktu yang dibutuhkan dalam mempersiapkan penelit</w:t>
      </w:r>
      <w:r w:rsidR="00644125">
        <w:rPr>
          <w:lang w:val="id-ID"/>
        </w:rPr>
        <w:t xml:space="preserve">ian ini dimulai sejak bulan agustus hingga desember </w:t>
      </w:r>
      <w:r>
        <w:rPr>
          <w:lang w:val="id-ID"/>
        </w:rPr>
        <w:t>2021. Lebih rinci lagi d</w:t>
      </w:r>
      <w:r w:rsidR="00BE2E03">
        <w:rPr>
          <w:lang w:val="id-ID"/>
        </w:rPr>
        <w:t>apat digambarkan pada Tabel 3.1</w:t>
      </w:r>
      <w:r>
        <w:rPr>
          <w:lang w:val="id-ID"/>
        </w:rPr>
        <w:t>:</w:t>
      </w:r>
    </w:p>
    <w:p w:rsidR="0033715E" w:rsidRPr="00D7281A" w:rsidRDefault="0033715E" w:rsidP="0033715E">
      <w:pPr>
        <w:pStyle w:val="BodyText"/>
        <w:spacing w:before="119"/>
        <w:ind w:left="3303"/>
        <w:jc w:val="both"/>
        <w:rPr>
          <w:sz w:val="6"/>
        </w:rPr>
      </w:pPr>
    </w:p>
    <w:tbl>
      <w:tblPr>
        <w:tblW w:w="7497" w:type="dxa"/>
        <w:jc w:val="center"/>
        <w:tblLayout w:type="fixed"/>
        <w:tblCellMar>
          <w:left w:w="0" w:type="dxa"/>
          <w:right w:w="0" w:type="dxa"/>
        </w:tblCellMar>
        <w:tblLook w:val="01E0" w:firstRow="1" w:lastRow="1" w:firstColumn="1" w:lastColumn="1" w:noHBand="0" w:noVBand="0"/>
      </w:tblPr>
      <w:tblGrid>
        <w:gridCol w:w="2246"/>
        <w:gridCol w:w="280"/>
        <w:gridCol w:w="279"/>
        <w:gridCol w:w="281"/>
        <w:gridCol w:w="450"/>
        <w:gridCol w:w="284"/>
        <w:gridCol w:w="283"/>
        <w:gridCol w:w="284"/>
        <w:gridCol w:w="425"/>
        <w:gridCol w:w="425"/>
        <w:gridCol w:w="284"/>
        <w:gridCol w:w="425"/>
        <w:gridCol w:w="275"/>
        <w:gridCol w:w="307"/>
        <w:gridCol w:w="402"/>
        <w:gridCol w:w="282"/>
        <w:gridCol w:w="285"/>
      </w:tblGrid>
      <w:tr w:rsidR="00C85D23" w:rsidTr="00543038">
        <w:trPr>
          <w:trHeight w:hRule="exact" w:val="286"/>
          <w:jc w:val="center"/>
        </w:trPr>
        <w:tc>
          <w:tcPr>
            <w:tcW w:w="2246" w:type="dxa"/>
            <w:vMerge w:val="restart"/>
            <w:tcBorders>
              <w:top w:val="single" w:sz="6" w:space="0" w:color="000000"/>
              <w:left w:val="single" w:sz="6" w:space="0" w:color="000000"/>
              <w:bottom w:val="single" w:sz="6" w:space="0" w:color="000000"/>
              <w:right w:val="single" w:sz="6" w:space="0" w:color="000000"/>
            </w:tcBorders>
            <w:shd w:val="clear" w:color="auto" w:fill="C5D9F0"/>
          </w:tcPr>
          <w:p w:rsidR="00C85D23" w:rsidRPr="00C02161" w:rsidRDefault="00C85D23" w:rsidP="001E4FBD">
            <w:pPr>
              <w:spacing w:before="5" w:line="120" w:lineRule="exact"/>
              <w:rPr>
                <w:sz w:val="13"/>
                <w:szCs w:val="13"/>
              </w:rPr>
            </w:pPr>
          </w:p>
          <w:p w:rsidR="00C85D23" w:rsidRPr="00C02161" w:rsidRDefault="00C85D23" w:rsidP="001E4FBD">
            <w:pPr>
              <w:spacing w:line="240" w:lineRule="auto"/>
              <w:ind w:left="460" w:right="463"/>
              <w:jc w:val="center"/>
              <w:rPr>
                <w:szCs w:val="24"/>
              </w:rPr>
            </w:pPr>
            <w:r w:rsidRPr="00C02161">
              <w:rPr>
                <w:szCs w:val="24"/>
              </w:rPr>
              <w:t>K</w:t>
            </w:r>
            <w:r w:rsidRPr="00C02161">
              <w:rPr>
                <w:spacing w:val="-1"/>
                <w:szCs w:val="24"/>
              </w:rPr>
              <w:t>e</w:t>
            </w:r>
            <w:r w:rsidRPr="00C02161">
              <w:rPr>
                <w:szCs w:val="24"/>
              </w:rPr>
              <w:t>te</w:t>
            </w:r>
            <w:r w:rsidRPr="00C02161">
              <w:rPr>
                <w:spacing w:val="-1"/>
                <w:szCs w:val="24"/>
              </w:rPr>
              <w:t>ra</w:t>
            </w:r>
            <w:r w:rsidRPr="00C02161">
              <w:rPr>
                <w:spacing w:val="2"/>
                <w:szCs w:val="24"/>
              </w:rPr>
              <w:t>n</w:t>
            </w:r>
            <w:r w:rsidRPr="00C02161">
              <w:rPr>
                <w:szCs w:val="24"/>
              </w:rPr>
              <w:t>g</w:t>
            </w:r>
            <w:r w:rsidRPr="00C02161">
              <w:rPr>
                <w:spacing w:val="-1"/>
                <w:szCs w:val="24"/>
              </w:rPr>
              <w:t>a</w:t>
            </w:r>
            <w:r w:rsidRPr="00C02161">
              <w:rPr>
                <w:szCs w:val="24"/>
              </w:rPr>
              <w:t>n</w:t>
            </w:r>
          </w:p>
          <w:p w:rsidR="00C85D23" w:rsidRPr="00C02161" w:rsidRDefault="00C85D23" w:rsidP="001E4FBD">
            <w:pPr>
              <w:spacing w:line="240" w:lineRule="auto"/>
              <w:ind w:left="583" w:right="586"/>
              <w:jc w:val="center"/>
              <w:rPr>
                <w:szCs w:val="24"/>
              </w:rPr>
            </w:pPr>
            <w:r w:rsidRPr="00C02161">
              <w:rPr>
                <w:szCs w:val="24"/>
              </w:rPr>
              <w:t>K</w:t>
            </w:r>
            <w:r w:rsidRPr="00C02161">
              <w:rPr>
                <w:spacing w:val="1"/>
                <w:szCs w:val="24"/>
              </w:rPr>
              <w:t>e</w:t>
            </w:r>
            <w:r w:rsidRPr="00C02161">
              <w:rPr>
                <w:spacing w:val="-2"/>
                <w:szCs w:val="24"/>
              </w:rPr>
              <w:t>g</w:t>
            </w:r>
            <w:r w:rsidRPr="00C02161">
              <w:rPr>
                <w:szCs w:val="24"/>
              </w:rPr>
              <w:t>iat</w:t>
            </w:r>
            <w:r w:rsidRPr="00C02161">
              <w:rPr>
                <w:spacing w:val="-1"/>
                <w:szCs w:val="24"/>
              </w:rPr>
              <w:t>a</w:t>
            </w:r>
            <w:r w:rsidRPr="00C02161">
              <w:rPr>
                <w:szCs w:val="24"/>
              </w:rPr>
              <w:t>n</w:t>
            </w:r>
          </w:p>
        </w:tc>
        <w:tc>
          <w:tcPr>
            <w:tcW w:w="5251" w:type="dxa"/>
            <w:gridSpan w:val="16"/>
            <w:tcBorders>
              <w:top w:val="single" w:sz="6" w:space="0" w:color="000000"/>
              <w:left w:val="single" w:sz="6" w:space="0" w:color="000000"/>
              <w:bottom w:val="nil"/>
              <w:right w:val="single" w:sz="6" w:space="0" w:color="000000"/>
            </w:tcBorders>
            <w:shd w:val="clear" w:color="auto" w:fill="C5D9F0"/>
            <w:hideMark/>
          </w:tcPr>
          <w:p w:rsidR="00C85D23" w:rsidRPr="00C02161" w:rsidRDefault="009A7F4C" w:rsidP="009A7F4C">
            <w:pPr>
              <w:spacing w:line="260" w:lineRule="exact"/>
              <w:ind w:right="2595"/>
              <w:jc w:val="center"/>
              <w:rPr>
                <w:szCs w:val="24"/>
              </w:rPr>
            </w:pPr>
            <w:r>
              <w:rPr>
                <w:szCs w:val="24"/>
                <w:lang w:val="id-ID"/>
              </w:rPr>
              <w:t xml:space="preserve">                                  B</w:t>
            </w:r>
            <w:r>
              <w:rPr>
                <w:szCs w:val="24"/>
              </w:rPr>
              <w:t>ulan</w:t>
            </w:r>
          </w:p>
        </w:tc>
      </w:tr>
      <w:tr w:rsidR="009A7F4C" w:rsidTr="000D70A6">
        <w:trPr>
          <w:trHeight w:hRule="exact" w:val="287"/>
          <w:jc w:val="center"/>
        </w:trPr>
        <w:tc>
          <w:tcPr>
            <w:tcW w:w="2246" w:type="dxa"/>
            <w:vMerge/>
            <w:tcBorders>
              <w:top w:val="single" w:sz="6" w:space="0" w:color="000000"/>
              <w:left w:val="single" w:sz="6" w:space="0" w:color="000000"/>
              <w:bottom w:val="single" w:sz="6" w:space="0" w:color="000000"/>
              <w:right w:val="single" w:sz="6" w:space="0" w:color="000000"/>
            </w:tcBorders>
            <w:vAlign w:val="center"/>
            <w:hideMark/>
          </w:tcPr>
          <w:p w:rsidR="009A7F4C" w:rsidRPr="00C02161" w:rsidRDefault="009A7F4C" w:rsidP="001E4FBD">
            <w:pPr>
              <w:rPr>
                <w:szCs w:val="24"/>
              </w:rPr>
            </w:pPr>
          </w:p>
        </w:tc>
        <w:tc>
          <w:tcPr>
            <w:tcW w:w="1290" w:type="dxa"/>
            <w:gridSpan w:val="4"/>
            <w:tcBorders>
              <w:top w:val="single" w:sz="6" w:space="0" w:color="000000"/>
              <w:left w:val="single" w:sz="6" w:space="0" w:color="000000"/>
              <w:bottom w:val="nil"/>
              <w:right w:val="single" w:sz="6" w:space="0" w:color="000000"/>
            </w:tcBorders>
            <w:shd w:val="clear" w:color="auto" w:fill="C5D9F0"/>
            <w:hideMark/>
          </w:tcPr>
          <w:p w:rsidR="009A7F4C" w:rsidRPr="004E3250" w:rsidRDefault="000D70A6" w:rsidP="001E4FBD">
            <w:pPr>
              <w:spacing w:line="260" w:lineRule="exact"/>
              <w:ind w:left="364"/>
              <w:rPr>
                <w:szCs w:val="24"/>
                <w:lang w:val="id-ID"/>
              </w:rPr>
            </w:pPr>
            <w:r>
              <w:rPr>
                <w:szCs w:val="24"/>
                <w:lang w:val="id-ID"/>
              </w:rPr>
              <w:t>Agustus</w:t>
            </w:r>
          </w:p>
        </w:tc>
        <w:tc>
          <w:tcPr>
            <w:tcW w:w="1276" w:type="dxa"/>
            <w:gridSpan w:val="4"/>
            <w:tcBorders>
              <w:top w:val="single" w:sz="6" w:space="0" w:color="000000"/>
              <w:left w:val="single" w:sz="6" w:space="0" w:color="000000"/>
              <w:bottom w:val="nil"/>
              <w:right w:val="single" w:sz="6" w:space="0" w:color="000000"/>
            </w:tcBorders>
            <w:shd w:val="clear" w:color="auto" w:fill="C5D9F0"/>
          </w:tcPr>
          <w:p w:rsidR="009A7F4C" w:rsidRPr="004E3250" w:rsidRDefault="000D70A6" w:rsidP="004E3250">
            <w:pPr>
              <w:spacing w:line="260" w:lineRule="exact"/>
              <w:ind w:left="150"/>
              <w:rPr>
                <w:szCs w:val="24"/>
                <w:lang w:val="id-ID"/>
              </w:rPr>
            </w:pPr>
            <w:r>
              <w:rPr>
                <w:szCs w:val="24"/>
                <w:lang w:val="id-ID"/>
              </w:rPr>
              <w:t>September</w:t>
            </w:r>
          </w:p>
        </w:tc>
        <w:tc>
          <w:tcPr>
            <w:tcW w:w="1409" w:type="dxa"/>
            <w:gridSpan w:val="4"/>
            <w:tcBorders>
              <w:top w:val="single" w:sz="6" w:space="0" w:color="000000"/>
              <w:left w:val="single" w:sz="6" w:space="0" w:color="000000"/>
              <w:bottom w:val="nil"/>
              <w:right w:val="single" w:sz="6" w:space="0" w:color="000000"/>
            </w:tcBorders>
            <w:shd w:val="clear" w:color="auto" w:fill="C5D9F0"/>
          </w:tcPr>
          <w:p w:rsidR="009A7F4C" w:rsidRPr="004E3250" w:rsidRDefault="000D70A6" w:rsidP="004E3250">
            <w:pPr>
              <w:spacing w:line="260" w:lineRule="exact"/>
              <w:ind w:left="29" w:right="133"/>
              <w:jc w:val="center"/>
              <w:rPr>
                <w:szCs w:val="24"/>
                <w:lang w:val="id-ID"/>
              </w:rPr>
            </w:pPr>
            <w:r>
              <w:rPr>
                <w:spacing w:val="2"/>
                <w:szCs w:val="24"/>
                <w:lang w:val="id-ID"/>
              </w:rPr>
              <w:t>Oktober</w:t>
            </w:r>
          </w:p>
        </w:tc>
        <w:tc>
          <w:tcPr>
            <w:tcW w:w="1276" w:type="dxa"/>
            <w:gridSpan w:val="4"/>
            <w:tcBorders>
              <w:top w:val="single" w:sz="6" w:space="0" w:color="000000"/>
              <w:left w:val="single" w:sz="6" w:space="0" w:color="000000"/>
              <w:bottom w:val="nil"/>
              <w:right w:val="single" w:sz="6" w:space="0" w:color="000000"/>
            </w:tcBorders>
            <w:shd w:val="clear" w:color="auto" w:fill="C5D9F0"/>
          </w:tcPr>
          <w:p w:rsidR="009A7F4C" w:rsidRPr="004E3250" w:rsidRDefault="000D70A6" w:rsidP="004E3250">
            <w:pPr>
              <w:spacing w:line="260" w:lineRule="exact"/>
              <w:ind w:left="102" w:right="134"/>
              <w:jc w:val="center"/>
              <w:rPr>
                <w:szCs w:val="24"/>
                <w:lang w:val="id-ID"/>
              </w:rPr>
            </w:pPr>
            <w:r>
              <w:rPr>
                <w:spacing w:val="2"/>
                <w:szCs w:val="24"/>
                <w:lang w:val="id-ID"/>
              </w:rPr>
              <w:t>Desember</w:t>
            </w:r>
          </w:p>
        </w:tc>
      </w:tr>
      <w:tr w:rsidR="009A7F4C" w:rsidTr="000D70A6">
        <w:trPr>
          <w:trHeight w:hRule="exact" w:val="411"/>
          <w:jc w:val="center"/>
        </w:trPr>
        <w:tc>
          <w:tcPr>
            <w:tcW w:w="2246" w:type="dxa"/>
            <w:vMerge/>
            <w:tcBorders>
              <w:top w:val="single" w:sz="6" w:space="0" w:color="000000"/>
              <w:left w:val="single" w:sz="6" w:space="0" w:color="000000"/>
              <w:bottom w:val="single" w:sz="6" w:space="0" w:color="000000"/>
              <w:right w:val="single" w:sz="6" w:space="0" w:color="000000"/>
            </w:tcBorders>
            <w:vAlign w:val="center"/>
            <w:hideMark/>
          </w:tcPr>
          <w:p w:rsidR="009A7F4C" w:rsidRPr="00C02161" w:rsidRDefault="009A7F4C" w:rsidP="001E4FBD">
            <w:pPr>
              <w:rPr>
                <w:szCs w:val="24"/>
              </w:rPr>
            </w:pPr>
          </w:p>
        </w:tc>
        <w:tc>
          <w:tcPr>
            <w:tcW w:w="280"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1</w:t>
            </w:r>
          </w:p>
        </w:tc>
        <w:tc>
          <w:tcPr>
            <w:tcW w:w="279"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2</w:t>
            </w:r>
          </w:p>
        </w:tc>
        <w:tc>
          <w:tcPr>
            <w:tcW w:w="281"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3</w:t>
            </w:r>
          </w:p>
        </w:tc>
        <w:tc>
          <w:tcPr>
            <w:tcW w:w="450"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4</w:t>
            </w:r>
          </w:p>
        </w:tc>
        <w:tc>
          <w:tcPr>
            <w:tcW w:w="284"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1</w:t>
            </w:r>
          </w:p>
        </w:tc>
        <w:tc>
          <w:tcPr>
            <w:tcW w:w="283"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2</w:t>
            </w:r>
          </w:p>
        </w:tc>
        <w:tc>
          <w:tcPr>
            <w:tcW w:w="284"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3"/>
            </w:pPr>
            <w:r w:rsidRPr="00C02161">
              <w:t>3</w:t>
            </w:r>
          </w:p>
        </w:tc>
        <w:tc>
          <w:tcPr>
            <w:tcW w:w="425"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4</w:t>
            </w:r>
          </w:p>
        </w:tc>
        <w:tc>
          <w:tcPr>
            <w:tcW w:w="425"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1</w:t>
            </w:r>
          </w:p>
        </w:tc>
        <w:tc>
          <w:tcPr>
            <w:tcW w:w="284"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2</w:t>
            </w:r>
          </w:p>
        </w:tc>
        <w:tc>
          <w:tcPr>
            <w:tcW w:w="425"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3</w:t>
            </w:r>
          </w:p>
        </w:tc>
        <w:tc>
          <w:tcPr>
            <w:tcW w:w="275"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4</w:t>
            </w:r>
          </w:p>
        </w:tc>
        <w:tc>
          <w:tcPr>
            <w:tcW w:w="307"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1</w:t>
            </w:r>
          </w:p>
        </w:tc>
        <w:tc>
          <w:tcPr>
            <w:tcW w:w="402"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2</w:t>
            </w:r>
          </w:p>
        </w:tc>
        <w:tc>
          <w:tcPr>
            <w:tcW w:w="282"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3"/>
            </w:pPr>
            <w:r w:rsidRPr="00C02161">
              <w:t>3</w:t>
            </w:r>
          </w:p>
        </w:tc>
        <w:tc>
          <w:tcPr>
            <w:tcW w:w="285" w:type="dxa"/>
            <w:tcBorders>
              <w:top w:val="single" w:sz="6" w:space="0" w:color="000000"/>
              <w:left w:val="single" w:sz="6" w:space="0" w:color="000000"/>
              <w:bottom w:val="single" w:sz="6" w:space="0" w:color="000000"/>
              <w:right w:val="single" w:sz="6" w:space="0" w:color="000000"/>
            </w:tcBorders>
            <w:shd w:val="clear" w:color="auto" w:fill="C5D9F0"/>
            <w:hideMark/>
          </w:tcPr>
          <w:p w:rsidR="009A7F4C" w:rsidRPr="00C02161" w:rsidRDefault="009A7F4C" w:rsidP="001E4FBD">
            <w:pPr>
              <w:spacing w:line="260" w:lineRule="exact"/>
              <w:ind w:left="102"/>
            </w:pPr>
            <w:r w:rsidRPr="00C02161">
              <w:t>4</w:t>
            </w:r>
          </w:p>
        </w:tc>
      </w:tr>
      <w:tr w:rsidR="009A7F4C" w:rsidTr="000D70A6">
        <w:trPr>
          <w:trHeight w:hRule="exact" w:val="528"/>
          <w:jc w:val="center"/>
        </w:trPr>
        <w:tc>
          <w:tcPr>
            <w:tcW w:w="2246" w:type="dxa"/>
            <w:tcBorders>
              <w:top w:val="single" w:sz="6" w:space="0" w:color="000000"/>
              <w:left w:val="single" w:sz="6" w:space="0" w:color="000000"/>
              <w:bottom w:val="single" w:sz="6" w:space="0" w:color="000000"/>
              <w:right w:val="single" w:sz="6" w:space="0" w:color="000000"/>
            </w:tcBorders>
            <w:hideMark/>
          </w:tcPr>
          <w:p w:rsidR="009A7F4C" w:rsidRDefault="009A7F4C" w:rsidP="001E4FBD">
            <w:pPr>
              <w:pStyle w:val="NoSpacing"/>
              <w:rPr>
                <w:rFonts w:ascii="Times New Roman" w:hAnsi="Times New Roman"/>
                <w:sz w:val="24"/>
              </w:rPr>
            </w:pPr>
            <w:r w:rsidRPr="001105C5">
              <w:rPr>
                <w:rFonts w:ascii="Times New Roman" w:hAnsi="Times New Roman"/>
                <w:sz w:val="24"/>
              </w:rPr>
              <w:t>An</w:t>
            </w:r>
            <w:r w:rsidRPr="001105C5">
              <w:rPr>
                <w:rFonts w:ascii="Times New Roman" w:hAnsi="Times New Roman"/>
                <w:spacing w:val="1"/>
                <w:sz w:val="24"/>
              </w:rPr>
              <w:t>a</w:t>
            </w:r>
            <w:r w:rsidRPr="001105C5">
              <w:rPr>
                <w:rFonts w:ascii="Times New Roman" w:hAnsi="Times New Roman"/>
                <w:sz w:val="24"/>
              </w:rPr>
              <w:t>l</w:t>
            </w:r>
            <w:r w:rsidRPr="001105C5">
              <w:rPr>
                <w:rFonts w:ascii="Times New Roman" w:hAnsi="Times New Roman"/>
                <w:spacing w:val="1"/>
                <w:sz w:val="24"/>
              </w:rPr>
              <w:t>i</w:t>
            </w:r>
            <w:r w:rsidRPr="001105C5">
              <w:rPr>
                <w:rFonts w:ascii="Times New Roman" w:hAnsi="Times New Roman"/>
                <w:sz w:val="24"/>
              </w:rPr>
              <w:t>sis</w:t>
            </w:r>
            <w:r w:rsidRPr="001105C5">
              <w:rPr>
                <w:rFonts w:ascii="Times New Roman" w:hAnsi="Times New Roman"/>
                <w:spacing w:val="1"/>
                <w:sz w:val="24"/>
              </w:rPr>
              <w:t xml:space="preserve"> </w:t>
            </w:r>
            <w:r w:rsidRPr="001105C5">
              <w:rPr>
                <w:rFonts w:ascii="Times New Roman" w:hAnsi="Times New Roman"/>
                <w:spacing w:val="-3"/>
                <w:sz w:val="24"/>
              </w:rPr>
              <w:t>K</w:t>
            </w:r>
            <w:r w:rsidRPr="001105C5">
              <w:rPr>
                <w:rFonts w:ascii="Times New Roman" w:hAnsi="Times New Roman"/>
                <w:spacing w:val="1"/>
                <w:sz w:val="24"/>
              </w:rPr>
              <w:t>e</w:t>
            </w:r>
            <w:r w:rsidRPr="001105C5">
              <w:rPr>
                <w:rFonts w:ascii="Times New Roman" w:hAnsi="Times New Roman"/>
                <w:sz w:val="24"/>
              </w:rPr>
              <w:t>butuh</w:t>
            </w:r>
            <w:r w:rsidRPr="001105C5">
              <w:rPr>
                <w:rFonts w:ascii="Times New Roman" w:hAnsi="Times New Roman"/>
                <w:spacing w:val="2"/>
                <w:sz w:val="24"/>
              </w:rPr>
              <w:t>a</w:t>
            </w:r>
            <w:r w:rsidRPr="001105C5">
              <w:rPr>
                <w:rFonts w:ascii="Times New Roman" w:hAnsi="Times New Roman"/>
                <w:sz w:val="24"/>
              </w:rPr>
              <w:t>n</w:t>
            </w:r>
          </w:p>
          <w:p w:rsidR="009A7F4C" w:rsidRPr="001105C5" w:rsidRDefault="009A7F4C" w:rsidP="001E4FBD">
            <w:pPr>
              <w:pStyle w:val="NoSpacing"/>
              <w:rPr>
                <w:rFonts w:ascii="Times New Roman" w:hAnsi="Times New Roman"/>
                <w:sz w:val="24"/>
              </w:rPr>
            </w:pPr>
            <w:r w:rsidRPr="001105C5">
              <w:rPr>
                <w:rFonts w:ascii="Times New Roman" w:hAnsi="Times New Roman"/>
                <w:sz w:val="24"/>
              </w:rPr>
              <w:t>Sistem</w:t>
            </w:r>
          </w:p>
        </w:tc>
        <w:tc>
          <w:tcPr>
            <w:tcW w:w="280"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279"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281"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450"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3"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7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307"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02"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2"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r>
      <w:tr w:rsidR="009A7F4C" w:rsidTr="000D70A6">
        <w:trPr>
          <w:trHeight w:hRule="exact" w:val="578"/>
          <w:jc w:val="center"/>
        </w:trPr>
        <w:tc>
          <w:tcPr>
            <w:tcW w:w="2246" w:type="dxa"/>
            <w:tcBorders>
              <w:top w:val="single" w:sz="6" w:space="0" w:color="000000"/>
              <w:left w:val="single" w:sz="6" w:space="0" w:color="000000"/>
              <w:bottom w:val="single" w:sz="6" w:space="0" w:color="000000"/>
              <w:right w:val="single" w:sz="6" w:space="0" w:color="000000"/>
            </w:tcBorders>
            <w:hideMark/>
          </w:tcPr>
          <w:p w:rsidR="009A7F4C" w:rsidRDefault="009A7F4C" w:rsidP="001E4FBD">
            <w:pPr>
              <w:pStyle w:val="NoSpacing"/>
              <w:rPr>
                <w:rFonts w:ascii="Times New Roman" w:hAnsi="Times New Roman"/>
                <w:sz w:val="24"/>
              </w:rPr>
            </w:pPr>
            <w:r w:rsidRPr="001105C5">
              <w:rPr>
                <w:rFonts w:ascii="Times New Roman" w:hAnsi="Times New Roman"/>
                <w:spacing w:val="-1"/>
                <w:sz w:val="24"/>
              </w:rPr>
              <w:t>P</w:t>
            </w:r>
            <w:r w:rsidRPr="001105C5">
              <w:rPr>
                <w:rFonts w:ascii="Times New Roman" w:hAnsi="Times New Roman"/>
                <w:sz w:val="24"/>
              </w:rPr>
              <w:t>ros</w:t>
            </w:r>
            <w:r w:rsidRPr="001105C5">
              <w:rPr>
                <w:rFonts w:ascii="Times New Roman" w:hAnsi="Times New Roman"/>
                <w:spacing w:val="1"/>
                <w:sz w:val="24"/>
              </w:rPr>
              <w:t>e</w:t>
            </w:r>
            <w:r w:rsidRPr="001105C5">
              <w:rPr>
                <w:rFonts w:ascii="Times New Roman" w:hAnsi="Times New Roman"/>
                <w:sz w:val="24"/>
              </w:rPr>
              <w:t>s</w:t>
            </w:r>
            <w:r w:rsidRPr="001105C5">
              <w:rPr>
                <w:rFonts w:ascii="Times New Roman" w:hAnsi="Times New Roman"/>
                <w:spacing w:val="2"/>
                <w:sz w:val="24"/>
              </w:rPr>
              <w:t xml:space="preserve"> </w:t>
            </w:r>
            <w:r w:rsidRPr="001105C5">
              <w:rPr>
                <w:rFonts w:ascii="Times New Roman" w:hAnsi="Times New Roman"/>
                <w:sz w:val="24"/>
              </w:rPr>
              <w:t>D</w:t>
            </w:r>
            <w:r w:rsidRPr="001105C5">
              <w:rPr>
                <w:rFonts w:ascii="Times New Roman" w:hAnsi="Times New Roman"/>
                <w:spacing w:val="1"/>
                <w:sz w:val="24"/>
              </w:rPr>
              <w:t>e</w:t>
            </w:r>
            <w:r w:rsidRPr="001105C5">
              <w:rPr>
                <w:rFonts w:ascii="Times New Roman" w:hAnsi="Times New Roman"/>
                <w:spacing w:val="-2"/>
                <w:sz w:val="24"/>
              </w:rPr>
              <w:t>s</w:t>
            </w:r>
            <w:r w:rsidRPr="001105C5">
              <w:rPr>
                <w:rFonts w:ascii="Times New Roman" w:hAnsi="Times New Roman"/>
                <w:spacing w:val="1"/>
                <w:sz w:val="24"/>
              </w:rPr>
              <w:t>a</w:t>
            </w:r>
            <w:r w:rsidRPr="001105C5">
              <w:rPr>
                <w:rFonts w:ascii="Times New Roman" w:hAnsi="Times New Roman"/>
                <w:sz w:val="24"/>
              </w:rPr>
              <w:t xml:space="preserve">in </w:t>
            </w:r>
          </w:p>
          <w:p w:rsidR="009A7F4C" w:rsidRPr="001105C5" w:rsidRDefault="009A7F4C" w:rsidP="001E4FBD">
            <w:pPr>
              <w:pStyle w:val="NoSpacing"/>
              <w:rPr>
                <w:rFonts w:ascii="Times New Roman" w:hAnsi="Times New Roman"/>
                <w:sz w:val="24"/>
              </w:rPr>
            </w:pPr>
            <w:r w:rsidRPr="001105C5">
              <w:rPr>
                <w:rFonts w:ascii="Times New Roman" w:hAnsi="Times New Roman"/>
                <w:sz w:val="24"/>
              </w:rPr>
              <w:t>Sistem</w:t>
            </w:r>
          </w:p>
        </w:tc>
        <w:tc>
          <w:tcPr>
            <w:tcW w:w="280"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79"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1"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50"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283"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7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307"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02"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2"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r>
      <w:tr w:rsidR="009A7F4C" w:rsidTr="000D70A6">
        <w:trPr>
          <w:trHeight w:hRule="exact" w:val="416"/>
          <w:jc w:val="center"/>
        </w:trPr>
        <w:tc>
          <w:tcPr>
            <w:tcW w:w="2246" w:type="dxa"/>
            <w:tcBorders>
              <w:top w:val="single" w:sz="6" w:space="0" w:color="000000"/>
              <w:left w:val="single" w:sz="6" w:space="0" w:color="000000"/>
              <w:bottom w:val="single" w:sz="6" w:space="0" w:color="000000"/>
              <w:right w:val="single" w:sz="6" w:space="0" w:color="000000"/>
            </w:tcBorders>
            <w:hideMark/>
          </w:tcPr>
          <w:p w:rsidR="009A7F4C" w:rsidRPr="001105C5" w:rsidRDefault="009A7F4C" w:rsidP="001E4FBD">
            <w:pPr>
              <w:pStyle w:val="NoSpacing"/>
              <w:rPr>
                <w:rFonts w:ascii="Times New Roman" w:hAnsi="Times New Roman"/>
                <w:sz w:val="24"/>
              </w:rPr>
            </w:pPr>
            <w:r w:rsidRPr="001105C5">
              <w:rPr>
                <w:rFonts w:ascii="Times New Roman" w:hAnsi="Times New Roman"/>
                <w:sz w:val="24"/>
              </w:rPr>
              <w:t>Pengkodean</w:t>
            </w:r>
          </w:p>
          <w:p w:rsidR="009A7F4C" w:rsidRPr="001105C5" w:rsidRDefault="009A7F4C" w:rsidP="001E4FBD">
            <w:pPr>
              <w:pStyle w:val="NoSpacing"/>
              <w:rPr>
                <w:rFonts w:ascii="Times New Roman" w:hAnsi="Times New Roman"/>
                <w:sz w:val="24"/>
              </w:rPr>
            </w:pPr>
          </w:p>
        </w:tc>
        <w:tc>
          <w:tcPr>
            <w:tcW w:w="280"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79"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1"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50"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3"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shd w:val="clear" w:color="auto" w:fill="000000"/>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275"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307"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02"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2"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r>
      <w:tr w:rsidR="009A7F4C" w:rsidTr="000D70A6">
        <w:trPr>
          <w:trHeight w:hRule="exact" w:val="437"/>
          <w:jc w:val="center"/>
        </w:trPr>
        <w:tc>
          <w:tcPr>
            <w:tcW w:w="2246" w:type="dxa"/>
            <w:tcBorders>
              <w:top w:val="single" w:sz="6" w:space="0" w:color="000000"/>
              <w:left w:val="single" w:sz="6" w:space="0" w:color="000000"/>
              <w:bottom w:val="single" w:sz="6" w:space="0" w:color="000000"/>
              <w:right w:val="single" w:sz="6" w:space="0" w:color="000000"/>
            </w:tcBorders>
            <w:hideMark/>
          </w:tcPr>
          <w:p w:rsidR="009A7F4C" w:rsidRPr="001105C5" w:rsidRDefault="009A7F4C" w:rsidP="001E4FBD">
            <w:pPr>
              <w:pStyle w:val="NoSpacing"/>
              <w:rPr>
                <w:rFonts w:ascii="Times New Roman" w:hAnsi="Times New Roman"/>
                <w:sz w:val="24"/>
              </w:rPr>
            </w:pPr>
            <w:r w:rsidRPr="001105C5">
              <w:rPr>
                <w:rFonts w:ascii="Times New Roman" w:hAnsi="Times New Roman"/>
                <w:sz w:val="24"/>
              </w:rPr>
              <w:t>Pengujian Sistem</w:t>
            </w:r>
          </w:p>
        </w:tc>
        <w:tc>
          <w:tcPr>
            <w:tcW w:w="280"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79"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1"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50"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3"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7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307"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402"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282"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r>
      <w:tr w:rsidR="009A7F4C" w:rsidTr="000D70A6">
        <w:trPr>
          <w:trHeight w:hRule="exact" w:val="415"/>
          <w:jc w:val="center"/>
        </w:trPr>
        <w:tc>
          <w:tcPr>
            <w:tcW w:w="2246" w:type="dxa"/>
            <w:tcBorders>
              <w:top w:val="single" w:sz="6" w:space="0" w:color="000000"/>
              <w:left w:val="single" w:sz="6" w:space="0" w:color="000000"/>
              <w:bottom w:val="single" w:sz="6" w:space="0" w:color="000000"/>
              <w:right w:val="single" w:sz="6" w:space="0" w:color="000000"/>
            </w:tcBorders>
            <w:hideMark/>
          </w:tcPr>
          <w:p w:rsidR="009A7F4C" w:rsidRPr="001105C5" w:rsidRDefault="009A7F4C" w:rsidP="001E4FBD">
            <w:pPr>
              <w:pStyle w:val="NoSpacing"/>
              <w:rPr>
                <w:rFonts w:ascii="Times New Roman" w:hAnsi="Times New Roman"/>
                <w:sz w:val="24"/>
              </w:rPr>
            </w:pPr>
            <w:r w:rsidRPr="001105C5">
              <w:rPr>
                <w:rFonts w:ascii="Times New Roman" w:hAnsi="Times New Roman"/>
                <w:spacing w:val="-3"/>
                <w:sz w:val="24"/>
              </w:rPr>
              <w:t>I</w:t>
            </w:r>
            <w:r w:rsidRPr="001105C5">
              <w:rPr>
                <w:rFonts w:ascii="Times New Roman" w:hAnsi="Times New Roman"/>
                <w:sz w:val="24"/>
              </w:rPr>
              <w:t>mpe</w:t>
            </w:r>
            <w:r w:rsidRPr="001105C5">
              <w:rPr>
                <w:rFonts w:ascii="Times New Roman" w:hAnsi="Times New Roman"/>
                <w:spacing w:val="2"/>
                <w:sz w:val="24"/>
              </w:rPr>
              <w:t>m</w:t>
            </w:r>
            <w:r w:rsidRPr="001105C5">
              <w:rPr>
                <w:rFonts w:ascii="Times New Roman" w:hAnsi="Times New Roman"/>
                <w:spacing w:val="-1"/>
                <w:sz w:val="24"/>
              </w:rPr>
              <w:t>e</w:t>
            </w:r>
            <w:r w:rsidRPr="001105C5">
              <w:rPr>
                <w:rFonts w:ascii="Times New Roman" w:hAnsi="Times New Roman"/>
                <w:sz w:val="24"/>
              </w:rPr>
              <w:t>ntasi</w:t>
            </w:r>
          </w:p>
        </w:tc>
        <w:tc>
          <w:tcPr>
            <w:tcW w:w="280"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79"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1"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50"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3"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4"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2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75"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307"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402" w:type="dxa"/>
            <w:tcBorders>
              <w:top w:val="single" w:sz="6" w:space="0" w:color="000000"/>
              <w:left w:val="single" w:sz="6" w:space="0" w:color="000000"/>
              <w:bottom w:val="single" w:sz="6" w:space="0" w:color="000000"/>
              <w:right w:val="single" w:sz="6" w:space="0" w:color="000000"/>
            </w:tcBorders>
          </w:tcPr>
          <w:p w:rsidR="009A7F4C" w:rsidRPr="00C02161" w:rsidRDefault="009A7F4C" w:rsidP="001E4FBD"/>
        </w:tc>
        <w:tc>
          <w:tcPr>
            <w:tcW w:w="282"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1E4FBD"/>
        </w:tc>
        <w:tc>
          <w:tcPr>
            <w:tcW w:w="285" w:type="dxa"/>
            <w:tcBorders>
              <w:top w:val="single" w:sz="6" w:space="0" w:color="000000"/>
              <w:left w:val="single" w:sz="6" w:space="0" w:color="000000"/>
              <w:bottom w:val="single" w:sz="6" w:space="0" w:color="000000"/>
              <w:right w:val="single" w:sz="6" w:space="0" w:color="000000"/>
            </w:tcBorders>
            <w:shd w:val="clear" w:color="auto" w:fill="0D0D0D"/>
          </w:tcPr>
          <w:p w:rsidR="009A7F4C" w:rsidRPr="00C02161" w:rsidRDefault="009A7F4C" w:rsidP="004456A9">
            <w:pPr>
              <w:keepNext/>
            </w:pPr>
          </w:p>
        </w:tc>
      </w:tr>
    </w:tbl>
    <w:p w:rsidR="004456A9" w:rsidRDefault="004456A9" w:rsidP="004456A9">
      <w:pPr>
        <w:pStyle w:val="Caption"/>
        <w:spacing w:after="0"/>
        <w:jc w:val="center"/>
        <w:rPr>
          <w:rFonts w:cs="Times New Roman"/>
          <w:i w:val="0"/>
          <w:color w:val="000000" w:themeColor="text1"/>
          <w:sz w:val="24"/>
          <w:szCs w:val="24"/>
        </w:rPr>
      </w:pPr>
      <w:bookmarkStart w:id="29" w:name="_Toc84498780"/>
    </w:p>
    <w:p w:rsidR="00995283" w:rsidRDefault="004456A9" w:rsidP="004456A9">
      <w:pPr>
        <w:pStyle w:val="Caption"/>
        <w:spacing w:after="0"/>
        <w:jc w:val="center"/>
        <w:rPr>
          <w:rFonts w:cs="Times New Roman"/>
          <w:i w:val="0"/>
          <w:color w:val="000000" w:themeColor="text1"/>
          <w:sz w:val="24"/>
          <w:szCs w:val="24"/>
        </w:rPr>
      </w:pPr>
      <w:r w:rsidRPr="004456A9">
        <w:rPr>
          <w:rFonts w:cs="Times New Roman"/>
          <w:i w:val="0"/>
          <w:color w:val="000000" w:themeColor="text1"/>
          <w:sz w:val="24"/>
          <w:szCs w:val="24"/>
        </w:rPr>
        <w:t>Tabel 3.1 Rencana Kegiatan</w:t>
      </w:r>
      <w:bookmarkEnd w:id="29"/>
    </w:p>
    <w:p w:rsidR="004456A9" w:rsidRPr="004456A9" w:rsidRDefault="004456A9" w:rsidP="004456A9"/>
    <w:p w:rsidR="00555E11" w:rsidRPr="00041C4E" w:rsidRDefault="00041C4E" w:rsidP="00041C4E">
      <w:pPr>
        <w:pStyle w:val="Heading2"/>
        <w:rPr>
          <w:lang w:val="id-ID"/>
        </w:rPr>
      </w:pPr>
      <w:bookmarkStart w:id="30" w:name="_Toc76245554"/>
      <w:r>
        <w:rPr>
          <w:lang w:val="id-ID"/>
        </w:rPr>
        <w:t xml:space="preserve">3.3 </w:t>
      </w:r>
      <w:r w:rsidR="00995283">
        <w:rPr>
          <w:lang w:val="id-ID"/>
        </w:rPr>
        <w:t>Teknik Pengumpulan data</w:t>
      </w:r>
      <w:r w:rsidR="00555E11" w:rsidRPr="00041C4E">
        <w:rPr>
          <w:lang w:val="id-ID"/>
        </w:rPr>
        <w:t>.</w:t>
      </w:r>
      <w:bookmarkEnd w:id="30"/>
    </w:p>
    <w:p w:rsidR="00126F62" w:rsidRDefault="00126F62" w:rsidP="00126F62">
      <w:pPr>
        <w:pStyle w:val="BodyText"/>
        <w:spacing w:before="135" w:line="360" w:lineRule="auto"/>
        <w:ind w:right="120" w:firstLine="567"/>
        <w:jc w:val="both"/>
        <w:rPr>
          <w:lang w:val="id-ID"/>
        </w:rPr>
      </w:pPr>
      <w:r>
        <w:rPr>
          <w:lang w:val="id-ID"/>
        </w:rPr>
        <w:t>Teknik pengumpulan data yang dilakukan dalam membangun sistem dalam penelitian ini adalah sebagai berikut:</w:t>
      </w:r>
    </w:p>
    <w:p w:rsidR="00180333" w:rsidRPr="00180333" w:rsidRDefault="00126F62" w:rsidP="00A50570">
      <w:pPr>
        <w:pStyle w:val="ListParagraph"/>
        <w:widowControl w:val="0"/>
        <w:numPr>
          <w:ilvl w:val="0"/>
          <w:numId w:val="20"/>
        </w:numPr>
        <w:autoSpaceDE w:val="0"/>
        <w:autoSpaceDN w:val="0"/>
        <w:ind w:left="567"/>
        <w:contextualSpacing w:val="0"/>
        <w:rPr>
          <w:lang w:val="id-ID"/>
        </w:rPr>
      </w:pPr>
      <w:r>
        <w:rPr>
          <w:lang w:val="id-ID"/>
        </w:rPr>
        <w:t>Pengamatan</w:t>
      </w:r>
      <w:r>
        <w:rPr>
          <w:spacing w:val="-1"/>
          <w:lang w:val="id-ID"/>
        </w:rPr>
        <w:t xml:space="preserve"> </w:t>
      </w:r>
      <w:r>
        <w:rPr>
          <w:lang w:val="id-ID"/>
        </w:rPr>
        <w:t>(</w:t>
      </w:r>
      <w:r>
        <w:rPr>
          <w:i/>
          <w:lang w:val="id-ID"/>
        </w:rPr>
        <w:t>Observasi</w:t>
      </w:r>
      <w:r>
        <w:rPr>
          <w:lang w:val="id-ID"/>
        </w:rPr>
        <w:t>)</w:t>
      </w:r>
      <w:r w:rsidR="00D9437E" w:rsidRPr="00D9437E">
        <w:rPr>
          <w:noProof/>
        </w:rPr>
        <w:t xml:space="preserve"> </w:t>
      </w:r>
    </w:p>
    <w:p w:rsidR="00180333" w:rsidRPr="00180333" w:rsidRDefault="00180333" w:rsidP="00B775E6">
      <w:pPr>
        <w:pStyle w:val="ListParagraph"/>
        <w:widowControl w:val="0"/>
        <w:autoSpaceDE w:val="0"/>
        <w:autoSpaceDN w:val="0"/>
        <w:ind w:left="0"/>
        <w:contextualSpacing w:val="0"/>
        <w:rPr>
          <w:lang w:val="id-ID"/>
        </w:rPr>
      </w:pPr>
      <w:r>
        <w:rPr>
          <w:lang w:val="id-ID"/>
        </w:rPr>
        <w:tab/>
      </w:r>
      <w:r w:rsidRPr="00180333">
        <w:rPr>
          <w:lang w:val="id-ID"/>
        </w:rPr>
        <w:t xml:space="preserve">Pada observasi yang dilakukan, penulis mengamati secara langsung bagaimana proses pengelolaan data tahanan, proses melakukan </w:t>
      </w:r>
      <w:r w:rsidRPr="00180333">
        <w:rPr>
          <w:i/>
          <w:lang w:val="id-ID"/>
        </w:rPr>
        <w:t xml:space="preserve">assessment </w:t>
      </w:r>
      <w:r w:rsidRPr="00180333">
        <w:rPr>
          <w:lang w:val="id-ID"/>
        </w:rPr>
        <w:t xml:space="preserve">risiko tahanan dan </w:t>
      </w:r>
      <w:r w:rsidRPr="00180333">
        <w:rPr>
          <w:lang w:val="id-ID"/>
        </w:rPr>
        <w:lastRenderedPageBreak/>
        <w:t xml:space="preserve">pengolahan hasil </w:t>
      </w:r>
      <w:r w:rsidRPr="00180333">
        <w:rPr>
          <w:i/>
          <w:lang w:val="id-ID"/>
        </w:rPr>
        <w:t xml:space="preserve">assessment </w:t>
      </w:r>
      <w:r w:rsidRPr="00180333">
        <w:rPr>
          <w:lang w:val="id-ID"/>
        </w:rPr>
        <w:t xml:space="preserve">risiko tahanan yang dilakukan oleh pegawai di Lembaga Pemasyarakatan Kelas </w:t>
      </w:r>
      <w:r w:rsidRPr="00B775E6">
        <w:rPr>
          <w:lang w:val="id-ID"/>
        </w:rPr>
        <w:t>IIB</w:t>
      </w:r>
      <w:r w:rsidR="00B775E6">
        <w:rPr>
          <w:lang w:val="id-ID"/>
        </w:rPr>
        <w:t xml:space="preserve"> </w:t>
      </w:r>
      <w:r w:rsidR="00B775E6" w:rsidRPr="00B775E6">
        <w:t>Kolaka</w:t>
      </w:r>
      <w:r w:rsidRPr="00180333">
        <w:rPr>
          <w:lang w:val="id-ID"/>
        </w:rPr>
        <w:t xml:space="preserve">. Hasil yang didapat dari observasi yang dilakukan yaitu sebuah form </w:t>
      </w:r>
      <w:r w:rsidRPr="00180333">
        <w:rPr>
          <w:i/>
          <w:lang w:val="id-ID"/>
        </w:rPr>
        <w:t xml:space="preserve">assessment </w:t>
      </w:r>
      <w:r w:rsidRPr="00180333">
        <w:rPr>
          <w:lang w:val="id-ID"/>
        </w:rPr>
        <w:t xml:space="preserve">risiko tahanan yang akan digunakan pada proses </w:t>
      </w:r>
      <w:r w:rsidRPr="00180333">
        <w:rPr>
          <w:i/>
          <w:lang w:val="id-ID"/>
        </w:rPr>
        <w:t xml:space="preserve">assessment </w:t>
      </w:r>
      <w:r w:rsidRPr="00180333">
        <w:rPr>
          <w:lang w:val="id-ID"/>
        </w:rPr>
        <w:t>risiko tahanan.</w:t>
      </w:r>
    </w:p>
    <w:p w:rsidR="00180333" w:rsidRDefault="00126F62" w:rsidP="00A50570">
      <w:pPr>
        <w:pStyle w:val="ListParagraph"/>
        <w:widowControl w:val="0"/>
        <w:numPr>
          <w:ilvl w:val="0"/>
          <w:numId w:val="20"/>
        </w:numPr>
        <w:autoSpaceDE w:val="0"/>
        <w:autoSpaceDN w:val="0"/>
        <w:spacing w:before="1"/>
        <w:ind w:left="567"/>
        <w:contextualSpacing w:val="0"/>
        <w:rPr>
          <w:lang w:val="id-ID"/>
        </w:rPr>
      </w:pPr>
      <w:r>
        <w:rPr>
          <w:spacing w:val="-2"/>
          <w:lang w:val="id-ID"/>
        </w:rPr>
        <w:t xml:space="preserve">Wawancara  </w:t>
      </w:r>
      <w:r>
        <w:rPr>
          <w:lang w:val="id-ID"/>
        </w:rPr>
        <w:t>(</w:t>
      </w:r>
      <w:r>
        <w:rPr>
          <w:i/>
          <w:lang w:val="id-ID"/>
        </w:rPr>
        <w:t>interview</w:t>
      </w:r>
      <w:r>
        <w:rPr>
          <w:lang w:val="id-ID"/>
        </w:rPr>
        <w:t>)</w:t>
      </w:r>
    </w:p>
    <w:p w:rsidR="00180333" w:rsidRDefault="00B775E6" w:rsidP="00D071D3">
      <w:pPr>
        <w:pStyle w:val="ListParagraph"/>
        <w:widowControl w:val="0"/>
        <w:autoSpaceDE w:val="0"/>
        <w:autoSpaceDN w:val="0"/>
        <w:spacing w:before="1"/>
        <w:ind w:left="0"/>
        <w:contextualSpacing w:val="0"/>
        <w:rPr>
          <w:lang w:val="id-ID"/>
        </w:rPr>
      </w:pPr>
      <w:r>
        <w:rPr>
          <w:lang w:val="id-ID"/>
        </w:rPr>
        <w:tab/>
      </w:r>
      <w:r w:rsidR="00823D4B" w:rsidRPr="00180333">
        <w:rPr>
          <w:lang w:val="id-ID"/>
        </w:rPr>
        <w:t>Pada wawancara yang dilakukan di Lembaga</w:t>
      </w:r>
      <w:r w:rsidR="00823D4B">
        <w:rPr>
          <w:lang w:val="id-ID"/>
        </w:rPr>
        <w:t xml:space="preserve"> Pemasyarakatan Kelas IIB Kolaka dengan bapak </w:t>
      </w:r>
      <w:r w:rsidR="00BC4C0D">
        <w:rPr>
          <w:lang w:val="id-ID"/>
        </w:rPr>
        <w:t xml:space="preserve">Tutut Jemi Setiawan, A.Md.IP.,S.H.,M.Si selaku kepala rutan  </w:t>
      </w:r>
      <w:r w:rsidR="00823D4B">
        <w:rPr>
          <w:lang w:val="id"/>
        </w:rPr>
        <w:t xml:space="preserve">Lapas kelas </w:t>
      </w:r>
      <w:r w:rsidR="00823D4B">
        <w:rPr>
          <w:lang w:val="id-ID"/>
        </w:rPr>
        <w:t>IIB Kolaka,</w:t>
      </w:r>
      <w:r w:rsidR="00D071D3">
        <w:rPr>
          <w:spacing w:val="-8"/>
          <w:lang w:val="id-ID"/>
        </w:rPr>
        <w:t xml:space="preserve"> </w:t>
      </w:r>
      <w:r w:rsidR="00823D4B">
        <w:rPr>
          <w:lang w:val="id-ID"/>
        </w:rPr>
        <w:t>d</w:t>
      </w:r>
      <w:r w:rsidR="00180333" w:rsidRPr="00D071D3">
        <w:rPr>
          <w:lang w:val="id-ID"/>
        </w:rPr>
        <w:t>i</w:t>
      </w:r>
      <w:r w:rsidR="00180333" w:rsidRPr="00180333">
        <w:rPr>
          <w:lang w:val="id-ID"/>
        </w:rPr>
        <w:t xml:space="preserve">jelaskan tentang proses </w:t>
      </w:r>
      <w:r w:rsidR="00180333" w:rsidRPr="00180333">
        <w:rPr>
          <w:i/>
          <w:lang w:val="id-ID"/>
        </w:rPr>
        <w:t xml:space="preserve">assessment </w:t>
      </w:r>
      <w:r w:rsidR="00180333" w:rsidRPr="00180333">
        <w:rPr>
          <w:lang w:val="id-ID"/>
        </w:rPr>
        <w:t>risiko tahanan</w:t>
      </w:r>
      <w:r w:rsidR="00063196">
        <w:rPr>
          <w:lang w:val="id-ID"/>
        </w:rPr>
        <w:t xml:space="preserve"> masih dilakukan secara manual.</w:t>
      </w:r>
      <w:r w:rsidR="00823D4B" w:rsidRPr="00823D4B">
        <w:t xml:space="preserve"> </w:t>
      </w:r>
      <w:r w:rsidR="00823D4B">
        <w:t xml:space="preserve">Proses yang cukup lama dengan jumlah pegawai terlatih yang sedikit menjadi penghambat dalam melakukan proses </w:t>
      </w:r>
      <w:r w:rsidR="00823D4B">
        <w:rPr>
          <w:i/>
        </w:rPr>
        <w:t xml:space="preserve">assessment </w:t>
      </w:r>
      <w:r w:rsidR="00823D4B">
        <w:t>risiko tahanan yang harus dilakukan sesegera mungkin</w:t>
      </w:r>
      <w:r w:rsidR="00823D4B">
        <w:rPr>
          <w:lang w:val="id-ID"/>
        </w:rPr>
        <w:t>,</w:t>
      </w:r>
      <w:r w:rsidR="00063196">
        <w:rPr>
          <w:lang w:val="id-ID"/>
        </w:rPr>
        <w:t xml:space="preserve"> </w:t>
      </w:r>
      <w:r w:rsidR="00823D4B">
        <w:rPr>
          <w:lang w:val="id-ID"/>
        </w:rPr>
        <w:t>d</w:t>
      </w:r>
      <w:r w:rsidR="00180333" w:rsidRPr="00180333">
        <w:rPr>
          <w:lang w:val="id-ID"/>
        </w:rPr>
        <w:t xml:space="preserve">engan menggunakan sistem manual untuk melakukan </w:t>
      </w:r>
      <w:r w:rsidR="00180333" w:rsidRPr="00180333">
        <w:rPr>
          <w:i/>
          <w:lang w:val="id-ID"/>
        </w:rPr>
        <w:t xml:space="preserve">assessment </w:t>
      </w:r>
      <w:r w:rsidR="00180333" w:rsidRPr="00180333">
        <w:rPr>
          <w:lang w:val="id-ID"/>
        </w:rPr>
        <w:t>risiko terhadap tahanan menjadikan proses nya lebih lama, beresiko terjadi kesalahan inputan nilai dan harus</w:t>
      </w:r>
      <w:r w:rsidR="00180333" w:rsidRPr="00180333">
        <w:rPr>
          <w:spacing w:val="-35"/>
          <w:lang w:val="id-ID"/>
        </w:rPr>
        <w:t xml:space="preserve"> </w:t>
      </w:r>
      <w:r w:rsidR="00180333" w:rsidRPr="00180333">
        <w:rPr>
          <w:lang w:val="id-ID"/>
        </w:rPr>
        <w:t>dilakukan penghitungan</w:t>
      </w:r>
      <w:r w:rsidR="00180333" w:rsidRPr="00180333">
        <w:rPr>
          <w:spacing w:val="-6"/>
          <w:lang w:val="id-ID"/>
        </w:rPr>
        <w:t xml:space="preserve"> </w:t>
      </w:r>
      <w:r w:rsidR="00180333" w:rsidRPr="00180333">
        <w:rPr>
          <w:lang w:val="id-ID"/>
        </w:rPr>
        <w:t>kembali</w:t>
      </w:r>
      <w:r w:rsidR="00180333" w:rsidRPr="00180333">
        <w:rPr>
          <w:spacing w:val="-6"/>
          <w:lang w:val="id-ID"/>
        </w:rPr>
        <w:t xml:space="preserve"> </w:t>
      </w:r>
      <w:r w:rsidR="00180333" w:rsidRPr="00180333">
        <w:rPr>
          <w:lang w:val="id-ID"/>
        </w:rPr>
        <w:t>untuk</w:t>
      </w:r>
      <w:r w:rsidR="00180333" w:rsidRPr="00180333">
        <w:rPr>
          <w:spacing w:val="-6"/>
          <w:lang w:val="id-ID"/>
        </w:rPr>
        <w:t xml:space="preserve"> </w:t>
      </w:r>
      <w:r w:rsidR="00180333" w:rsidRPr="00180333">
        <w:rPr>
          <w:lang w:val="id-ID"/>
        </w:rPr>
        <w:t>memastikan</w:t>
      </w:r>
      <w:r w:rsidR="00180333" w:rsidRPr="00180333">
        <w:rPr>
          <w:spacing w:val="-6"/>
          <w:lang w:val="id-ID"/>
        </w:rPr>
        <w:t xml:space="preserve"> </w:t>
      </w:r>
      <w:r w:rsidR="00180333" w:rsidRPr="00180333">
        <w:rPr>
          <w:lang w:val="id-ID"/>
        </w:rPr>
        <w:t>apakah</w:t>
      </w:r>
      <w:r w:rsidR="00180333" w:rsidRPr="00180333">
        <w:rPr>
          <w:spacing w:val="-4"/>
          <w:lang w:val="id-ID"/>
        </w:rPr>
        <w:t xml:space="preserve"> </w:t>
      </w:r>
      <w:r w:rsidR="00180333" w:rsidRPr="00180333">
        <w:rPr>
          <w:lang w:val="id-ID"/>
        </w:rPr>
        <w:t>hasil</w:t>
      </w:r>
      <w:r w:rsidR="00180333" w:rsidRPr="00180333">
        <w:rPr>
          <w:spacing w:val="-5"/>
          <w:lang w:val="id-ID"/>
        </w:rPr>
        <w:t xml:space="preserve"> </w:t>
      </w:r>
      <w:r w:rsidR="00180333" w:rsidRPr="00180333">
        <w:rPr>
          <w:lang w:val="id-ID"/>
        </w:rPr>
        <w:t>yang</w:t>
      </w:r>
      <w:r w:rsidR="00180333" w:rsidRPr="00180333">
        <w:rPr>
          <w:spacing w:val="-6"/>
          <w:lang w:val="id-ID"/>
        </w:rPr>
        <w:t xml:space="preserve"> </w:t>
      </w:r>
      <w:r w:rsidR="00180333" w:rsidRPr="00180333">
        <w:rPr>
          <w:lang w:val="id-ID"/>
        </w:rPr>
        <w:t>diperoleh</w:t>
      </w:r>
      <w:r w:rsidR="00180333" w:rsidRPr="00180333">
        <w:rPr>
          <w:spacing w:val="-7"/>
          <w:lang w:val="id-ID"/>
        </w:rPr>
        <w:t xml:space="preserve"> </w:t>
      </w:r>
      <w:r w:rsidR="00180333" w:rsidRPr="00180333">
        <w:rPr>
          <w:lang w:val="id-ID"/>
        </w:rPr>
        <w:t>sudah sesuai atau</w:t>
      </w:r>
      <w:r w:rsidR="00180333" w:rsidRPr="00180333">
        <w:rPr>
          <w:spacing w:val="-14"/>
          <w:lang w:val="id-ID"/>
        </w:rPr>
        <w:t xml:space="preserve"> </w:t>
      </w:r>
      <w:r w:rsidR="00180333" w:rsidRPr="00180333">
        <w:rPr>
          <w:lang w:val="id-ID"/>
        </w:rPr>
        <w:t>tidak.</w:t>
      </w:r>
      <w:r w:rsidR="00180333" w:rsidRPr="00180333">
        <w:rPr>
          <w:spacing w:val="-12"/>
          <w:lang w:val="id-ID"/>
        </w:rPr>
        <w:t xml:space="preserve"> </w:t>
      </w:r>
      <w:r w:rsidR="00180333" w:rsidRPr="00180333">
        <w:rPr>
          <w:lang w:val="id-ID"/>
        </w:rPr>
        <w:t>Penulis</w:t>
      </w:r>
      <w:r w:rsidR="00180333" w:rsidRPr="00180333">
        <w:rPr>
          <w:spacing w:val="-12"/>
          <w:lang w:val="id-ID"/>
        </w:rPr>
        <w:t xml:space="preserve"> </w:t>
      </w:r>
      <w:r w:rsidR="00180333" w:rsidRPr="00180333">
        <w:rPr>
          <w:lang w:val="id-ID"/>
        </w:rPr>
        <w:t>menawarkan</w:t>
      </w:r>
      <w:r w:rsidR="00180333" w:rsidRPr="00180333">
        <w:rPr>
          <w:spacing w:val="-13"/>
          <w:lang w:val="id-ID"/>
        </w:rPr>
        <w:t xml:space="preserve"> </w:t>
      </w:r>
      <w:r w:rsidR="00180333" w:rsidRPr="00180333">
        <w:rPr>
          <w:lang w:val="id-ID"/>
        </w:rPr>
        <w:t>untuk</w:t>
      </w:r>
      <w:r w:rsidR="00180333" w:rsidRPr="00180333">
        <w:rPr>
          <w:spacing w:val="-12"/>
          <w:lang w:val="id-ID"/>
        </w:rPr>
        <w:t xml:space="preserve"> </w:t>
      </w:r>
      <w:r w:rsidR="00180333" w:rsidRPr="00180333">
        <w:rPr>
          <w:lang w:val="id-ID"/>
        </w:rPr>
        <w:t>melakukan</w:t>
      </w:r>
      <w:r w:rsidR="00180333" w:rsidRPr="00180333">
        <w:rPr>
          <w:spacing w:val="-11"/>
          <w:lang w:val="id-ID"/>
        </w:rPr>
        <w:t xml:space="preserve"> </w:t>
      </w:r>
      <w:r w:rsidR="00180333" w:rsidRPr="00180333">
        <w:rPr>
          <w:lang w:val="id-ID"/>
        </w:rPr>
        <w:t>penelitian</w:t>
      </w:r>
      <w:r w:rsidR="00180333" w:rsidRPr="00180333">
        <w:rPr>
          <w:spacing w:val="-10"/>
          <w:lang w:val="id-ID"/>
        </w:rPr>
        <w:t xml:space="preserve"> </w:t>
      </w:r>
      <w:r w:rsidR="00180333" w:rsidRPr="00180333">
        <w:rPr>
          <w:lang w:val="id-ID"/>
        </w:rPr>
        <w:t>pengembangan</w:t>
      </w:r>
      <w:r w:rsidR="00180333" w:rsidRPr="00180333">
        <w:rPr>
          <w:spacing w:val="-11"/>
          <w:lang w:val="id-ID"/>
        </w:rPr>
        <w:t xml:space="preserve"> </w:t>
      </w:r>
      <w:r w:rsidR="00180333" w:rsidRPr="00180333">
        <w:rPr>
          <w:lang w:val="id-ID"/>
        </w:rPr>
        <w:t xml:space="preserve">sebuah sistem informasi yang dapat membantu </w:t>
      </w:r>
      <w:r>
        <w:rPr>
          <w:lang w:val="id-ID"/>
        </w:rPr>
        <w:t xml:space="preserve">penegelompokan </w:t>
      </w:r>
      <w:r w:rsidR="00180333" w:rsidRPr="00180333">
        <w:rPr>
          <w:lang w:val="id-ID"/>
        </w:rPr>
        <w:t xml:space="preserve">tahanan </w:t>
      </w:r>
      <w:r>
        <w:rPr>
          <w:lang w:val="id-ID"/>
        </w:rPr>
        <w:t xml:space="preserve">seperti </w:t>
      </w:r>
      <w:r w:rsidR="00180333" w:rsidRPr="00180333">
        <w:rPr>
          <w:lang w:val="id-ID"/>
        </w:rPr>
        <w:t>tingkat risiko rendah, menengah, atau tinggi sehingga dapat menghasilkan perhitungan dan informasi yang sesuai dengan pedoman</w:t>
      </w:r>
      <w:r w:rsidR="00180333" w:rsidRPr="00180333">
        <w:rPr>
          <w:spacing w:val="-1"/>
          <w:lang w:val="id-ID"/>
        </w:rPr>
        <w:t xml:space="preserve"> </w:t>
      </w:r>
      <w:r w:rsidR="00180333" w:rsidRPr="00180333">
        <w:rPr>
          <w:i/>
          <w:lang w:val="id-ID"/>
        </w:rPr>
        <w:t>assessment</w:t>
      </w:r>
      <w:r w:rsidR="00D071D3">
        <w:rPr>
          <w:lang w:val="id-ID"/>
        </w:rPr>
        <w:t>.</w:t>
      </w:r>
    </w:p>
    <w:p w:rsidR="00AA5F3E" w:rsidRPr="00AA5F3E" w:rsidRDefault="00AA5F3E" w:rsidP="00A50570">
      <w:pPr>
        <w:pStyle w:val="ListParagraph"/>
        <w:widowControl w:val="0"/>
        <w:numPr>
          <w:ilvl w:val="0"/>
          <w:numId w:val="20"/>
        </w:numPr>
        <w:autoSpaceDE w:val="0"/>
        <w:autoSpaceDN w:val="0"/>
        <w:ind w:left="567"/>
        <w:rPr>
          <w:lang w:val="id-ID"/>
        </w:rPr>
      </w:pPr>
      <w:r w:rsidRPr="00AA5F3E">
        <w:rPr>
          <w:lang w:val="id-ID"/>
        </w:rPr>
        <w:t>Studi Pustaka</w:t>
      </w:r>
      <w:r w:rsidRPr="00AA5F3E">
        <w:rPr>
          <w:spacing w:val="-3"/>
          <w:lang w:val="id-ID"/>
        </w:rPr>
        <w:t xml:space="preserve"> </w:t>
      </w:r>
      <w:r w:rsidRPr="00AA5F3E">
        <w:rPr>
          <w:lang w:val="id-ID"/>
        </w:rPr>
        <w:t>(</w:t>
      </w:r>
      <w:r w:rsidRPr="00AA5F3E">
        <w:rPr>
          <w:i/>
          <w:lang w:val="id-ID"/>
        </w:rPr>
        <w:t>Literature)</w:t>
      </w:r>
    </w:p>
    <w:p w:rsidR="00A02291" w:rsidRDefault="00AA5F3E" w:rsidP="00063196">
      <w:pPr>
        <w:pStyle w:val="BodyText"/>
        <w:spacing w:line="360" w:lineRule="auto"/>
        <w:ind w:right="119" w:firstLine="567"/>
        <w:jc w:val="both"/>
        <w:rPr>
          <w:lang w:val="id-ID"/>
        </w:rPr>
      </w:pPr>
      <w:r>
        <w:rPr>
          <w:lang w:val="id-ID"/>
        </w:rPr>
        <w:t>Dilakukan</w:t>
      </w:r>
      <w:r>
        <w:rPr>
          <w:spacing w:val="-11"/>
          <w:lang w:val="id-ID"/>
        </w:rPr>
        <w:t xml:space="preserve"> </w:t>
      </w:r>
      <w:r>
        <w:rPr>
          <w:lang w:val="id-ID"/>
        </w:rPr>
        <w:t>dengan</w:t>
      </w:r>
      <w:r>
        <w:rPr>
          <w:spacing w:val="-11"/>
          <w:lang w:val="id-ID"/>
        </w:rPr>
        <w:t xml:space="preserve"> </w:t>
      </w:r>
      <w:r>
        <w:rPr>
          <w:lang w:val="id-ID"/>
        </w:rPr>
        <w:t>cara</w:t>
      </w:r>
      <w:r>
        <w:rPr>
          <w:spacing w:val="-12"/>
          <w:lang w:val="id-ID"/>
        </w:rPr>
        <w:t xml:space="preserve"> </w:t>
      </w:r>
      <w:r>
        <w:rPr>
          <w:lang w:val="id-ID"/>
        </w:rPr>
        <w:t>membaca</w:t>
      </w:r>
      <w:r>
        <w:rPr>
          <w:spacing w:val="-10"/>
          <w:lang w:val="id-ID"/>
        </w:rPr>
        <w:t xml:space="preserve"> </w:t>
      </w:r>
      <w:r>
        <w:rPr>
          <w:lang w:val="id-ID"/>
        </w:rPr>
        <w:t>berbagai</w:t>
      </w:r>
      <w:r>
        <w:rPr>
          <w:spacing w:val="-11"/>
          <w:lang w:val="id-ID"/>
        </w:rPr>
        <w:t xml:space="preserve"> </w:t>
      </w:r>
      <w:r>
        <w:rPr>
          <w:lang w:val="id-ID"/>
        </w:rPr>
        <w:t>literatur,</w:t>
      </w:r>
      <w:r>
        <w:rPr>
          <w:spacing w:val="-10"/>
          <w:lang w:val="id-ID"/>
        </w:rPr>
        <w:t xml:space="preserve"> </w:t>
      </w:r>
      <w:r>
        <w:rPr>
          <w:lang w:val="id-ID"/>
        </w:rPr>
        <w:t>bahan-bahan</w:t>
      </w:r>
      <w:r>
        <w:rPr>
          <w:spacing w:val="-11"/>
          <w:lang w:val="id-ID"/>
        </w:rPr>
        <w:t xml:space="preserve"> </w:t>
      </w:r>
      <w:r>
        <w:rPr>
          <w:lang w:val="id-ID"/>
        </w:rPr>
        <w:t>terbitan</w:t>
      </w:r>
      <w:r>
        <w:rPr>
          <w:spacing w:val="-11"/>
          <w:lang w:val="id-ID"/>
        </w:rPr>
        <w:t xml:space="preserve"> </w:t>
      </w:r>
      <w:r>
        <w:rPr>
          <w:lang w:val="id-ID"/>
        </w:rPr>
        <w:t>dan publikasi yang diterbitkan oleh berbagai pihak yang ada hubungannya dengan penelitian</w:t>
      </w:r>
      <w:r>
        <w:rPr>
          <w:spacing w:val="-1"/>
          <w:lang w:val="id-ID"/>
        </w:rPr>
        <w:t xml:space="preserve"> </w:t>
      </w:r>
      <w:r>
        <w:rPr>
          <w:lang w:val="id-ID"/>
        </w:rPr>
        <w:t>ini.</w:t>
      </w:r>
    </w:p>
    <w:p w:rsidR="00A02291" w:rsidRDefault="00A02291" w:rsidP="00126F62">
      <w:pPr>
        <w:widowControl w:val="0"/>
        <w:autoSpaceDE w:val="0"/>
        <w:autoSpaceDN w:val="0"/>
        <w:spacing w:before="1"/>
        <w:ind w:firstLine="567"/>
        <w:rPr>
          <w:lang w:val="id-ID"/>
        </w:rPr>
      </w:pPr>
    </w:p>
    <w:p w:rsidR="00AA5F3E" w:rsidRDefault="001000BA" w:rsidP="00A50570">
      <w:pPr>
        <w:pStyle w:val="Heading2"/>
        <w:numPr>
          <w:ilvl w:val="1"/>
          <w:numId w:val="22"/>
        </w:numPr>
        <w:ind w:left="567" w:hanging="567"/>
        <w:rPr>
          <w:lang w:val="id-ID"/>
        </w:rPr>
      </w:pPr>
      <w:bookmarkStart w:id="31" w:name="_Toc76245555"/>
      <w:r>
        <w:rPr>
          <w:lang w:val="id-ID"/>
        </w:rPr>
        <w:t>L</w:t>
      </w:r>
      <w:r w:rsidR="00AA5F3E" w:rsidRPr="00AA5F3E">
        <w:rPr>
          <w:lang w:val="id-ID"/>
        </w:rPr>
        <w:t>angkah-langkah penelitian</w:t>
      </w:r>
      <w:bookmarkEnd w:id="31"/>
      <w:r w:rsidR="00AA5F3E" w:rsidRPr="00AA5F3E">
        <w:rPr>
          <w:lang w:val="id-ID"/>
        </w:rPr>
        <w:t xml:space="preserve"> </w:t>
      </w:r>
    </w:p>
    <w:p w:rsidR="00AA5F3E" w:rsidRDefault="00862407" w:rsidP="004B2327">
      <w:pPr>
        <w:pStyle w:val="Heading3"/>
        <w:spacing w:before="0"/>
        <w:rPr>
          <w:rFonts w:ascii="Times New Roman" w:hAnsi="Times New Roman" w:cs="Times New Roman"/>
          <w:b/>
          <w:color w:val="000000" w:themeColor="text1"/>
          <w:lang w:val="id-ID"/>
        </w:rPr>
      </w:pPr>
      <w:r w:rsidRPr="00862407">
        <w:rPr>
          <w:rFonts w:ascii="Times New Roman" w:hAnsi="Times New Roman" w:cs="Times New Roman"/>
          <w:b/>
          <w:color w:val="000000" w:themeColor="text1"/>
          <w:lang w:val="id-ID"/>
        </w:rPr>
        <w:t xml:space="preserve">3.4.1 </w:t>
      </w:r>
      <w:bookmarkStart w:id="32" w:name="_Toc76245556"/>
      <w:r w:rsidR="00AA5F3E" w:rsidRPr="00862407">
        <w:rPr>
          <w:rFonts w:ascii="Times New Roman" w:hAnsi="Times New Roman" w:cs="Times New Roman"/>
          <w:b/>
          <w:color w:val="000000" w:themeColor="text1"/>
          <w:lang w:val="id-ID"/>
        </w:rPr>
        <w:t>Analisis kebutuhan</w:t>
      </w:r>
      <w:bookmarkEnd w:id="32"/>
    </w:p>
    <w:p w:rsidR="00AA5F3E" w:rsidRDefault="00AA5F3E" w:rsidP="00A50570">
      <w:pPr>
        <w:pStyle w:val="ListParagraph"/>
        <w:numPr>
          <w:ilvl w:val="1"/>
          <w:numId w:val="12"/>
        </w:numPr>
        <w:ind w:left="567" w:hanging="567"/>
        <w:rPr>
          <w:b/>
          <w:lang w:val="id-ID"/>
        </w:rPr>
      </w:pPr>
      <w:r w:rsidRPr="00AA5F3E">
        <w:rPr>
          <w:b/>
          <w:lang w:val="id-ID"/>
        </w:rPr>
        <w:t>A</w:t>
      </w:r>
      <w:r>
        <w:rPr>
          <w:b/>
          <w:lang w:val="id-ID"/>
        </w:rPr>
        <w:t>nalisa</w:t>
      </w:r>
      <w:r w:rsidRPr="00AA5F3E">
        <w:rPr>
          <w:b/>
          <w:lang w:val="id-ID"/>
        </w:rPr>
        <w:t xml:space="preserve"> sistem</w:t>
      </w:r>
    </w:p>
    <w:p w:rsidR="00AA5F3E" w:rsidRPr="00AA5F3E" w:rsidRDefault="00AA5F3E" w:rsidP="00AA5F3E">
      <w:pPr>
        <w:ind w:firstLine="720"/>
        <w:rPr>
          <w:b/>
          <w:lang w:val="id-ID"/>
        </w:rPr>
      </w:pPr>
      <w:r w:rsidRPr="00AA5F3E">
        <w:rPr>
          <w:lang w:val="id-ID"/>
        </w:rPr>
        <w:t>Sistem</w:t>
      </w:r>
      <w:r w:rsidRPr="00AA5F3E">
        <w:rPr>
          <w:spacing w:val="-6"/>
          <w:lang w:val="id-ID"/>
        </w:rPr>
        <w:t xml:space="preserve"> </w:t>
      </w:r>
      <w:r w:rsidRPr="00AA5F3E">
        <w:rPr>
          <w:lang w:val="id-ID"/>
        </w:rPr>
        <w:t>yang</w:t>
      </w:r>
      <w:r w:rsidRPr="00AA5F3E">
        <w:rPr>
          <w:spacing w:val="-11"/>
          <w:lang w:val="id-ID"/>
        </w:rPr>
        <w:t xml:space="preserve"> </w:t>
      </w:r>
      <w:r w:rsidRPr="00AA5F3E">
        <w:rPr>
          <w:lang w:val="id-ID"/>
        </w:rPr>
        <w:t>akan</w:t>
      </w:r>
      <w:r w:rsidRPr="00AA5F3E">
        <w:rPr>
          <w:spacing w:val="-9"/>
          <w:lang w:val="id-ID"/>
        </w:rPr>
        <w:t xml:space="preserve"> </w:t>
      </w:r>
      <w:r w:rsidRPr="00AA5F3E">
        <w:rPr>
          <w:lang w:val="id-ID"/>
        </w:rPr>
        <w:t>dianalisis</w:t>
      </w:r>
      <w:r w:rsidRPr="00AA5F3E">
        <w:rPr>
          <w:spacing w:val="-8"/>
          <w:lang w:val="id-ID"/>
        </w:rPr>
        <w:t xml:space="preserve"> </w:t>
      </w:r>
      <w:r w:rsidRPr="00AA5F3E">
        <w:rPr>
          <w:lang w:val="id-ID"/>
        </w:rPr>
        <w:t>adalah</w:t>
      </w:r>
      <w:r w:rsidRPr="00AA5F3E">
        <w:rPr>
          <w:spacing w:val="-8"/>
          <w:lang w:val="id-ID"/>
        </w:rPr>
        <w:t xml:space="preserve"> </w:t>
      </w:r>
      <w:r w:rsidRPr="00AA5F3E">
        <w:rPr>
          <w:lang w:val="id-ID"/>
        </w:rPr>
        <w:t>sistem</w:t>
      </w:r>
      <w:r w:rsidRPr="00AA5F3E">
        <w:rPr>
          <w:spacing w:val="-4"/>
          <w:lang w:val="id-ID"/>
        </w:rPr>
        <w:t xml:space="preserve"> </w:t>
      </w:r>
      <w:r w:rsidRPr="00AA5F3E">
        <w:rPr>
          <w:lang w:val="id-ID"/>
        </w:rPr>
        <w:t>yang</w:t>
      </w:r>
      <w:r w:rsidRPr="00AA5F3E">
        <w:rPr>
          <w:spacing w:val="-11"/>
          <w:lang w:val="id-ID"/>
        </w:rPr>
        <w:t xml:space="preserve"> </w:t>
      </w:r>
      <w:r w:rsidRPr="00AA5F3E">
        <w:rPr>
          <w:lang w:val="id-ID"/>
        </w:rPr>
        <w:t>berjalan</w:t>
      </w:r>
      <w:r w:rsidRPr="00AA5F3E">
        <w:rPr>
          <w:spacing w:val="-9"/>
          <w:lang w:val="id-ID"/>
        </w:rPr>
        <w:t xml:space="preserve"> </w:t>
      </w:r>
      <w:r w:rsidRPr="00AA5F3E">
        <w:rPr>
          <w:lang w:val="id-ID"/>
        </w:rPr>
        <w:t>pada</w:t>
      </w:r>
      <w:r w:rsidRPr="00AA5F3E">
        <w:rPr>
          <w:spacing w:val="-5"/>
          <w:lang w:val="id-ID"/>
        </w:rPr>
        <w:t xml:space="preserve"> </w:t>
      </w:r>
      <w:r>
        <w:rPr>
          <w:lang w:val="id-ID"/>
        </w:rPr>
        <w:t xml:space="preserve">Rutan kelas IIB </w:t>
      </w:r>
      <w:r w:rsidRPr="00AA5F3E">
        <w:rPr>
          <w:lang w:val="id-ID"/>
        </w:rPr>
        <w:t>Kabupaten Kolaka terkait dengan sistem yang digunakan. Hasil dari analisis akan dijelaskan pada bab</w:t>
      </w:r>
      <w:r w:rsidRPr="00AA5F3E">
        <w:rPr>
          <w:spacing w:val="-2"/>
          <w:lang w:val="id-ID"/>
        </w:rPr>
        <w:t xml:space="preserve"> </w:t>
      </w:r>
      <w:r w:rsidRPr="00AA5F3E">
        <w:rPr>
          <w:lang w:val="id-ID"/>
        </w:rPr>
        <w:t>selanjutnya</w:t>
      </w:r>
    </w:p>
    <w:p w:rsidR="00AA5F3E" w:rsidRDefault="00AA5F3E" w:rsidP="00A50570">
      <w:pPr>
        <w:pStyle w:val="ListParagraph"/>
        <w:numPr>
          <w:ilvl w:val="1"/>
          <w:numId w:val="12"/>
        </w:numPr>
        <w:ind w:left="567" w:hanging="567"/>
        <w:rPr>
          <w:b/>
          <w:lang w:val="id-ID"/>
        </w:rPr>
      </w:pPr>
      <w:r>
        <w:rPr>
          <w:b/>
          <w:lang w:val="id-ID"/>
        </w:rPr>
        <w:lastRenderedPageBreak/>
        <w:t>A</w:t>
      </w:r>
      <w:r w:rsidRPr="00AA5F3E">
        <w:rPr>
          <w:b/>
          <w:lang w:val="id-ID"/>
        </w:rPr>
        <w:t xml:space="preserve">nalisa perangkat keras </w:t>
      </w:r>
    </w:p>
    <w:p w:rsidR="00AA5F3E" w:rsidRPr="00AA5F3E" w:rsidRDefault="00AA5F3E" w:rsidP="00AA5F3E">
      <w:pPr>
        <w:ind w:firstLine="567"/>
        <w:rPr>
          <w:lang w:val="id-ID"/>
        </w:rPr>
      </w:pPr>
      <w:r w:rsidRPr="00AA5F3E">
        <w:rPr>
          <w:lang w:val="id-ID"/>
        </w:rPr>
        <w:t xml:space="preserve">Analisis ini dilakukan untuk menunjang penggunaan sistem yang akan dibangun. Adapun perangkat keras yang digunakan untuk mendukung pembuatan Perancangan Sistem Informasi  </w:t>
      </w:r>
      <w:r w:rsidRPr="00AA5F3E">
        <w:rPr>
          <w:i/>
          <w:lang w:val="id-ID"/>
        </w:rPr>
        <w:t>Assesment</w:t>
      </w:r>
      <w:r w:rsidRPr="00AA5F3E">
        <w:rPr>
          <w:lang w:val="id-ID"/>
        </w:rPr>
        <w:t xml:space="preserve"> resiko tahanan berbasis web, pada lembaga kemasyarakatan kelas IIB Kolaka</w:t>
      </w:r>
      <w:r>
        <w:rPr>
          <w:lang w:val="id-ID"/>
        </w:rPr>
        <w:t xml:space="preserve"> </w:t>
      </w:r>
      <w:r w:rsidRPr="00AA5F3E">
        <w:rPr>
          <w:lang w:val="id-ID"/>
        </w:rPr>
        <w:t>ini dengan spesifikasi sebagai berikut :</w:t>
      </w:r>
    </w:p>
    <w:p w:rsidR="00AA5F3E" w:rsidRDefault="00AA5F3E" w:rsidP="00A5150F">
      <w:pPr>
        <w:pStyle w:val="ListParagraph"/>
        <w:widowControl w:val="0"/>
        <w:numPr>
          <w:ilvl w:val="0"/>
          <w:numId w:val="14"/>
        </w:numPr>
        <w:autoSpaceDE w:val="0"/>
        <w:autoSpaceDN w:val="0"/>
        <w:spacing w:before="90"/>
        <w:ind w:left="567" w:hanging="567"/>
      </w:pPr>
      <w:r>
        <w:t>Laptop</w:t>
      </w:r>
      <w:r w:rsidRPr="00684811">
        <w:rPr>
          <w:spacing w:val="-2"/>
        </w:rPr>
        <w:t xml:space="preserve"> </w:t>
      </w:r>
      <w:r>
        <w:rPr>
          <w:lang w:val="id-ID"/>
        </w:rPr>
        <w:t>HP</w:t>
      </w:r>
    </w:p>
    <w:p w:rsidR="00AA5F3E" w:rsidRDefault="00AA5F3E" w:rsidP="00A5150F">
      <w:pPr>
        <w:pStyle w:val="ListParagraph"/>
        <w:widowControl w:val="0"/>
        <w:numPr>
          <w:ilvl w:val="0"/>
          <w:numId w:val="14"/>
        </w:numPr>
        <w:autoSpaceDE w:val="0"/>
        <w:autoSpaceDN w:val="0"/>
        <w:spacing w:before="90"/>
        <w:ind w:left="567" w:hanging="567"/>
      </w:pPr>
      <w:r>
        <w:t>RAM sebesar 4</w:t>
      </w:r>
      <w:r w:rsidRPr="00684811">
        <w:rPr>
          <w:spacing w:val="-3"/>
        </w:rPr>
        <w:t xml:space="preserve"> </w:t>
      </w:r>
      <w:r>
        <w:t>GB</w:t>
      </w:r>
    </w:p>
    <w:p w:rsidR="00AA5F3E" w:rsidRPr="00AA5F3E" w:rsidRDefault="00AA5F3E" w:rsidP="00A5150F">
      <w:pPr>
        <w:pStyle w:val="ListParagraph"/>
        <w:widowControl w:val="0"/>
        <w:numPr>
          <w:ilvl w:val="0"/>
          <w:numId w:val="14"/>
        </w:numPr>
        <w:autoSpaceDE w:val="0"/>
        <w:autoSpaceDN w:val="0"/>
        <w:spacing w:before="90"/>
        <w:ind w:left="567" w:hanging="567"/>
        <w:rPr>
          <w:i/>
        </w:rPr>
      </w:pPr>
      <w:r w:rsidRPr="00AA5F3E">
        <w:rPr>
          <w:i/>
          <w:lang w:val="id-ID"/>
        </w:rPr>
        <w:t>Mouse</w:t>
      </w:r>
    </w:p>
    <w:p w:rsidR="00D9437E" w:rsidRPr="00D071D3" w:rsidRDefault="00AA5F3E" w:rsidP="00A5150F">
      <w:pPr>
        <w:pStyle w:val="ListParagraph"/>
        <w:widowControl w:val="0"/>
        <w:numPr>
          <w:ilvl w:val="0"/>
          <w:numId w:val="14"/>
        </w:numPr>
        <w:autoSpaceDE w:val="0"/>
        <w:autoSpaceDN w:val="0"/>
        <w:spacing w:before="90"/>
        <w:ind w:left="567" w:hanging="567"/>
      </w:pPr>
      <w:proofErr w:type="gramStart"/>
      <w:r w:rsidRPr="004B56AE">
        <w:rPr>
          <w:i/>
        </w:rPr>
        <w:t>printer</w:t>
      </w:r>
      <w:proofErr w:type="gramEnd"/>
      <w:r w:rsidRPr="004B56AE">
        <w:rPr>
          <w:i/>
        </w:rPr>
        <w:t xml:space="preserve"> canon</w:t>
      </w:r>
      <w:r>
        <w:t xml:space="preserve"> alat </w:t>
      </w:r>
      <w:r w:rsidRPr="001F5EE4">
        <w:rPr>
          <w:i/>
        </w:rPr>
        <w:t>output</w:t>
      </w:r>
      <w:r w:rsidR="001F5EE4">
        <w:rPr>
          <w:i/>
          <w:lang w:val="id-ID"/>
        </w:rPr>
        <w:t>-</w:t>
      </w:r>
      <w:r>
        <w:t>nya.</w:t>
      </w:r>
    </w:p>
    <w:p w:rsidR="00AA5F3E" w:rsidRDefault="00AA5F3E" w:rsidP="00A50570">
      <w:pPr>
        <w:pStyle w:val="ListParagraph"/>
        <w:widowControl w:val="0"/>
        <w:numPr>
          <w:ilvl w:val="1"/>
          <w:numId w:val="12"/>
        </w:numPr>
        <w:autoSpaceDE w:val="0"/>
        <w:autoSpaceDN w:val="0"/>
        <w:spacing w:before="90" w:line="240" w:lineRule="auto"/>
        <w:ind w:left="567" w:hanging="522"/>
        <w:rPr>
          <w:b/>
          <w:lang w:val="id-ID"/>
        </w:rPr>
      </w:pPr>
      <w:r w:rsidRPr="00AA5F3E">
        <w:rPr>
          <w:b/>
          <w:lang w:val="id-ID"/>
        </w:rPr>
        <w:t>Analisa perangkat lunak</w:t>
      </w:r>
    </w:p>
    <w:p w:rsidR="00AA5F3E" w:rsidRPr="00DB0D05" w:rsidRDefault="00AA5F3E" w:rsidP="00DB0D05">
      <w:pPr>
        <w:pStyle w:val="BodyText"/>
        <w:spacing w:before="132" w:line="360" w:lineRule="auto"/>
        <w:ind w:right="37" w:firstLine="709"/>
        <w:rPr>
          <w:lang w:val="id-ID"/>
        </w:rPr>
      </w:pPr>
      <w:r>
        <w:rPr>
          <w:lang w:val="id-ID"/>
        </w:rPr>
        <w:t xml:space="preserve">Adapun perangkat lunak yang digunakan untuk mendukung penelitian ini juga dibutuhkan berbagai </w:t>
      </w:r>
      <w:r>
        <w:rPr>
          <w:i/>
          <w:lang w:val="id-ID"/>
        </w:rPr>
        <w:t xml:space="preserve">software </w:t>
      </w:r>
      <w:r>
        <w:rPr>
          <w:lang w:val="id-ID"/>
        </w:rPr>
        <w:t>dengan spesifikasi sebagai berikut :</w:t>
      </w:r>
    </w:p>
    <w:p w:rsidR="00041C4E" w:rsidRPr="00041C4E" w:rsidRDefault="00AA5F3E" w:rsidP="00A5150F">
      <w:pPr>
        <w:pStyle w:val="ListParagraph"/>
        <w:widowControl w:val="0"/>
        <w:numPr>
          <w:ilvl w:val="0"/>
          <w:numId w:val="23"/>
        </w:numPr>
        <w:autoSpaceDE w:val="0"/>
        <w:autoSpaceDN w:val="0"/>
        <w:spacing w:before="90"/>
        <w:ind w:left="567" w:hanging="567"/>
        <w:rPr>
          <w:b/>
          <w:lang w:val="id-ID"/>
        </w:rPr>
      </w:pPr>
      <w:r w:rsidRPr="00041C4E">
        <w:rPr>
          <w:i/>
        </w:rPr>
        <w:t xml:space="preserve">Software </w:t>
      </w:r>
      <w:r>
        <w:t xml:space="preserve">yang digunakan dalam merancang sistem adalah bahasa pemograman </w:t>
      </w:r>
      <w:r w:rsidRPr="00041C4E">
        <w:rPr>
          <w:i/>
        </w:rPr>
        <w:t>PHP</w:t>
      </w:r>
      <w:r>
        <w:t xml:space="preserve">, singkatan dari </w:t>
      </w:r>
      <w:r w:rsidRPr="00041C4E">
        <w:rPr>
          <w:i/>
        </w:rPr>
        <w:t xml:space="preserve">PHP: Hypertext preprocessor </w:t>
      </w:r>
      <w:r>
        <w:t>yaitu bahasa pemograman yang digunakan secara luas untuk penanganan pemuatan dan pengembangan sebuah situs</w:t>
      </w:r>
      <w:r w:rsidRPr="00041C4E">
        <w:rPr>
          <w:spacing w:val="-3"/>
        </w:rPr>
        <w:t xml:space="preserve"> </w:t>
      </w:r>
      <w:r>
        <w:t>web</w:t>
      </w:r>
    </w:p>
    <w:p w:rsidR="00AA5F3E" w:rsidRPr="00041C4E" w:rsidRDefault="00AA5F3E" w:rsidP="00A5150F">
      <w:pPr>
        <w:pStyle w:val="ListParagraph"/>
        <w:widowControl w:val="0"/>
        <w:numPr>
          <w:ilvl w:val="0"/>
          <w:numId w:val="23"/>
        </w:numPr>
        <w:autoSpaceDE w:val="0"/>
        <w:autoSpaceDN w:val="0"/>
        <w:spacing w:before="90"/>
        <w:ind w:left="567" w:hanging="567"/>
        <w:rPr>
          <w:b/>
          <w:lang w:val="id-ID"/>
        </w:rPr>
      </w:pPr>
      <w:r w:rsidRPr="00041C4E">
        <w:rPr>
          <w:i/>
        </w:rPr>
        <w:t>Windows</w:t>
      </w:r>
      <w:r w:rsidRPr="00041C4E">
        <w:rPr>
          <w:i/>
          <w:lang w:val="id-ID"/>
        </w:rPr>
        <w:t xml:space="preserve"> 10</w:t>
      </w:r>
      <w:r w:rsidRPr="00041C4E">
        <w:rPr>
          <w:i/>
        </w:rPr>
        <w:t xml:space="preserve"> 64</w:t>
      </w:r>
      <w:r w:rsidRPr="00041C4E">
        <w:rPr>
          <w:i/>
          <w:spacing w:val="-1"/>
        </w:rPr>
        <w:t xml:space="preserve"> </w:t>
      </w:r>
      <w:r w:rsidRPr="00041C4E">
        <w:rPr>
          <w:i/>
        </w:rPr>
        <w:t>bit</w:t>
      </w:r>
    </w:p>
    <w:p w:rsidR="00AA5F3E" w:rsidRPr="00041C4E" w:rsidRDefault="00AA5F3E" w:rsidP="00A5150F">
      <w:pPr>
        <w:pStyle w:val="ListParagraph"/>
        <w:widowControl w:val="0"/>
        <w:numPr>
          <w:ilvl w:val="0"/>
          <w:numId w:val="23"/>
        </w:numPr>
        <w:autoSpaceDE w:val="0"/>
        <w:autoSpaceDN w:val="0"/>
        <w:spacing w:before="90"/>
        <w:ind w:left="567" w:hanging="567"/>
        <w:rPr>
          <w:i/>
        </w:rPr>
      </w:pPr>
      <w:r w:rsidRPr="00AA5F3E">
        <w:rPr>
          <w:i/>
        </w:rPr>
        <w:t>Microsoft Word</w:t>
      </w:r>
      <w:r w:rsidRPr="00041C4E">
        <w:rPr>
          <w:i/>
        </w:rPr>
        <w:t xml:space="preserve"> 2013</w:t>
      </w:r>
    </w:p>
    <w:p w:rsidR="00AA5F3E" w:rsidRPr="00041C4E" w:rsidRDefault="00AA5F3E" w:rsidP="00A5150F">
      <w:pPr>
        <w:pStyle w:val="ListParagraph"/>
        <w:widowControl w:val="0"/>
        <w:numPr>
          <w:ilvl w:val="0"/>
          <w:numId w:val="23"/>
        </w:numPr>
        <w:autoSpaceDE w:val="0"/>
        <w:autoSpaceDN w:val="0"/>
        <w:spacing w:before="90"/>
        <w:ind w:left="567" w:hanging="567"/>
        <w:rPr>
          <w:i/>
        </w:rPr>
      </w:pPr>
      <w:r w:rsidRPr="00AA5F3E">
        <w:rPr>
          <w:i/>
        </w:rPr>
        <w:t xml:space="preserve">Tool </w:t>
      </w:r>
      <w:r w:rsidRPr="00041C4E">
        <w:rPr>
          <w:i/>
        </w:rPr>
        <w:t xml:space="preserve">pemodelan </w:t>
      </w:r>
      <w:r w:rsidRPr="00AA5F3E">
        <w:rPr>
          <w:i/>
        </w:rPr>
        <w:t>microsoft Visio</w:t>
      </w:r>
      <w:r w:rsidRPr="00041C4E">
        <w:rPr>
          <w:i/>
        </w:rPr>
        <w:t xml:space="preserve"> 2013</w:t>
      </w:r>
    </w:p>
    <w:p w:rsidR="00DB0D05" w:rsidRPr="00041C4E" w:rsidRDefault="00AA5F3E" w:rsidP="00A5150F">
      <w:pPr>
        <w:pStyle w:val="ListParagraph"/>
        <w:widowControl w:val="0"/>
        <w:numPr>
          <w:ilvl w:val="0"/>
          <w:numId w:val="23"/>
        </w:numPr>
        <w:autoSpaceDE w:val="0"/>
        <w:autoSpaceDN w:val="0"/>
        <w:spacing w:before="90"/>
        <w:ind w:left="567" w:hanging="567"/>
        <w:rPr>
          <w:i/>
        </w:rPr>
      </w:pPr>
      <w:r w:rsidRPr="00AA5F3E">
        <w:rPr>
          <w:i/>
        </w:rPr>
        <w:t>Tool Coding Sublime Text</w:t>
      </w:r>
      <w:r w:rsidRPr="00041C4E">
        <w:rPr>
          <w:i/>
        </w:rPr>
        <w:t xml:space="preserve"> </w:t>
      </w:r>
      <w:r w:rsidRPr="00AA5F3E">
        <w:rPr>
          <w:i/>
        </w:rPr>
        <w:t>3</w:t>
      </w:r>
    </w:p>
    <w:p w:rsidR="00AA5F3E" w:rsidRPr="00041C4E" w:rsidRDefault="00AA5F3E" w:rsidP="00A5150F">
      <w:pPr>
        <w:pStyle w:val="ListParagraph"/>
        <w:widowControl w:val="0"/>
        <w:numPr>
          <w:ilvl w:val="0"/>
          <w:numId w:val="23"/>
        </w:numPr>
        <w:autoSpaceDE w:val="0"/>
        <w:autoSpaceDN w:val="0"/>
        <w:spacing w:before="90"/>
        <w:ind w:left="567" w:hanging="567"/>
        <w:rPr>
          <w:i/>
        </w:rPr>
      </w:pPr>
      <w:r w:rsidRPr="00041C4E">
        <w:rPr>
          <w:i/>
        </w:rPr>
        <w:t>XAMPP</w:t>
      </w:r>
    </w:p>
    <w:p w:rsidR="00DB0D05" w:rsidRPr="00DB0D05" w:rsidRDefault="00DB0D05" w:rsidP="00A5150F">
      <w:pPr>
        <w:pStyle w:val="ListParagraph"/>
        <w:widowControl w:val="0"/>
        <w:autoSpaceDE w:val="0"/>
        <w:autoSpaceDN w:val="0"/>
        <w:spacing w:before="139"/>
        <w:ind w:left="567" w:right="188" w:hanging="567"/>
      </w:pPr>
    </w:p>
    <w:p w:rsidR="00DB0D05" w:rsidRPr="00862407" w:rsidRDefault="00862407" w:rsidP="00862407">
      <w:pPr>
        <w:pStyle w:val="Heading3"/>
        <w:rPr>
          <w:rFonts w:ascii="Times New Roman" w:hAnsi="Times New Roman" w:cs="Times New Roman"/>
          <w:b/>
          <w:color w:val="000000" w:themeColor="text1"/>
          <w:lang w:val="id-ID"/>
        </w:rPr>
      </w:pPr>
      <w:bookmarkStart w:id="33" w:name="_Toc76245557"/>
      <w:r>
        <w:rPr>
          <w:rFonts w:ascii="Times New Roman" w:hAnsi="Times New Roman" w:cs="Times New Roman"/>
          <w:b/>
          <w:color w:val="000000" w:themeColor="text1"/>
          <w:lang w:val="id-ID"/>
        </w:rPr>
        <w:t xml:space="preserve">3.4.2 </w:t>
      </w:r>
      <w:r w:rsidR="00DB0D05" w:rsidRPr="00862407">
        <w:rPr>
          <w:rFonts w:ascii="Times New Roman" w:hAnsi="Times New Roman" w:cs="Times New Roman"/>
          <w:b/>
          <w:color w:val="000000" w:themeColor="text1"/>
          <w:lang w:val="id-ID"/>
        </w:rPr>
        <w:t>Desain sistem</w:t>
      </w:r>
      <w:bookmarkEnd w:id="33"/>
    </w:p>
    <w:p w:rsidR="00DB0D05" w:rsidRPr="00DB0D05" w:rsidRDefault="00DB0D05" w:rsidP="008C6198">
      <w:pPr>
        <w:ind w:firstLine="567"/>
        <w:rPr>
          <w:lang w:val="id-ID"/>
        </w:rPr>
      </w:pPr>
      <w:r w:rsidRPr="00DB0D05">
        <w:rPr>
          <w:lang w:val="id-ID"/>
        </w:rPr>
        <w:t xml:space="preserve">Dalam tahap </w:t>
      </w:r>
      <w:r w:rsidRPr="00DB0D05">
        <w:rPr>
          <w:i/>
          <w:lang w:val="id-ID"/>
        </w:rPr>
        <w:t xml:space="preserve">design </w:t>
      </w:r>
      <w:r w:rsidRPr="00DB0D05">
        <w:rPr>
          <w:lang w:val="id-ID"/>
        </w:rPr>
        <w:t>ini yang dilakukan penulis adalah merancang struktur data,</w:t>
      </w:r>
      <w:r w:rsidRPr="00DB0D05">
        <w:rPr>
          <w:spacing w:val="-11"/>
          <w:lang w:val="id-ID"/>
        </w:rPr>
        <w:t xml:space="preserve"> </w:t>
      </w:r>
      <w:r w:rsidRPr="00DB0D05">
        <w:rPr>
          <w:lang w:val="id-ID"/>
        </w:rPr>
        <w:t>arsitektur</w:t>
      </w:r>
      <w:r w:rsidRPr="00DB0D05">
        <w:rPr>
          <w:spacing w:val="-10"/>
          <w:lang w:val="id-ID"/>
        </w:rPr>
        <w:t xml:space="preserve"> </w:t>
      </w:r>
      <w:r w:rsidRPr="00DB0D05">
        <w:rPr>
          <w:lang w:val="id-ID"/>
        </w:rPr>
        <w:t>perangkat</w:t>
      </w:r>
      <w:r w:rsidRPr="00DB0D05">
        <w:rPr>
          <w:spacing w:val="-10"/>
          <w:lang w:val="id-ID"/>
        </w:rPr>
        <w:t xml:space="preserve"> </w:t>
      </w:r>
      <w:r w:rsidRPr="00DB0D05">
        <w:rPr>
          <w:lang w:val="id-ID"/>
        </w:rPr>
        <w:t>lunak</w:t>
      </w:r>
      <w:r w:rsidRPr="00DB0D05">
        <w:rPr>
          <w:spacing w:val="-11"/>
          <w:lang w:val="id-ID"/>
        </w:rPr>
        <w:t xml:space="preserve"> </w:t>
      </w:r>
      <w:r w:rsidRPr="00DB0D05">
        <w:rPr>
          <w:lang w:val="id-ID"/>
        </w:rPr>
        <w:t>dan</w:t>
      </w:r>
      <w:r w:rsidRPr="00DB0D05">
        <w:rPr>
          <w:spacing w:val="-10"/>
          <w:lang w:val="id-ID"/>
        </w:rPr>
        <w:t xml:space="preserve"> </w:t>
      </w:r>
      <w:r w:rsidRPr="00DB0D05">
        <w:rPr>
          <w:lang w:val="id-ID"/>
        </w:rPr>
        <w:t>perincian</w:t>
      </w:r>
      <w:r w:rsidRPr="00DB0D05">
        <w:rPr>
          <w:spacing w:val="-11"/>
          <w:lang w:val="id-ID"/>
        </w:rPr>
        <w:t xml:space="preserve"> </w:t>
      </w:r>
      <w:r w:rsidRPr="00DB0D05">
        <w:rPr>
          <w:lang w:val="id-ID"/>
        </w:rPr>
        <w:t>prosedur.</w:t>
      </w:r>
      <w:r w:rsidRPr="00DB0D05">
        <w:rPr>
          <w:spacing w:val="-11"/>
          <w:lang w:val="id-ID"/>
        </w:rPr>
        <w:t xml:space="preserve"> </w:t>
      </w:r>
      <w:r w:rsidRPr="00DB0D05">
        <w:rPr>
          <w:lang w:val="id-ID"/>
        </w:rPr>
        <w:t>Pada</w:t>
      </w:r>
      <w:r w:rsidRPr="00DB0D05">
        <w:rPr>
          <w:spacing w:val="-8"/>
          <w:lang w:val="id-ID"/>
        </w:rPr>
        <w:t xml:space="preserve"> </w:t>
      </w:r>
      <w:r w:rsidRPr="00DB0D05">
        <w:rPr>
          <w:lang w:val="id-ID"/>
        </w:rPr>
        <w:t>tahap</w:t>
      </w:r>
      <w:r w:rsidRPr="00DB0D05">
        <w:rPr>
          <w:spacing w:val="-10"/>
          <w:lang w:val="id-ID"/>
        </w:rPr>
        <w:t xml:space="preserve"> </w:t>
      </w:r>
      <w:r w:rsidRPr="00DB0D05">
        <w:rPr>
          <w:i/>
          <w:lang w:val="id-ID"/>
        </w:rPr>
        <w:t>design</w:t>
      </w:r>
      <w:r w:rsidRPr="00DB0D05">
        <w:rPr>
          <w:i/>
          <w:spacing w:val="-6"/>
          <w:lang w:val="id-ID"/>
        </w:rPr>
        <w:t xml:space="preserve"> </w:t>
      </w:r>
      <w:r w:rsidRPr="00DB0D05">
        <w:rPr>
          <w:lang w:val="id-ID"/>
        </w:rPr>
        <w:t>ini</w:t>
      </w:r>
      <w:r w:rsidRPr="00DB0D05">
        <w:rPr>
          <w:spacing w:val="-9"/>
          <w:lang w:val="id-ID"/>
        </w:rPr>
        <w:t xml:space="preserve"> </w:t>
      </w:r>
      <w:r w:rsidRPr="00DB0D05">
        <w:rPr>
          <w:lang w:val="id-ID"/>
        </w:rPr>
        <w:t>maka</w:t>
      </w:r>
      <w:r>
        <w:rPr>
          <w:lang w:val="id-ID"/>
        </w:rPr>
        <w:t xml:space="preserve"> </w:t>
      </w:r>
      <w:r w:rsidRPr="00DB0D05">
        <w:rPr>
          <w:lang w:val="id-ID"/>
        </w:rPr>
        <w:t xml:space="preserve">akan terlihat gambaran atau rancangan sistem informasi yang dibuat, seperti </w:t>
      </w:r>
      <w:r w:rsidRPr="00DB0D05">
        <w:rPr>
          <w:i/>
          <w:lang w:val="id-ID"/>
        </w:rPr>
        <w:t xml:space="preserve">Entity Relationship Diagram </w:t>
      </w:r>
      <w:r w:rsidRPr="00DB0D05">
        <w:rPr>
          <w:lang w:val="id-ID"/>
        </w:rPr>
        <w:t>(ERD)</w:t>
      </w:r>
      <w:r w:rsidRPr="00DB0D05">
        <w:rPr>
          <w:i/>
          <w:lang w:val="id-ID"/>
        </w:rPr>
        <w:t xml:space="preserve">, Data Flow Diagram </w:t>
      </w:r>
      <w:r w:rsidRPr="00DB0D05">
        <w:rPr>
          <w:lang w:val="id-ID"/>
        </w:rPr>
        <w:t xml:space="preserve">(DFD), </w:t>
      </w:r>
      <w:r w:rsidRPr="00DB0D05">
        <w:rPr>
          <w:i/>
          <w:lang w:val="id-ID"/>
        </w:rPr>
        <w:t xml:space="preserve">Diagram Context, Flowchart </w:t>
      </w:r>
      <w:r w:rsidRPr="00DB0D05">
        <w:rPr>
          <w:lang w:val="id-ID"/>
        </w:rPr>
        <w:t xml:space="preserve">dan </w:t>
      </w:r>
      <w:r w:rsidRPr="00DB0D05">
        <w:rPr>
          <w:i/>
          <w:lang w:val="id-ID"/>
        </w:rPr>
        <w:t xml:space="preserve">User Interface </w:t>
      </w:r>
      <w:r w:rsidRPr="00DB0D05">
        <w:rPr>
          <w:lang w:val="id-ID"/>
        </w:rPr>
        <w:t xml:space="preserve">(UI) program </w:t>
      </w:r>
      <w:r w:rsidRPr="00DB0D05">
        <w:rPr>
          <w:i/>
          <w:lang w:val="id-ID"/>
        </w:rPr>
        <w:t xml:space="preserve">Data Center </w:t>
      </w:r>
      <w:r w:rsidRPr="00DB0D05">
        <w:rPr>
          <w:lang w:val="id-ID"/>
        </w:rPr>
        <w:t>yang dibuat.</w:t>
      </w:r>
    </w:p>
    <w:p w:rsidR="00543038" w:rsidRDefault="00DB0D05" w:rsidP="00DB0D05">
      <w:pPr>
        <w:ind w:firstLine="567"/>
        <w:rPr>
          <w:lang w:val="id-ID"/>
        </w:rPr>
      </w:pPr>
      <w:r>
        <w:rPr>
          <w:lang w:val="id-ID"/>
        </w:rPr>
        <w:lastRenderedPageBreak/>
        <w:t>Berikut adalah rancangan diagram konteks sistem yang diusulkan.</w:t>
      </w:r>
    </w:p>
    <w:p w:rsidR="00DB0D05" w:rsidRPr="00DB0D05" w:rsidRDefault="00DB0D05" w:rsidP="00DB0D05">
      <w:pPr>
        <w:ind w:firstLine="567"/>
        <w:rPr>
          <w:lang w:val="id-ID"/>
        </w:rPr>
      </w:pPr>
    </w:p>
    <w:p w:rsidR="004456A9" w:rsidRDefault="000306B9" w:rsidP="004456A9">
      <w:pPr>
        <w:keepNext/>
        <w:jc w:val="center"/>
      </w:pPr>
      <w:r>
        <w:rPr>
          <w:noProof/>
        </w:rPr>
        <w:drawing>
          <wp:inline distT="0" distB="0" distL="0" distR="0" wp14:anchorId="1F447DDC" wp14:editId="219D3644">
            <wp:extent cx="4948756" cy="3112058"/>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4184" t="25245" r="16635" b="9407"/>
                    <a:stretch/>
                  </pic:blipFill>
                  <pic:spPr bwMode="auto">
                    <a:xfrm>
                      <a:off x="0" y="0"/>
                      <a:ext cx="5023292" cy="3158930"/>
                    </a:xfrm>
                    <a:prstGeom prst="rect">
                      <a:avLst/>
                    </a:prstGeom>
                    <a:ln>
                      <a:noFill/>
                    </a:ln>
                    <a:extLst>
                      <a:ext uri="{53640926-AAD7-44D8-BBD7-CCE9431645EC}">
                        <a14:shadowObscured xmlns:a14="http://schemas.microsoft.com/office/drawing/2010/main"/>
                      </a:ext>
                    </a:extLst>
                  </pic:spPr>
                </pic:pic>
              </a:graphicData>
            </a:graphic>
          </wp:inline>
        </w:drawing>
      </w:r>
    </w:p>
    <w:p w:rsidR="00DB0D05" w:rsidRPr="004456A9" w:rsidRDefault="004456A9" w:rsidP="004456A9">
      <w:pPr>
        <w:pStyle w:val="Caption"/>
        <w:jc w:val="center"/>
        <w:rPr>
          <w:i w:val="0"/>
          <w:color w:val="000000" w:themeColor="text1"/>
          <w:sz w:val="24"/>
          <w:szCs w:val="24"/>
          <w:lang w:val="id-ID"/>
        </w:rPr>
      </w:pPr>
      <w:bookmarkStart w:id="34" w:name="_Toc84499006"/>
      <w:r w:rsidRPr="004456A9">
        <w:rPr>
          <w:i w:val="0"/>
          <w:color w:val="000000" w:themeColor="text1"/>
          <w:sz w:val="24"/>
          <w:szCs w:val="24"/>
        </w:rPr>
        <w:t>Gambar 3.</w:t>
      </w:r>
      <w:r>
        <w:rPr>
          <w:i w:val="0"/>
          <w:color w:val="000000" w:themeColor="text1"/>
          <w:sz w:val="24"/>
          <w:szCs w:val="24"/>
        </w:rPr>
        <w:t>1 Diagram konteks sistem yang d</w:t>
      </w:r>
      <w:bookmarkEnd w:id="34"/>
      <w:r>
        <w:rPr>
          <w:i w:val="0"/>
          <w:color w:val="000000" w:themeColor="text1"/>
          <w:sz w:val="24"/>
          <w:szCs w:val="24"/>
          <w:lang w:val="id-ID"/>
        </w:rPr>
        <w:t>iusulkan</w:t>
      </w:r>
      <w:r w:rsidR="00DB0D05" w:rsidRPr="00DB0D05">
        <w:rPr>
          <w:lang w:val="id-ID"/>
        </w:rPr>
        <w:t>.</w:t>
      </w:r>
    </w:p>
    <w:p w:rsidR="00543038" w:rsidRPr="00735FA5" w:rsidRDefault="000306B9" w:rsidP="00735FA5">
      <w:pPr>
        <w:pStyle w:val="BodyText"/>
        <w:spacing w:before="90" w:line="360" w:lineRule="auto"/>
        <w:ind w:right="186" w:firstLine="709"/>
        <w:jc w:val="both"/>
        <w:rPr>
          <w:lang w:val="id-ID"/>
        </w:rPr>
      </w:pPr>
      <w:r>
        <w:rPr>
          <w:lang w:val="id-ID"/>
        </w:rPr>
        <w:t>Desain sistem yang di usulkan peneliti di bagi menjadi 5 pengguna, yaitu pelaku Ad</w:t>
      </w:r>
      <w:r w:rsidR="0052408B">
        <w:rPr>
          <w:lang w:val="id-ID"/>
        </w:rPr>
        <w:t xml:space="preserve">min, </w:t>
      </w:r>
      <w:r w:rsidR="0052408B" w:rsidRPr="000306B9">
        <w:rPr>
          <w:lang w:val="id-ID"/>
        </w:rPr>
        <w:t>Kepala L</w:t>
      </w:r>
      <w:r w:rsidR="0052408B">
        <w:rPr>
          <w:lang w:val="id-ID"/>
        </w:rPr>
        <w:t xml:space="preserve">embaga Pemasyarakatan (Kalapas), </w:t>
      </w:r>
      <w:r w:rsidR="0052408B" w:rsidRPr="000306B9">
        <w:rPr>
          <w:lang w:val="id-ID"/>
        </w:rPr>
        <w:t>Kepala Seksi Bimb</w:t>
      </w:r>
      <w:r w:rsidR="0052408B">
        <w:rPr>
          <w:lang w:val="id-ID"/>
        </w:rPr>
        <w:t xml:space="preserve">ingan Napi/Anak Didik (kasi), </w:t>
      </w:r>
      <w:r w:rsidR="0052408B" w:rsidRPr="000306B9">
        <w:rPr>
          <w:lang w:val="id-ID"/>
        </w:rPr>
        <w:t>Kepala Subseksi Registrasi (Kasubsi)</w:t>
      </w:r>
      <w:r w:rsidR="0052408B">
        <w:rPr>
          <w:lang w:val="id-ID"/>
        </w:rPr>
        <w:t>,</w:t>
      </w:r>
      <w:r w:rsidR="0052408B" w:rsidRPr="0052408B">
        <w:rPr>
          <w:lang w:val="id-ID"/>
        </w:rPr>
        <w:t xml:space="preserve"> </w:t>
      </w:r>
      <w:r w:rsidR="0052408B">
        <w:rPr>
          <w:lang w:val="id-ID"/>
        </w:rPr>
        <w:t xml:space="preserve">dan </w:t>
      </w:r>
      <w:r w:rsidR="0052408B" w:rsidRPr="000306B9">
        <w:rPr>
          <w:lang w:val="id-ID"/>
        </w:rPr>
        <w:t>Assesor</w:t>
      </w:r>
      <w:r w:rsidR="0052408B">
        <w:rPr>
          <w:lang w:val="id-ID"/>
        </w:rPr>
        <w:t xml:space="preserve"> </w:t>
      </w:r>
    </w:p>
    <w:p w:rsidR="00224C2F" w:rsidRPr="00BE2E03" w:rsidRDefault="0052408B" w:rsidP="00A50570">
      <w:pPr>
        <w:pStyle w:val="ListParagraph"/>
        <w:numPr>
          <w:ilvl w:val="0"/>
          <w:numId w:val="21"/>
        </w:numPr>
        <w:ind w:left="426" w:hanging="426"/>
        <w:jc w:val="left"/>
        <w:rPr>
          <w:rFonts w:cs="Times New Roman"/>
          <w:lang w:val="id-ID"/>
        </w:rPr>
      </w:pPr>
      <w:r w:rsidRPr="00BE2E03">
        <w:rPr>
          <w:lang w:val="id-ID"/>
        </w:rPr>
        <w:t>A</w:t>
      </w:r>
      <w:r w:rsidR="00D0186E">
        <w:t>dmin</w:t>
      </w:r>
      <w:r w:rsidRPr="00BE2E03">
        <w:rPr>
          <w:lang w:val="id-ID"/>
        </w:rPr>
        <w:t xml:space="preserve"> </w:t>
      </w:r>
    </w:p>
    <w:p w:rsidR="00D241BB" w:rsidRDefault="00D241BB" w:rsidP="00A50570">
      <w:pPr>
        <w:pStyle w:val="ListParagraph"/>
        <w:numPr>
          <w:ilvl w:val="0"/>
          <w:numId w:val="15"/>
        </w:numPr>
        <w:ind w:left="567" w:hanging="141"/>
        <w:jc w:val="left"/>
        <w:rPr>
          <w:lang w:val="id-ID"/>
        </w:rPr>
      </w:pPr>
      <w:r>
        <w:rPr>
          <w:lang w:val="id-ID"/>
        </w:rPr>
        <w:t>D</w:t>
      </w:r>
      <w:r w:rsidR="0052408B">
        <w:rPr>
          <w:lang w:val="id-ID"/>
        </w:rPr>
        <w:t xml:space="preserve">apat mengelola data </w:t>
      </w:r>
      <w:r w:rsidR="0052408B">
        <w:rPr>
          <w:i/>
          <w:lang w:val="id-ID"/>
        </w:rPr>
        <w:t>user</w:t>
      </w:r>
      <w:r w:rsidR="0052408B">
        <w:rPr>
          <w:lang w:val="id-ID"/>
        </w:rPr>
        <w:t>,</w:t>
      </w:r>
      <w:r>
        <w:rPr>
          <w:lang w:val="id-ID"/>
        </w:rPr>
        <w:t xml:space="preserve"> dan</w:t>
      </w:r>
    </w:p>
    <w:p w:rsidR="000306B9" w:rsidRPr="000306B9" w:rsidRDefault="00D241BB" w:rsidP="00A50570">
      <w:pPr>
        <w:pStyle w:val="ListParagraph"/>
        <w:numPr>
          <w:ilvl w:val="0"/>
          <w:numId w:val="15"/>
        </w:numPr>
        <w:ind w:left="567" w:hanging="141"/>
        <w:jc w:val="left"/>
        <w:rPr>
          <w:rFonts w:cs="Times New Roman"/>
          <w:lang w:val="id-ID"/>
        </w:rPr>
      </w:pPr>
      <w:r>
        <w:rPr>
          <w:lang w:val="id-ID"/>
        </w:rPr>
        <w:t>Dapat</w:t>
      </w:r>
      <w:r w:rsidR="00224C2F">
        <w:rPr>
          <w:lang w:val="id-ID"/>
        </w:rPr>
        <w:t xml:space="preserve"> </w:t>
      </w:r>
      <w:r w:rsidR="0052408B">
        <w:rPr>
          <w:lang w:val="id-ID"/>
        </w:rPr>
        <w:t>data tahanan</w:t>
      </w:r>
      <w:r w:rsidR="00224C2F">
        <w:t>.</w:t>
      </w:r>
    </w:p>
    <w:p w:rsidR="00D241BB" w:rsidRPr="00950AFD" w:rsidRDefault="00D835C7" w:rsidP="00A50570">
      <w:pPr>
        <w:pStyle w:val="ListParagraph"/>
        <w:numPr>
          <w:ilvl w:val="0"/>
          <w:numId w:val="21"/>
        </w:numPr>
        <w:ind w:left="426" w:hanging="426"/>
        <w:jc w:val="left"/>
        <w:rPr>
          <w:rFonts w:cs="Times New Roman"/>
          <w:lang w:val="id-ID"/>
        </w:rPr>
      </w:pPr>
      <w:r w:rsidRPr="00950AFD">
        <w:rPr>
          <w:lang w:val="id-ID"/>
        </w:rPr>
        <w:t>Kalapas</w:t>
      </w:r>
      <w:r w:rsidR="00D0186E" w:rsidRPr="00950AFD">
        <w:rPr>
          <w:lang w:val="id-ID"/>
        </w:rPr>
        <w:t xml:space="preserve"> </w:t>
      </w:r>
    </w:p>
    <w:p w:rsidR="00D241BB" w:rsidRPr="00D241BB" w:rsidRDefault="00D241BB" w:rsidP="00A50570">
      <w:pPr>
        <w:pStyle w:val="ListParagraph"/>
        <w:numPr>
          <w:ilvl w:val="0"/>
          <w:numId w:val="16"/>
        </w:numPr>
        <w:jc w:val="left"/>
        <w:rPr>
          <w:rFonts w:cs="Times New Roman"/>
          <w:lang w:val="id-ID"/>
        </w:rPr>
      </w:pPr>
      <w:r>
        <w:rPr>
          <w:lang w:val="id-ID"/>
        </w:rPr>
        <w:t>Dapat mengelola data profil</w:t>
      </w:r>
    </w:p>
    <w:p w:rsidR="00D241BB" w:rsidRPr="00D241BB" w:rsidRDefault="00D241BB" w:rsidP="00A50570">
      <w:pPr>
        <w:pStyle w:val="ListParagraph"/>
        <w:numPr>
          <w:ilvl w:val="0"/>
          <w:numId w:val="16"/>
        </w:numPr>
        <w:jc w:val="left"/>
        <w:rPr>
          <w:rFonts w:cs="Times New Roman"/>
          <w:lang w:val="id-ID"/>
        </w:rPr>
      </w:pPr>
      <w:r>
        <w:rPr>
          <w:lang w:val="id-ID"/>
        </w:rPr>
        <w:t>Melihat  data assesor</w:t>
      </w:r>
    </w:p>
    <w:p w:rsidR="00D241BB" w:rsidRPr="00D241BB" w:rsidRDefault="00D241BB" w:rsidP="00A50570">
      <w:pPr>
        <w:pStyle w:val="ListParagraph"/>
        <w:numPr>
          <w:ilvl w:val="0"/>
          <w:numId w:val="16"/>
        </w:numPr>
        <w:jc w:val="left"/>
        <w:rPr>
          <w:rFonts w:cs="Times New Roman"/>
          <w:lang w:val="id-ID"/>
        </w:rPr>
      </w:pPr>
      <w:r>
        <w:rPr>
          <w:lang w:val="id-ID"/>
        </w:rPr>
        <w:t>Melihat</w:t>
      </w:r>
      <w:r>
        <w:rPr>
          <w:spacing w:val="-11"/>
          <w:lang w:val="id-ID"/>
        </w:rPr>
        <w:t xml:space="preserve"> </w:t>
      </w:r>
      <w:r>
        <w:rPr>
          <w:lang w:val="id-ID"/>
        </w:rPr>
        <w:t>data</w:t>
      </w:r>
      <w:r>
        <w:rPr>
          <w:spacing w:val="-13"/>
          <w:lang w:val="id-ID"/>
        </w:rPr>
        <w:t xml:space="preserve"> </w:t>
      </w:r>
      <w:r>
        <w:rPr>
          <w:lang w:val="id-ID"/>
        </w:rPr>
        <w:t>tahanan,</w:t>
      </w:r>
    </w:p>
    <w:p w:rsidR="00D241BB" w:rsidRPr="00D241BB" w:rsidRDefault="00D241BB" w:rsidP="00A50570">
      <w:pPr>
        <w:pStyle w:val="ListParagraph"/>
        <w:numPr>
          <w:ilvl w:val="0"/>
          <w:numId w:val="16"/>
        </w:numPr>
        <w:jc w:val="left"/>
        <w:rPr>
          <w:rFonts w:cs="Times New Roman"/>
          <w:lang w:val="id-ID"/>
        </w:rPr>
      </w:pPr>
      <w:r>
        <w:rPr>
          <w:lang w:val="id-ID"/>
        </w:rPr>
        <w:t>Melihat</w:t>
      </w:r>
      <w:r>
        <w:rPr>
          <w:spacing w:val="-12"/>
          <w:lang w:val="id-ID"/>
        </w:rPr>
        <w:t xml:space="preserve"> </w:t>
      </w:r>
      <w:r>
        <w:rPr>
          <w:lang w:val="id-ID"/>
        </w:rPr>
        <w:t>grafik</w:t>
      </w:r>
      <w:r>
        <w:rPr>
          <w:spacing w:val="-11"/>
          <w:lang w:val="id-ID"/>
        </w:rPr>
        <w:t xml:space="preserve"> </w:t>
      </w:r>
      <w:r>
        <w:rPr>
          <w:lang w:val="id-ID"/>
        </w:rPr>
        <w:t>bulanan,</w:t>
      </w:r>
    </w:p>
    <w:p w:rsidR="00D241BB" w:rsidRPr="00D241BB" w:rsidRDefault="00D241BB" w:rsidP="00A50570">
      <w:pPr>
        <w:pStyle w:val="ListParagraph"/>
        <w:numPr>
          <w:ilvl w:val="0"/>
          <w:numId w:val="16"/>
        </w:numPr>
        <w:jc w:val="left"/>
        <w:rPr>
          <w:rFonts w:cs="Times New Roman"/>
          <w:lang w:val="id-ID"/>
        </w:rPr>
      </w:pPr>
      <w:r>
        <w:rPr>
          <w:lang w:val="id-ID"/>
        </w:rPr>
        <w:t>Melihat</w:t>
      </w:r>
      <w:r>
        <w:rPr>
          <w:spacing w:val="-12"/>
          <w:lang w:val="id-ID"/>
        </w:rPr>
        <w:t xml:space="preserve"> </w:t>
      </w:r>
      <w:r>
        <w:rPr>
          <w:lang w:val="id-ID"/>
        </w:rPr>
        <w:t xml:space="preserve">laporan bulanan, dan </w:t>
      </w:r>
    </w:p>
    <w:p w:rsidR="00D9437E" w:rsidRPr="00D071D3" w:rsidRDefault="00D241BB" w:rsidP="00A50570">
      <w:pPr>
        <w:pStyle w:val="ListParagraph"/>
        <w:numPr>
          <w:ilvl w:val="0"/>
          <w:numId w:val="16"/>
        </w:numPr>
        <w:spacing w:after="160" w:line="259" w:lineRule="auto"/>
        <w:jc w:val="left"/>
        <w:rPr>
          <w:lang w:val="id-ID"/>
        </w:rPr>
      </w:pPr>
      <w:r w:rsidRPr="00D071D3">
        <w:rPr>
          <w:lang w:val="id-ID"/>
        </w:rPr>
        <w:lastRenderedPageBreak/>
        <w:t>Mencetak laporan bulanan</w:t>
      </w:r>
      <w:r w:rsidR="00D0186E" w:rsidRPr="00D071D3">
        <w:rPr>
          <w:lang w:val="id-ID"/>
        </w:rPr>
        <w:t xml:space="preserve"> </w:t>
      </w:r>
    </w:p>
    <w:p w:rsidR="00D241BB" w:rsidRPr="00950AFD" w:rsidRDefault="00950AFD" w:rsidP="00A50570">
      <w:pPr>
        <w:pStyle w:val="ListParagraph"/>
        <w:numPr>
          <w:ilvl w:val="0"/>
          <w:numId w:val="21"/>
        </w:numPr>
        <w:ind w:left="426" w:hanging="426"/>
        <w:jc w:val="left"/>
        <w:rPr>
          <w:rFonts w:cs="Times New Roman"/>
          <w:lang w:val="id-ID"/>
        </w:rPr>
      </w:pPr>
      <w:r>
        <w:rPr>
          <w:lang w:val="id-ID"/>
        </w:rPr>
        <w:t>K</w:t>
      </w:r>
      <w:r w:rsidR="00D835C7" w:rsidRPr="00950AFD">
        <w:rPr>
          <w:lang w:val="id-ID"/>
        </w:rPr>
        <w:t>asi</w:t>
      </w:r>
      <w:r w:rsidR="00D0186E" w:rsidRPr="00950AFD">
        <w:rPr>
          <w:lang w:val="id-ID"/>
        </w:rPr>
        <w:t xml:space="preserve"> </w:t>
      </w:r>
    </w:p>
    <w:p w:rsidR="00D241BB" w:rsidRPr="00D241BB" w:rsidRDefault="00D241BB" w:rsidP="00A50570">
      <w:pPr>
        <w:pStyle w:val="ListParagraph"/>
        <w:numPr>
          <w:ilvl w:val="0"/>
          <w:numId w:val="17"/>
        </w:numPr>
        <w:jc w:val="left"/>
        <w:rPr>
          <w:rFonts w:cs="Times New Roman"/>
          <w:lang w:val="id-ID"/>
        </w:rPr>
      </w:pPr>
      <w:r>
        <w:rPr>
          <w:lang w:val="id-ID"/>
        </w:rPr>
        <w:t>D</w:t>
      </w:r>
      <w:r w:rsidR="00D0186E" w:rsidRPr="000306B9">
        <w:rPr>
          <w:lang w:val="id-ID"/>
        </w:rPr>
        <w:t>apat m</w:t>
      </w:r>
      <w:r>
        <w:rPr>
          <w:lang w:val="id-ID"/>
        </w:rPr>
        <w:t xml:space="preserve">engelolah </w:t>
      </w:r>
      <w:r>
        <w:rPr>
          <w:i/>
          <w:lang w:val="id-ID"/>
        </w:rPr>
        <w:t>profile</w:t>
      </w:r>
      <w:r>
        <w:rPr>
          <w:lang w:val="id-ID"/>
        </w:rPr>
        <w:t xml:space="preserve">, </w:t>
      </w:r>
    </w:p>
    <w:p w:rsidR="00D241BB" w:rsidRPr="00D241BB" w:rsidRDefault="00D241BB" w:rsidP="00A50570">
      <w:pPr>
        <w:pStyle w:val="ListParagraph"/>
        <w:numPr>
          <w:ilvl w:val="0"/>
          <w:numId w:val="17"/>
        </w:numPr>
        <w:jc w:val="left"/>
        <w:rPr>
          <w:rFonts w:cs="Times New Roman"/>
          <w:lang w:val="id-ID"/>
        </w:rPr>
      </w:pPr>
      <w:r>
        <w:rPr>
          <w:lang w:val="id-ID"/>
        </w:rPr>
        <w:t xml:space="preserve">Melihat grafik bulanan, </w:t>
      </w:r>
    </w:p>
    <w:p w:rsidR="00D241BB" w:rsidRPr="00D241BB" w:rsidRDefault="00D241BB" w:rsidP="00A50570">
      <w:pPr>
        <w:pStyle w:val="ListParagraph"/>
        <w:numPr>
          <w:ilvl w:val="0"/>
          <w:numId w:val="17"/>
        </w:numPr>
        <w:jc w:val="left"/>
        <w:rPr>
          <w:rFonts w:cs="Times New Roman"/>
          <w:lang w:val="id-ID"/>
        </w:rPr>
      </w:pPr>
      <w:r>
        <w:rPr>
          <w:lang w:val="id-ID"/>
        </w:rPr>
        <w:t xml:space="preserve">Melihat laporan bulanan, </w:t>
      </w:r>
    </w:p>
    <w:p w:rsidR="000306B9" w:rsidRPr="000306B9" w:rsidRDefault="00D241BB" w:rsidP="00A50570">
      <w:pPr>
        <w:pStyle w:val="ListParagraph"/>
        <w:numPr>
          <w:ilvl w:val="0"/>
          <w:numId w:val="17"/>
        </w:numPr>
        <w:jc w:val="left"/>
        <w:rPr>
          <w:rFonts w:cs="Times New Roman"/>
          <w:lang w:val="id-ID"/>
        </w:rPr>
      </w:pPr>
      <w:r>
        <w:rPr>
          <w:lang w:val="id-ID"/>
        </w:rPr>
        <w:t>Dan mencetak laporan bulanan.</w:t>
      </w:r>
    </w:p>
    <w:p w:rsidR="00D835C7" w:rsidRPr="00950AFD" w:rsidRDefault="00D835C7" w:rsidP="00A50570">
      <w:pPr>
        <w:pStyle w:val="ListParagraph"/>
        <w:numPr>
          <w:ilvl w:val="0"/>
          <w:numId w:val="21"/>
        </w:numPr>
        <w:ind w:left="426" w:hanging="426"/>
        <w:jc w:val="left"/>
        <w:rPr>
          <w:rFonts w:cs="Times New Roman"/>
          <w:lang w:val="id-ID"/>
        </w:rPr>
      </w:pPr>
      <w:r w:rsidRPr="00950AFD">
        <w:rPr>
          <w:lang w:val="id-ID"/>
        </w:rPr>
        <w:t>Kasubsi</w:t>
      </w:r>
      <w:r w:rsidR="00900ABC" w:rsidRPr="00950AFD">
        <w:rPr>
          <w:lang w:val="id-ID"/>
        </w:rPr>
        <w:t xml:space="preserve"> </w:t>
      </w:r>
    </w:p>
    <w:p w:rsidR="00D835C7" w:rsidRPr="00D835C7" w:rsidRDefault="00D835C7" w:rsidP="00A50570">
      <w:pPr>
        <w:pStyle w:val="ListParagraph"/>
        <w:numPr>
          <w:ilvl w:val="0"/>
          <w:numId w:val="18"/>
        </w:numPr>
        <w:jc w:val="left"/>
        <w:rPr>
          <w:rFonts w:cs="Times New Roman"/>
          <w:lang w:val="id-ID"/>
        </w:rPr>
      </w:pPr>
      <w:r>
        <w:rPr>
          <w:lang w:val="id-ID"/>
        </w:rPr>
        <w:t xml:space="preserve">Dapat mengelola </w:t>
      </w:r>
      <w:r>
        <w:rPr>
          <w:i/>
          <w:lang w:val="id-ID"/>
        </w:rPr>
        <w:t>profile</w:t>
      </w:r>
      <w:r>
        <w:rPr>
          <w:lang w:val="id-ID"/>
        </w:rPr>
        <w:t xml:space="preserve">, </w:t>
      </w:r>
    </w:p>
    <w:p w:rsidR="00D835C7" w:rsidRPr="00D835C7" w:rsidRDefault="00D835C7" w:rsidP="00A50570">
      <w:pPr>
        <w:pStyle w:val="ListParagraph"/>
        <w:numPr>
          <w:ilvl w:val="0"/>
          <w:numId w:val="18"/>
        </w:numPr>
        <w:jc w:val="left"/>
        <w:rPr>
          <w:rFonts w:cs="Times New Roman"/>
          <w:lang w:val="id-ID"/>
        </w:rPr>
      </w:pPr>
      <w:r>
        <w:rPr>
          <w:lang w:val="id-ID"/>
        </w:rPr>
        <w:t xml:space="preserve">Melihat grafik bulanan, </w:t>
      </w:r>
    </w:p>
    <w:p w:rsidR="00D835C7" w:rsidRPr="00D835C7" w:rsidRDefault="00D835C7" w:rsidP="00A50570">
      <w:pPr>
        <w:pStyle w:val="ListParagraph"/>
        <w:numPr>
          <w:ilvl w:val="0"/>
          <w:numId w:val="18"/>
        </w:numPr>
        <w:jc w:val="left"/>
        <w:rPr>
          <w:rFonts w:cs="Times New Roman"/>
          <w:lang w:val="id-ID"/>
        </w:rPr>
      </w:pPr>
      <w:r>
        <w:rPr>
          <w:lang w:val="id-ID"/>
        </w:rPr>
        <w:t xml:space="preserve">Melihat laporan bulanan, </w:t>
      </w:r>
    </w:p>
    <w:p w:rsidR="00D835C7" w:rsidRPr="00D835C7" w:rsidRDefault="00D835C7" w:rsidP="00A50570">
      <w:pPr>
        <w:pStyle w:val="ListParagraph"/>
        <w:numPr>
          <w:ilvl w:val="0"/>
          <w:numId w:val="18"/>
        </w:numPr>
        <w:jc w:val="left"/>
        <w:rPr>
          <w:rFonts w:cs="Times New Roman"/>
          <w:lang w:val="id-ID"/>
        </w:rPr>
      </w:pPr>
      <w:r>
        <w:rPr>
          <w:lang w:val="id-ID"/>
        </w:rPr>
        <w:t xml:space="preserve">Mencetak laporan bulanan, dan </w:t>
      </w:r>
    </w:p>
    <w:p w:rsidR="000306B9" w:rsidRPr="000306B9" w:rsidRDefault="00D835C7" w:rsidP="00A50570">
      <w:pPr>
        <w:pStyle w:val="ListParagraph"/>
        <w:numPr>
          <w:ilvl w:val="0"/>
          <w:numId w:val="18"/>
        </w:numPr>
        <w:jc w:val="left"/>
        <w:rPr>
          <w:rFonts w:cs="Times New Roman"/>
          <w:lang w:val="id-ID"/>
        </w:rPr>
      </w:pPr>
      <w:r>
        <w:rPr>
          <w:lang w:val="id-ID"/>
        </w:rPr>
        <w:t xml:space="preserve">Melakukan verifikasi hasil </w:t>
      </w:r>
      <w:r>
        <w:rPr>
          <w:i/>
          <w:lang w:val="id-ID"/>
        </w:rPr>
        <w:t>assessment</w:t>
      </w:r>
      <w:r>
        <w:rPr>
          <w:lang w:val="id-ID"/>
        </w:rPr>
        <w:t>.</w:t>
      </w:r>
      <w:r w:rsidR="00900ABC" w:rsidRPr="000306B9">
        <w:rPr>
          <w:lang w:val="id-ID"/>
        </w:rPr>
        <w:t xml:space="preserve"> </w:t>
      </w:r>
    </w:p>
    <w:p w:rsidR="00D835C7" w:rsidRPr="00950AFD" w:rsidRDefault="00900ABC" w:rsidP="00A50570">
      <w:pPr>
        <w:pStyle w:val="ListParagraph"/>
        <w:numPr>
          <w:ilvl w:val="0"/>
          <w:numId w:val="21"/>
        </w:numPr>
        <w:ind w:left="426" w:hanging="426"/>
        <w:jc w:val="left"/>
        <w:rPr>
          <w:rFonts w:cs="Times New Roman"/>
          <w:lang w:val="id-ID"/>
        </w:rPr>
      </w:pPr>
      <w:r w:rsidRPr="00950AFD">
        <w:rPr>
          <w:lang w:val="id-ID"/>
        </w:rPr>
        <w:t xml:space="preserve">Assesor </w:t>
      </w:r>
    </w:p>
    <w:p w:rsidR="00D835C7" w:rsidRPr="00D835C7" w:rsidRDefault="00A720C2" w:rsidP="00A50570">
      <w:pPr>
        <w:pStyle w:val="ListParagraph"/>
        <w:numPr>
          <w:ilvl w:val="0"/>
          <w:numId w:val="19"/>
        </w:numPr>
        <w:jc w:val="left"/>
        <w:rPr>
          <w:rFonts w:cs="Times New Roman"/>
          <w:lang w:val="id-ID"/>
        </w:rPr>
      </w:pPr>
      <w:r>
        <w:rPr>
          <w:lang w:val="id-ID"/>
        </w:rPr>
        <w:t>Dapat mengelola</w:t>
      </w:r>
      <w:r w:rsidR="00D835C7">
        <w:rPr>
          <w:lang w:val="id-ID"/>
        </w:rPr>
        <w:t xml:space="preserve"> </w:t>
      </w:r>
      <w:r w:rsidR="00D835C7">
        <w:rPr>
          <w:i/>
          <w:lang w:val="id-ID"/>
        </w:rPr>
        <w:t>profile</w:t>
      </w:r>
      <w:r w:rsidR="00D835C7">
        <w:rPr>
          <w:lang w:val="id-ID"/>
        </w:rPr>
        <w:t xml:space="preserve">, </w:t>
      </w:r>
    </w:p>
    <w:p w:rsidR="00D835C7" w:rsidRPr="00D835C7" w:rsidRDefault="00D835C7" w:rsidP="00A50570">
      <w:pPr>
        <w:pStyle w:val="ListParagraph"/>
        <w:numPr>
          <w:ilvl w:val="0"/>
          <w:numId w:val="19"/>
        </w:numPr>
        <w:jc w:val="left"/>
        <w:rPr>
          <w:rFonts w:cs="Times New Roman"/>
          <w:lang w:val="id-ID"/>
        </w:rPr>
      </w:pPr>
      <w:r>
        <w:rPr>
          <w:lang w:val="id-ID"/>
        </w:rPr>
        <w:t xml:space="preserve">Melihat data tahanan, </w:t>
      </w:r>
    </w:p>
    <w:p w:rsidR="00D835C7" w:rsidRPr="00D835C7" w:rsidRDefault="00D835C7" w:rsidP="00A50570">
      <w:pPr>
        <w:pStyle w:val="ListParagraph"/>
        <w:numPr>
          <w:ilvl w:val="0"/>
          <w:numId w:val="19"/>
        </w:numPr>
        <w:jc w:val="left"/>
        <w:rPr>
          <w:rFonts w:cs="Times New Roman"/>
          <w:lang w:val="id-ID"/>
        </w:rPr>
      </w:pPr>
      <w:r>
        <w:rPr>
          <w:lang w:val="id-ID"/>
        </w:rPr>
        <w:t xml:space="preserve">Menelolah data </w:t>
      </w:r>
      <w:r>
        <w:rPr>
          <w:i/>
          <w:lang w:val="id-ID"/>
        </w:rPr>
        <w:t>assessment</w:t>
      </w:r>
      <w:r>
        <w:rPr>
          <w:lang w:val="id-ID"/>
        </w:rPr>
        <w:t xml:space="preserve">, </w:t>
      </w:r>
    </w:p>
    <w:p w:rsidR="00D835C7" w:rsidRPr="00D835C7" w:rsidRDefault="00D835C7" w:rsidP="00A50570">
      <w:pPr>
        <w:pStyle w:val="ListParagraph"/>
        <w:numPr>
          <w:ilvl w:val="0"/>
          <w:numId w:val="19"/>
        </w:numPr>
        <w:jc w:val="left"/>
        <w:rPr>
          <w:rFonts w:cs="Times New Roman"/>
          <w:lang w:val="id-ID"/>
        </w:rPr>
      </w:pPr>
      <w:r>
        <w:rPr>
          <w:lang w:val="id-ID"/>
        </w:rPr>
        <w:t xml:space="preserve">Melihat grafik bulanan, </w:t>
      </w:r>
    </w:p>
    <w:p w:rsidR="00D835C7" w:rsidRPr="00D835C7" w:rsidRDefault="00D835C7" w:rsidP="00A50570">
      <w:pPr>
        <w:pStyle w:val="ListParagraph"/>
        <w:numPr>
          <w:ilvl w:val="0"/>
          <w:numId w:val="19"/>
        </w:numPr>
        <w:jc w:val="left"/>
        <w:rPr>
          <w:rFonts w:cs="Times New Roman"/>
          <w:lang w:val="id-ID"/>
        </w:rPr>
      </w:pPr>
      <w:r>
        <w:rPr>
          <w:lang w:val="id-ID"/>
        </w:rPr>
        <w:t xml:space="preserve">Melihat laporan bulanan, dan </w:t>
      </w:r>
    </w:p>
    <w:p w:rsidR="00900ABC" w:rsidRPr="000306B9" w:rsidRDefault="00D835C7" w:rsidP="00A50570">
      <w:pPr>
        <w:pStyle w:val="ListParagraph"/>
        <w:numPr>
          <w:ilvl w:val="0"/>
          <w:numId w:val="19"/>
        </w:numPr>
        <w:jc w:val="left"/>
        <w:rPr>
          <w:rFonts w:cs="Times New Roman"/>
          <w:lang w:val="id-ID"/>
        </w:rPr>
      </w:pPr>
      <w:r>
        <w:rPr>
          <w:lang w:val="id-ID"/>
        </w:rPr>
        <w:t xml:space="preserve">Mencetak laporan bulanan. </w:t>
      </w:r>
    </w:p>
    <w:p w:rsidR="00900ABC" w:rsidRPr="00900ABC" w:rsidRDefault="00900ABC" w:rsidP="00900ABC">
      <w:pPr>
        <w:ind w:firstLine="709"/>
        <w:jc w:val="left"/>
        <w:rPr>
          <w:lang w:val="id-ID"/>
        </w:rPr>
      </w:pPr>
    </w:p>
    <w:p w:rsidR="00D0186E" w:rsidRPr="00D0186E" w:rsidRDefault="00D0186E" w:rsidP="00D0186E">
      <w:pPr>
        <w:ind w:firstLine="709"/>
        <w:jc w:val="left"/>
        <w:rPr>
          <w:lang w:val="id-ID"/>
        </w:rPr>
      </w:pPr>
    </w:p>
    <w:p w:rsidR="00D0186E" w:rsidRPr="00D0186E" w:rsidRDefault="00D0186E" w:rsidP="00D0186E">
      <w:pPr>
        <w:ind w:firstLine="709"/>
        <w:jc w:val="left"/>
        <w:rPr>
          <w:lang w:val="id-ID"/>
        </w:rPr>
      </w:pPr>
    </w:p>
    <w:p w:rsidR="00083558" w:rsidRDefault="00083558" w:rsidP="00D0186E">
      <w:pPr>
        <w:ind w:firstLine="709"/>
        <w:jc w:val="left"/>
        <w:rPr>
          <w:lang w:val="id-ID"/>
        </w:rPr>
      </w:pPr>
    </w:p>
    <w:p w:rsidR="00543038" w:rsidRDefault="00083558" w:rsidP="00C867F7">
      <w:pPr>
        <w:spacing w:after="160" w:line="259" w:lineRule="auto"/>
        <w:jc w:val="center"/>
        <w:rPr>
          <w:b/>
          <w:lang w:val="id-ID"/>
        </w:rPr>
      </w:pPr>
      <w:r>
        <w:rPr>
          <w:lang w:val="id-ID"/>
        </w:rPr>
        <w:br w:type="page"/>
      </w:r>
      <w:r w:rsidRPr="00083558">
        <w:rPr>
          <w:b/>
          <w:lang w:val="id-ID"/>
        </w:rPr>
        <w:lastRenderedPageBreak/>
        <w:t>DAFTAR PUSTAKA</w:t>
      </w:r>
    </w:p>
    <w:p w:rsidR="001C6B02" w:rsidRDefault="001C6B02" w:rsidP="00C85B0F">
      <w:pPr>
        <w:tabs>
          <w:tab w:val="right" w:pos="7532"/>
        </w:tabs>
        <w:spacing w:line="276" w:lineRule="auto"/>
        <w:ind w:left="741" w:right="739" w:firstLine="1"/>
        <w:jc w:val="left"/>
        <w:rPr>
          <w:sz w:val="22"/>
        </w:rPr>
      </w:pPr>
      <w:r w:rsidRPr="001C6B02">
        <w:rPr>
          <w:sz w:val="22"/>
        </w:rPr>
        <w:t xml:space="preserve"> </w:t>
      </w:r>
      <w:r w:rsidR="00C85B0F">
        <w:rPr>
          <w:sz w:val="22"/>
        </w:rPr>
        <w:tab/>
      </w:r>
    </w:p>
    <w:p w:rsidR="00C85B0F" w:rsidRPr="00653634" w:rsidRDefault="001C6B02" w:rsidP="00653634">
      <w:pPr>
        <w:pStyle w:val="NoSpacing"/>
        <w:spacing w:line="360" w:lineRule="auto"/>
        <w:ind w:left="709" w:hanging="709"/>
        <w:rPr>
          <w:rFonts w:ascii="Times New Roman" w:hAnsi="Times New Roman" w:cs="Times New Roman"/>
          <w:sz w:val="24"/>
          <w:szCs w:val="24"/>
        </w:rPr>
      </w:pPr>
      <w:r>
        <w:fldChar w:fldCharType="begin"/>
      </w:r>
      <w:r>
        <w:instrText xml:space="preserve"> BIBLIOGRAPHY  \l 1057 </w:instrText>
      </w:r>
      <w:r>
        <w:fldChar w:fldCharType="separate"/>
      </w:r>
    </w:p>
    <w:p w:rsidR="001C6B02" w:rsidRDefault="001C6B02" w:rsidP="00C85B0F">
      <w:pPr>
        <w:pStyle w:val="Bibliography"/>
        <w:ind w:left="720" w:hanging="720"/>
        <w:rPr>
          <w:noProof/>
          <w:lang w:val="id-ID"/>
        </w:rPr>
      </w:pPr>
      <w:r>
        <w:rPr>
          <w:noProof/>
          <w:lang w:val="id-ID"/>
        </w:rPr>
        <w:t xml:space="preserve">Admin. (2018, 0ctober 2). konsep dasar dan pengertian sistem. </w:t>
      </w:r>
      <w:r w:rsidRPr="00C0466C">
        <w:rPr>
          <w:iCs/>
          <w:noProof/>
          <w:lang w:val="id-ID"/>
        </w:rPr>
        <w:t xml:space="preserve">BPKHM Universitas </w:t>
      </w:r>
      <w:r w:rsidR="001F5EE4" w:rsidRPr="00C0466C">
        <w:rPr>
          <w:iCs/>
          <w:noProof/>
          <w:lang w:val="id-ID"/>
        </w:rPr>
        <w:t>Negri Padang</w:t>
      </w:r>
      <w:r w:rsidRPr="00C0466C">
        <w:rPr>
          <w:noProof/>
          <w:lang w:val="id-ID"/>
        </w:rPr>
        <w:t>,</w:t>
      </w:r>
      <w:r>
        <w:rPr>
          <w:noProof/>
          <w:lang w:val="id-ID"/>
        </w:rPr>
        <w:t xml:space="preserve"> hal. 1.</w:t>
      </w:r>
    </w:p>
    <w:p w:rsidR="001C6B02" w:rsidRDefault="001C6B02" w:rsidP="001C6B02">
      <w:pPr>
        <w:pStyle w:val="Bibliography"/>
        <w:ind w:left="720" w:hanging="720"/>
        <w:rPr>
          <w:noProof/>
          <w:lang w:val="id-ID"/>
        </w:rPr>
      </w:pPr>
      <w:r>
        <w:rPr>
          <w:noProof/>
          <w:lang w:val="id-ID"/>
        </w:rPr>
        <w:t xml:space="preserve">Admin media. (2020, Desember 17). pengertian database menurut para ahli. </w:t>
      </w:r>
      <w:r>
        <w:rPr>
          <w:i/>
          <w:iCs/>
          <w:noProof/>
          <w:lang w:val="id-ID"/>
        </w:rPr>
        <w:t xml:space="preserve">creator </w:t>
      </w:r>
      <w:r w:rsidRPr="00C0466C">
        <w:rPr>
          <w:iCs/>
          <w:noProof/>
          <w:lang w:val="id-ID"/>
        </w:rPr>
        <w:t>media</w:t>
      </w:r>
      <w:r>
        <w:rPr>
          <w:noProof/>
          <w:lang w:val="id-ID"/>
        </w:rPr>
        <w:t>, hal. 1.</w:t>
      </w:r>
    </w:p>
    <w:p w:rsidR="001C6B02" w:rsidRDefault="001C6B02" w:rsidP="001C6B02">
      <w:pPr>
        <w:pStyle w:val="Bibliography"/>
        <w:ind w:left="720" w:hanging="720"/>
        <w:rPr>
          <w:noProof/>
          <w:lang w:val="id-ID"/>
        </w:rPr>
      </w:pPr>
      <w:r>
        <w:rPr>
          <w:noProof/>
          <w:lang w:val="id-ID"/>
        </w:rPr>
        <w:t xml:space="preserve">Arif rahmadani vinanda, s. a. (2019). Pengembangan sistem informasi asesment lembaga sertifikasi profesi berbasis web. </w:t>
      </w:r>
      <w:r w:rsidRPr="00C0466C">
        <w:rPr>
          <w:iCs/>
          <w:noProof/>
          <w:lang w:val="id-ID"/>
        </w:rPr>
        <w:t>jurnal pengembangan teknologi informasi dan ilmu computer</w:t>
      </w:r>
      <w:r>
        <w:rPr>
          <w:noProof/>
          <w:lang w:val="id-ID"/>
        </w:rPr>
        <w:t>, 6220-6229.</w:t>
      </w:r>
    </w:p>
    <w:p w:rsidR="001C6B02" w:rsidRDefault="00C11B1E" w:rsidP="001C6B02">
      <w:pPr>
        <w:pStyle w:val="Bibliography"/>
        <w:ind w:left="720" w:hanging="720"/>
        <w:rPr>
          <w:noProof/>
          <w:lang w:val="id-ID"/>
        </w:rPr>
      </w:pPr>
      <w:r>
        <w:rPr>
          <w:noProof/>
          <w:lang w:val="id-ID"/>
        </w:rPr>
        <w:t>A</w:t>
      </w:r>
      <w:r w:rsidR="001C6B02">
        <w:rPr>
          <w:noProof/>
          <w:lang w:val="id-ID"/>
        </w:rPr>
        <w:t xml:space="preserve">rmanto, M. d. (2014). Rancang bangun sistem monitoring prestasi siswa berbasis </w:t>
      </w:r>
      <w:r w:rsidR="001C6B02" w:rsidRPr="00C0466C">
        <w:rPr>
          <w:i/>
          <w:noProof/>
          <w:lang w:val="id-ID"/>
        </w:rPr>
        <w:t>web</w:t>
      </w:r>
      <w:r w:rsidR="001C6B02">
        <w:rPr>
          <w:noProof/>
          <w:lang w:val="id-ID"/>
        </w:rPr>
        <w:t xml:space="preserve">. </w:t>
      </w:r>
      <w:r w:rsidR="001C6B02" w:rsidRPr="00C0466C">
        <w:rPr>
          <w:iCs/>
          <w:noProof/>
          <w:lang w:val="id-ID"/>
        </w:rPr>
        <w:t>Jurnal infokam</w:t>
      </w:r>
      <w:r w:rsidR="001C6B02">
        <w:rPr>
          <w:noProof/>
          <w:lang w:val="id-ID"/>
        </w:rPr>
        <w:t>, 22.</w:t>
      </w:r>
    </w:p>
    <w:p w:rsidR="001C6B02" w:rsidRDefault="001C6B02" w:rsidP="001C6B02">
      <w:pPr>
        <w:pStyle w:val="Bibliography"/>
        <w:ind w:left="720" w:hanging="720"/>
        <w:rPr>
          <w:noProof/>
          <w:lang w:val="id-ID"/>
        </w:rPr>
      </w:pPr>
      <w:r>
        <w:rPr>
          <w:noProof/>
          <w:lang w:val="id-ID"/>
        </w:rPr>
        <w:t xml:space="preserve">Eko Arid, a. y. (2017). perancangan sistem informasi pembyaran abodemen di </w:t>
      </w:r>
      <w:r w:rsidR="00C0466C">
        <w:rPr>
          <w:noProof/>
          <w:lang w:val="id-ID"/>
        </w:rPr>
        <w:t xml:space="preserve">UPTD </w:t>
      </w:r>
      <w:r>
        <w:rPr>
          <w:noProof/>
          <w:lang w:val="id-ID"/>
        </w:rPr>
        <w:t xml:space="preserve">pasar rajadesa. </w:t>
      </w:r>
      <w:r w:rsidRPr="00C0466C">
        <w:rPr>
          <w:iCs/>
          <w:noProof/>
          <w:lang w:val="id-ID"/>
        </w:rPr>
        <w:t>Jurnal manajemn dan teknik iformatika</w:t>
      </w:r>
      <w:r w:rsidRPr="00C0466C">
        <w:rPr>
          <w:noProof/>
          <w:lang w:val="id-ID"/>
        </w:rPr>
        <w:t>,</w:t>
      </w:r>
      <w:r>
        <w:rPr>
          <w:noProof/>
          <w:lang w:val="id-ID"/>
        </w:rPr>
        <w:t xml:space="preserve"> 1.</w:t>
      </w:r>
    </w:p>
    <w:p w:rsidR="001C6B02" w:rsidRDefault="001C6B02" w:rsidP="001C6B02">
      <w:pPr>
        <w:pStyle w:val="Bibliography"/>
        <w:ind w:left="720" w:hanging="720"/>
        <w:rPr>
          <w:noProof/>
          <w:lang w:val="id-ID"/>
        </w:rPr>
      </w:pPr>
      <w:r>
        <w:rPr>
          <w:noProof/>
          <w:lang w:val="id-ID"/>
        </w:rPr>
        <w:t xml:space="preserve">Fabriyan fandi dwi imaniawan, f. f. (2017). sistem informasi administrasi kependudukan berbasis web pada bogangin sumpiah. </w:t>
      </w:r>
      <w:r>
        <w:rPr>
          <w:i/>
          <w:iCs/>
          <w:noProof/>
          <w:lang w:val="id-ID"/>
        </w:rPr>
        <w:t>Ijns.org</w:t>
      </w:r>
      <w:r>
        <w:rPr>
          <w:noProof/>
          <w:lang w:val="id-ID"/>
        </w:rPr>
        <w:t>, 2-4.</w:t>
      </w:r>
    </w:p>
    <w:p w:rsidR="001C6B02" w:rsidRDefault="00C11B1E" w:rsidP="001C6B02">
      <w:pPr>
        <w:pStyle w:val="Bibliography"/>
        <w:ind w:left="720" w:hanging="720"/>
        <w:rPr>
          <w:noProof/>
          <w:lang w:val="id-ID"/>
        </w:rPr>
      </w:pPr>
      <w:r>
        <w:rPr>
          <w:noProof/>
          <w:lang w:val="id-ID"/>
        </w:rPr>
        <w:t>Gab</w:t>
      </w:r>
      <w:r w:rsidR="001C6B02">
        <w:rPr>
          <w:noProof/>
          <w:lang w:val="id-ID"/>
        </w:rPr>
        <w:t xml:space="preserve">riellas, A. S. (2018). Rancang bangun aplikasi web lembaga pemasyarakatan klas IIA manado. </w:t>
      </w:r>
      <w:r w:rsidR="001C6B02" w:rsidRPr="00C0466C">
        <w:rPr>
          <w:iCs/>
          <w:noProof/>
          <w:lang w:val="id-ID"/>
        </w:rPr>
        <w:t>jurnal teknik informatika, volume 9, ISSN</w:t>
      </w:r>
      <w:r w:rsidR="001C6B02">
        <w:rPr>
          <w:noProof/>
          <w:lang w:val="id-ID"/>
        </w:rPr>
        <w:t>, 2301-8364.</w:t>
      </w:r>
    </w:p>
    <w:p w:rsidR="001C6B02" w:rsidRDefault="001C6B02" w:rsidP="001C6B02">
      <w:pPr>
        <w:pStyle w:val="Bibliography"/>
        <w:ind w:left="720" w:hanging="720"/>
        <w:rPr>
          <w:noProof/>
          <w:lang w:val="id-ID"/>
        </w:rPr>
      </w:pPr>
      <w:r>
        <w:rPr>
          <w:noProof/>
          <w:lang w:val="id-ID"/>
        </w:rPr>
        <w:t xml:space="preserve">Helmers. (2013). </w:t>
      </w:r>
      <w:r>
        <w:rPr>
          <w:i/>
          <w:iCs/>
          <w:noProof/>
          <w:lang w:val="id-ID"/>
        </w:rPr>
        <w:t>Microsoft Visio 2013 Step by Step.</w:t>
      </w:r>
      <w:r>
        <w:rPr>
          <w:noProof/>
          <w:lang w:val="id-ID"/>
        </w:rPr>
        <w:t xml:space="preserve"> </w:t>
      </w:r>
    </w:p>
    <w:p w:rsidR="001C6B02" w:rsidRDefault="00C11B1E" w:rsidP="001C6B02">
      <w:pPr>
        <w:pStyle w:val="Bibliography"/>
        <w:ind w:left="720" w:hanging="720"/>
        <w:rPr>
          <w:noProof/>
          <w:lang w:val="id-ID"/>
        </w:rPr>
      </w:pPr>
      <w:r>
        <w:rPr>
          <w:noProof/>
          <w:lang w:val="id-ID"/>
        </w:rPr>
        <w:t>K</w:t>
      </w:r>
      <w:r w:rsidR="001C6B02">
        <w:rPr>
          <w:noProof/>
          <w:lang w:val="id-ID"/>
        </w:rPr>
        <w:t>olaka, R. (2021, mei 20). Kementrian hukum dan hak asasi manusia Rutan kelas IIB kolaka.</w:t>
      </w:r>
    </w:p>
    <w:p w:rsidR="001C6B02" w:rsidRDefault="00C11B1E" w:rsidP="001C6B02">
      <w:pPr>
        <w:pStyle w:val="Bibliography"/>
        <w:ind w:left="720" w:hanging="720"/>
        <w:rPr>
          <w:noProof/>
          <w:lang w:val="id-ID"/>
        </w:rPr>
      </w:pPr>
      <w:r>
        <w:rPr>
          <w:noProof/>
          <w:lang w:val="id-ID"/>
        </w:rPr>
        <w:t>K</w:t>
      </w:r>
      <w:r w:rsidR="001C6B02">
        <w:rPr>
          <w:noProof/>
          <w:lang w:val="id-ID"/>
        </w:rPr>
        <w:t xml:space="preserve">omputer, k. (2018, september 07). Metode </w:t>
      </w:r>
      <w:r w:rsidR="001C6B02" w:rsidRPr="00C0466C">
        <w:rPr>
          <w:i/>
          <w:noProof/>
          <w:lang w:val="id-ID"/>
        </w:rPr>
        <w:t>waterfall</w:t>
      </w:r>
      <w:r w:rsidR="001C6B02">
        <w:rPr>
          <w:noProof/>
          <w:lang w:val="id-ID"/>
        </w:rPr>
        <w:t xml:space="preserve"> menurut pressman 2015. hal. 1.</w:t>
      </w:r>
    </w:p>
    <w:p w:rsidR="001C6B02" w:rsidRPr="00C0466C" w:rsidRDefault="001C6B02" w:rsidP="001C6B02">
      <w:pPr>
        <w:pStyle w:val="Bibliography"/>
        <w:ind w:left="720" w:hanging="720"/>
        <w:rPr>
          <w:noProof/>
          <w:lang w:val="id-ID"/>
        </w:rPr>
      </w:pPr>
      <w:r>
        <w:rPr>
          <w:noProof/>
          <w:lang w:val="id-ID"/>
        </w:rPr>
        <w:t xml:space="preserve">Kurniawan, W. R. (2018). Rancang bangun aplikasi assement anak berkebutuhan khusus pada sekolah inklusif. </w:t>
      </w:r>
      <w:r w:rsidRPr="00C0466C">
        <w:rPr>
          <w:iCs/>
          <w:noProof/>
          <w:lang w:val="id-ID"/>
        </w:rPr>
        <w:t>Tekhnologi informasi universitas lambung mangkurat</w:t>
      </w:r>
      <w:r w:rsidRPr="00C0466C">
        <w:rPr>
          <w:noProof/>
          <w:lang w:val="id-ID"/>
        </w:rPr>
        <w:t>, 1-6.</w:t>
      </w:r>
    </w:p>
    <w:p w:rsidR="001C6B02" w:rsidRDefault="00C11B1E" w:rsidP="001C6B02">
      <w:pPr>
        <w:pStyle w:val="Bibliography"/>
        <w:ind w:left="720" w:hanging="720"/>
        <w:rPr>
          <w:noProof/>
          <w:lang w:val="id-ID"/>
        </w:rPr>
      </w:pPr>
      <w:r>
        <w:rPr>
          <w:noProof/>
          <w:lang w:val="id-ID"/>
        </w:rPr>
        <w:t>M</w:t>
      </w:r>
      <w:r w:rsidR="001C6B02">
        <w:rPr>
          <w:noProof/>
          <w:lang w:val="id-ID"/>
        </w:rPr>
        <w:t xml:space="preserve">ulyanto, A. (2009). Definisi sistem. </w:t>
      </w:r>
      <w:r w:rsidR="001C6B02" w:rsidRPr="00C0466C">
        <w:rPr>
          <w:iCs/>
          <w:noProof/>
          <w:lang w:val="id-ID"/>
        </w:rPr>
        <w:t>JBPTUNIKOMPP</w:t>
      </w:r>
      <w:r w:rsidR="001C6B02" w:rsidRPr="00C0466C">
        <w:rPr>
          <w:noProof/>
          <w:lang w:val="id-ID"/>
        </w:rPr>
        <w:t>, 8.</w:t>
      </w:r>
    </w:p>
    <w:p w:rsidR="001C6B02" w:rsidRDefault="00C11B1E" w:rsidP="001C6B02">
      <w:pPr>
        <w:pStyle w:val="Bibliography"/>
        <w:ind w:left="720" w:hanging="720"/>
        <w:rPr>
          <w:noProof/>
          <w:lang w:val="id-ID"/>
        </w:rPr>
      </w:pPr>
      <w:r>
        <w:rPr>
          <w:noProof/>
          <w:lang w:val="id-ID"/>
        </w:rPr>
        <w:t>N</w:t>
      </w:r>
      <w:r w:rsidR="001C6B02">
        <w:rPr>
          <w:noProof/>
          <w:lang w:val="id-ID"/>
        </w:rPr>
        <w:t xml:space="preserve">afisah, S. (2003). perancangan sistem informasi pembayaran abodemen </w:t>
      </w:r>
      <w:r w:rsidR="00C0466C">
        <w:rPr>
          <w:noProof/>
          <w:lang w:val="id-ID"/>
        </w:rPr>
        <w:t>UPTD</w:t>
      </w:r>
      <w:r w:rsidR="001C6B02">
        <w:rPr>
          <w:noProof/>
          <w:lang w:val="id-ID"/>
        </w:rPr>
        <w:t xml:space="preserve"> pasar rajadesa.</w:t>
      </w:r>
      <w:r w:rsidR="001C6B02" w:rsidRPr="00C0466C">
        <w:rPr>
          <w:noProof/>
          <w:lang w:val="id-ID"/>
        </w:rPr>
        <w:t xml:space="preserve"> </w:t>
      </w:r>
      <w:r w:rsidR="001C6B02" w:rsidRPr="00C0466C">
        <w:rPr>
          <w:iCs/>
          <w:noProof/>
          <w:lang w:val="id-ID"/>
        </w:rPr>
        <w:t>jumantaka</w:t>
      </w:r>
      <w:r w:rsidR="001C6B02">
        <w:rPr>
          <w:noProof/>
          <w:lang w:val="id-ID"/>
        </w:rPr>
        <w:t>, 2.</w:t>
      </w:r>
    </w:p>
    <w:p w:rsidR="00653634" w:rsidRPr="00653634" w:rsidRDefault="00653634" w:rsidP="00653634">
      <w:pPr>
        <w:pStyle w:val="NoSpacing"/>
        <w:spacing w:line="360" w:lineRule="auto"/>
        <w:ind w:left="709" w:hanging="709"/>
        <w:rPr>
          <w:rFonts w:ascii="Times New Roman" w:hAnsi="Times New Roman" w:cs="Times New Roman"/>
          <w:sz w:val="24"/>
          <w:szCs w:val="24"/>
        </w:rPr>
      </w:pPr>
      <w:r w:rsidRPr="00C85B0F">
        <w:rPr>
          <w:rFonts w:ascii="Times New Roman" w:hAnsi="Times New Roman" w:cs="Times New Roman"/>
          <w:sz w:val="24"/>
          <w:szCs w:val="24"/>
        </w:rPr>
        <w:lastRenderedPageBreak/>
        <w:t>N</w:t>
      </w:r>
      <w:r>
        <w:rPr>
          <w:rFonts w:ascii="Times New Roman" w:hAnsi="Times New Roman" w:cs="Times New Roman"/>
          <w:sz w:val="24"/>
          <w:szCs w:val="24"/>
        </w:rPr>
        <w:t xml:space="preserve">asional.kompas.com (2021, Februari </w:t>
      </w:r>
      <w:r w:rsidRPr="00C85B0F">
        <w:rPr>
          <w:rFonts w:ascii="Times New Roman" w:hAnsi="Times New Roman" w:cs="Times New Roman"/>
          <w:sz w:val="24"/>
          <w:szCs w:val="24"/>
        </w:rPr>
        <w:t>15</w:t>
      </w:r>
      <w:r>
        <w:rPr>
          <w:rFonts w:ascii="Times New Roman" w:hAnsi="Times New Roman" w:cs="Times New Roman"/>
          <w:sz w:val="24"/>
          <w:szCs w:val="24"/>
        </w:rPr>
        <w:t>).</w:t>
      </w:r>
      <w:r w:rsidRPr="00C85B0F">
        <w:rPr>
          <w:rFonts w:ascii="Times New Roman" w:hAnsi="Times New Roman" w:cs="Times New Roman"/>
          <w:sz w:val="24"/>
          <w:szCs w:val="24"/>
        </w:rPr>
        <w:t xml:space="preserve"> </w:t>
      </w:r>
      <w:r w:rsidRPr="00653634">
        <w:rPr>
          <w:rFonts w:ascii="Times New Roman" w:hAnsi="Times New Roman" w:cs="Times New Roman"/>
          <w:sz w:val="24"/>
          <w:szCs w:val="24"/>
        </w:rPr>
        <w:t xml:space="preserve">Data dari Sistem </w:t>
      </w:r>
      <w:r w:rsidRPr="00653634">
        <w:rPr>
          <w:rFonts w:ascii="Times New Roman" w:hAnsi="Times New Roman" w:cs="Times New Roman"/>
          <w:i/>
          <w:sz w:val="24"/>
          <w:szCs w:val="24"/>
        </w:rPr>
        <w:t xml:space="preserve">Database </w:t>
      </w:r>
      <w:r w:rsidRPr="00653634">
        <w:rPr>
          <w:rFonts w:ascii="Times New Roman" w:hAnsi="Times New Roman" w:cs="Times New Roman"/>
          <w:sz w:val="24"/>
          <w:szCs w:val="24"/>
        </w:rPr>
        <w:t>Pemasyarakatan (SDP)</w:t>
      </w:r>
      <w:r>
        <w:rPr>
          <w:rFonts w:ascii="Times New Roman" w:hAnsi="Times New Roman" w:cs="Times New Roman"/>
          <w:sz w:val="24"/>
          <w:szCs w:val="24"/>
        </w:rPr>
        <w:t>.</w:t>
      </w:r>
    </w:p>
    <w:p w:rsidR="001C6B02" w:rsidRDefault="001C6B02" w:rsidP="001C6B02">
      <w:pPr>
        <w:pStyle w:val="Bibliography"/>
        <w:ind w:left="720" w:hanging="720"/>
        <w:rPr>
          <w:noProof/>
          <w:lang w:val="id-ID"/>
        </w:rPr>
      </w:pPr>
      <w:r>
        <w:rPr>
          <w:noProof/>
          <w:lang w:val="id-ID"/>
        </w:rPr>
        <w:t xml:space="preserve">Sakinah tarigan, S. r. (2019). sistem informasi rekam medis pasien pada praktek umum dr, chandra irawan tarigan. </w:t>
      </w:r>
      <w:r>
        <w:rPr>
          <w:i/>
          <w:iCs/>
          <w:noProof/>
          <w:lang w:val="id-ID"/>
        </w:rPr>
        <w:t>ISBN</w:t>
      </w:r>
      <w:r>
        <w:rPr>
          <w:noProof/>
          <w:lang w:val="id-ID"/>
        </w:rPr>
        <w:t>, 597-603.</w:t>
      </w:r>
    </w:p>
    <w:p w:rsidR="001C6B02" w:rsidRDefault="001C6B02" w:rsidP="001C6B02">
      <w:pPr>
        <w:pStyle w:val="Bibliography"/>
        <w:ind w:left="720" w:hanging="720"/>
        <w:rPr>
          <w:noProof/>
          <w:lang w:val="id-ID"/>
        </w:rPr>
      </w:pPr>
      <w:r>
        <w:rPr>
          <w:noProof/>
          <w:lang w:val="id-ID"/>
        </w:rPr>
        <w:t xml:space="preserve">Susana dwi yulianti, N. m. (2017). Perancangan dan implementasi sistem manajemen risiko berbasis </w:t>
      </w:r>
      <w:r w:rsidRPr="00C0466C">
        <w:rPr>
          <w:i/>
          <w:noProof/>
          <w:lang w:val="id-ID"/>
        </w:rPr>
        <w:t>web</w:t>
      </w:r>
      <w:r>
        <w:rPr>
          <w:noProof/>
          <w:lang w:val="id-ID"/>
        </w:rPr>
        <w:t xml:space="preserve"> untuk pengelolaan aset pada pt.eksakta digital gemilang. </w:t>
      </w:r>
      <w:r>
        <w:rPr>
          <w:i/>
          <w:iCs/>
          <w:noProof/>
          <w:lang w:val="id-ID"/>
        </w:rPr>
        <w:t>ISSN</w:t>
      </w:r>
      <w:r>
        <w:rPr>
          <w:noProof/>
          <w:lang w:val="id-ID"/>
        </w:rPr>
        <w:t>, 1858-3938.</w:t>
      </w:r>
    </w:p>
    <w:p w:rsidR="001C6B02" w:rsidRDefault="001C6B02" w:rsidP="001C6B02">
      <w:pPr>
        <w:pStyle w:val="Bibliography"/>
        <w:ind w:left="720" w:hanging="720"/>
        <w:rPr>
          <w:noProof/>
          <w:lang w:val="id-ID"/>
        </w:rPr>
      </w:pPr>
      <w:r>
        <w:rPr>
          <w:noProof/>
          <w:lang w:val="id-ID"/>
        </w:rPr>
        <w:t xml:space="preserve">wahid, A. a. (2020). Analisis metode </w:t>
      </w:r>
      <w:r w:rsidRPr="00C0466C">
        <w:rPr>
          <w:i/>
          <w:noProof/>
          <w:lang w:val="id-ID"/>
        </w:rPr>
        <w:t xml:space="preserve">waterfall </w:t>
      </w:r>
      <w:r>
        <w:rPr>
          <w:noProof/>
          <w:lang w:val="id-ID"/>
        </w:rPr>
        <w:t xml:space="preserve">untuk pengembangan sistem informasi. </w:t>
      </w:r>
      <w:r w:rsidRPr="00C0466C">
        <w:rPr>
          <w:iCs/>
          <w:noProof/>
          <w:lang w:val="id-ID"/>
        </w:rPr>
        <w:t>ilmu-ilmu informatika dan manajemen STMIK</w:t>
      </w:r>
      <w:r>
        <w:rPr>
          <w:noProof/>
          <w:lang w:val="id-ID"/>
        </w:rPr>
        <w:t>, 2.</w:t>
      </w:r>
    </w:p>
    <w:p w:rsidR="001C6B02" w:rsidRDefault="001C6B02" w:rsidP="001C6B02">
      <w:pPr>
        <w:pStyle w:val="Bibliography"/>
        <w:ind w:left="720" w:hanging="720"/>
        <w:rPr>
          <w:noProof/>
          <w:lang w:val="id-ID"/>
        </w:rPr>
      </w:pPr>
      <w:r>
        <w:rPr>
          <w:noProof/>
          <w:lang w:val="id-ID"/>
        </w:rPr>
        <w:t xml:space="preserve">widianingsih, A. r. (2020). Rancang Bangun Sistem Informasi </w:t>
      </w:r>
      <w:r w:rsidRPr="00C0466C">
        <w:rPr>
          <w:i/>
          <w:noProof/>
          <w:lang w:val="id-ID"/>
        </w:rPr>
        <w:t>Assessment</w:t>
      </w:r>
      <w:r>
        <w:rPr>
          <w:noProof/>
          <w:lang w:val="id-ID"/>
        </w:rPr>
        <w:t xml:space="preserve"> Risiko Tahanan Berbasis </w:t>
      </w:r>
      <w:r w:rsidRPr="00C0466C">
        <w:rPr>
          <w:i/>
          <w:noProof/>
          <w:lang w:val="id-ID"/>
        </w:rPr>
        <w:t>Web</w:t>
      </w:r>
      <w:r>
        <w:rPr>
          <w:noProof/>
          <w:lang w:val="id-ID"/>
        </w:rPr>
        <w:t xml:space="preserve"> Menggunakan Metode </w:t>
      </w:r>
      <w:r w:rsidRPr="00C0466C">
        <w:rPr>
          <w:i/>
          <w:noProof/>
          <w:lang w:val="id-ID"/>
        </w:rPr>
        <w:t>Rational Unified Process</w:t>
      </w:r>
      <w:r>
        <w:rPr>
          <w:noProof/>
          <w:lang w:val="id-ID"/>
        </w:rPr>
        <w:t>. 226-27.</w:t>
      </w:r>
    </w:p>
    <w:p w:rsidR="001C6B02" w:rsidRDefault="001C6B02" w:rsidP="001C6B02">
      <w:pPr>
        <w:pStyle w:val="Bibliography"/>
        <w:ind w:left="720" w:hanging="720"/>
        <w:rPr>
          <w:noProof/>
          <w:lang w:val="id-ID"/>
        </w:rPr>
      </w:pPr>
      <w:r>
        <w:rPr>
          <w:noProof/>
          <w:lang w:val="id-ID"/>
        </w:rPr>
        <w:t xml:space="preserve">Yayuk ike meilani, Dedy syamsuar, Yesi novaria Kunang. (2019). </w:t>
      </w:r>
      <w:r w:rsidRPr="00C0466C">
        <w:rPr>
          <w:i/>
          <w:noProof/>
          <w:lang w:val="id-ID"/>
        </w:rPr>
        <w:t>Assesment</w:t>
      </w:r>
      <w:r>
        <w:rPr>
          <w:noProof/>
          <w:lang w:val="id-ID"/>
        </w:rPr>
        <w:t xml:space="preserve"> resiko teknologi pada implementasi sistem informasi akademik </w:t>
      </w:r>
      <w:r w:rsidRPr="00C0466C">
        <w:rPr>
          <w:i/>
          <w:noProof/>
          <w:lang w:val="id-ID"/>
        </w:rPr>
        <w:t>e-university.</w:t>
      </w:r>
      <w:r>
        <w:rPr>
          <w:noProof/>
          <w:lang w:val="id-ID"/>
        </w:rPr>
        <w:t xml:space="preserve"> </w:t>
      </w:r>
      <w:r>
        <w:rPr>
          <w:i/>
          <w:iCs/>
          <w:noProof/>
          <w:lang w:val="id-ID"/>
        </w:rPr>
        <w:t>Bina computer</w:t>
      </w:r>
      <w:r>
        <w:rPr>
          <w:noProof/>
          <w:lang w:val="id-ID"/>
        </w:rPr>
        <w:t>, 1-7.</w:t>
      </w:r>
    </w:p>
    <w:p w:rsidR="001C6B02" w:rsidRPr="001C6B02" w:rsidRDefault="001C6B02" w:rsidP="001C6B02">
      <w:pPr>
        <w:spacing w:line="276" w:lineRule="auto"/>
        <w:ind w:left="741" w:right="739" w:firstLine="1"/>
        <w:jc w:val="left"/>
        <w:rPr>
          <w:sz w:val="22"/>
        </w:rPr>
      </w:pPr>
      <w:r>
        <w:rPr>
          <w:sz w:val="22"/>
        </w:rPr>
        <w:fldChar w:fldCharType="end"/>
      </w:r>
    </w:p>
    <w:p w:rsidR="00083558" w:rsidRPr="001C6B02" w:rsidRDefault="00083558" w:rsidP="001C6B02"/>
    <w:sectPr w:rsidR="00083558" w:rsidRPr="001C6B02" w:rsidSect="00F1100C">
      <w:headerReference w:type="default" r:id="rId73"/>
      <w:footerReference w:type="default" r:id="rId74"/>
      <w:pgSz w:w="12240" w:h="15840"/>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D185A" w:rsidRDefault="000D185A">
      <w:pPr>
        <w:spacing w:line="240" w:lineRule="auto"/>
      </w:pPr>
      <w:r>
        <w:separator/>
      </w:r>
    </w:p>
  </w:endnote>
  <w:endnote w:type="continuationSeparator" w:id="0">
    <w:p w:rsidR="000D185A" w:rsidRDefault="000D185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7D71" w:rsidRDefault="00697D71">
    <w:pPr>
      <w:pStyle w:val="Footer"/>
    </w:pPr>
  </w:p>
  <w:p w:rsidR="00697D71" w:rsidRDefault="00697D71">
    <w:pPr>
      <w:pStyle w:val="Footer"/>
    </w:pPr>
  </w:p>
  <w:p w:rsidR="00697D71" w:rsidRDefault="00697D71"/>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rPr>
      <w:id w:val="342827202"/>
      <w:docPartObj>
        <w:docPartGallery w:val="Page Numbers (Bottom of Page)"/>
        <w:docPartUnique/>
      </w:docPartObj>
    </w:sdtPr>
    <w:sdtEndPr>
      <w:rPr>
        <w:noProof/>
      </w:rPr>
    </w:sdtEndPr>
    <w:sdtContent>
      <w:p w:rsidR="00697D71" w:rsidRPr="00062D4F" w:rsidRDefault="00697D71" w:rsidP="00062D4F">
        <w:pPr>
          <w:pStyle w:val="Footer"/>
          <w:jc w:val="center"/>
          <w:rPr>
            <w:rFonts w:cs="Times New Roman"/>
          </w:rPr>
        </w:pPr>
        <w:r w:rsidRPr="00062D4F">
          <w:rPr>
            <w:rFonts w:cs="Times New Roman"/>
          </w:rPr>
          <w:fldChar w:fldCharType="begin"/>
        </w:r>
        <w:r w:rsidRPr="00062D4F">
          <w:rPr>
            <w:rFonts w:cs="Times New Roman"/>
          </w:rPr>
          <w:instrText xml:space="preserve"> PAGE   \* MERGEFORMAT </w:instrText>
        </w:r>
        <w:r w:rsidRPr="00062D4F">
          <w:rPr>
            <w:rFonts w:cs="Times New Roman"/>
          </w:rPr>
          <w:fldChar w:fldCharType="separate"/>
        </w:r>
        <w:r w:rsidR="00143A53">
          <w:rPr>
            <w:rFonts w:cs="Times New Roman"/>
            <w:noProof/>
          </w:rPr>
          <w:t>ii</w:t>
        </w:r>
        <w:r w:rsidRPr="00062D4F">
          <w:rPr>
            <w:rFonts w:cs="Times New Roman"/>
            <w:noProof/>
          </w:rPr>
          <w:fldChar w:fldCharType="end"/>
        </w:r>
      </w:p>
    </w:sdtContent>
  </w:sdt>
  <w:p w:rsidR="00697D71" w:rsidRDefault="00697D7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6440131"/>
      <w:docPartObj>
        <w:docPartGallery w:val="Page Numbers (Bottom of Page)"/>
        <w:docPartUnique/>
      </w:docPartObj>
    </w:sdtPr>
    <w:sdtEndPr>
      <w:rPr>
        <w:noProof/>
      </w:rPr>
    </w:sdtEndPr>
    <w:sdtContent>
      <w:p w:rsidR="00697D71" w:rsidRDefault="00697D71">
        <w:pPr>
          <w:pStyle w:val="Footer"/>
          <w:jc w:val="center"/>
        </w:pPr>
        <w:r>
          <w:fldChar w:fldCharType="begin"/>
        </w:r>
        <w:r>
          <w:instrText xml:space="preserve"> PAGE   \* MERGEFORMAT </w:instrText>
        </w:r>
        <w:r>
          <w:fldChar w:fldCharType="separate"/>
        </w:r>
        <w:r w:rsidR="00143A53">
          <w:rPr>
            <w:noProof/>
          </w:rPr>
          <w:t>vi</w:t>
        </w:r>
        <w:r>
          <w:rPr>
            <w:noProof/>
          </w:rPr>
          <w:fldChar w:fldCharType="end"/>
        </w:r>
      </w:p>
    </w:sdtContent>
  </w:sdt>
  <w:p w:rsidR="00697D71" w:rsidRDefault="00697D71"/>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128654"/>
      <w:docPartObj>
        <w:docPartGallery w:val="Page Numbers (Bottom of Page)"/>
        <w:docPartUnique/>
      </w:docPartObj>
    </w:sdtPr>
    <w:sdtEndPr>
      <w:rPr>
        <w:noProof/>
      </w:rPr>
    </w:sdtEndPr>
    <w:sdtContent>
      <w:p w:rsidR="00697D71" w:rsidRDefault="00697D71">
        <w:pPr>
          <w:pStyle w:val="Footer"/>
          <w:jc w:val="center"/>
        </w:pPr>
        <w:r>
          <w:fldChar w:fldCharType="begin"/>
        </w:r>
        <w:r>
          <w:instrText xml:space="preserve"> PAGE   \* MERGEFORMAT </w:instrText>
        </w:r>
        <w:r>
          <w:fldChar w:fldCharType="separate"/>
        </w:r>
        <w:r w:rsidR="00143A53">
          <w:rPr>
            <w:noProof/>
          </w:rPr>
          <w:t>1</w:t>
        </w:r>
        <w:r>
          <w:rPr>
            <w:noProof/>
          </w:rPr>
          <w:fldChar w:fldCharType="end"/>
        </w:r>
      </w:p>
    </w:sdtContent>
  </w:sdt>
  <w:p w:rsidR="00697D71" w:rsidRDefault="00697D71">
    <w:pPr>
      <w:pStyle w:val="Footer"/>
    </w:pPr>
  </w:p>
  <w:p w:rsidR="00697D71" w:rsidRDefault="00697D71"/>
  <w:p w:rsidR="00697D71" w:rsidRDefault="00697D71"/>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7D71" w:rsidRDefault="00697D71">
    <w:pPr>
      <w:pStyle w:val="Footer"/>
      <w:jc w:val="center"/>
    </w:pPr>
  </w:p>
  <w:p w:rsidR="00697D71" w:rsidRDefault="00697D71">
    <w:pPr>
      <w:pStyle w:val="Footer"/>
    </w:pPr>
  </w:p>
  <w:p w:rsidR="00697D71" w:rsidRDefault="00697D71"/>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1329243"/>
      <w:docPartObj>
        <w:docPartGallery w:val="Page Numbers (Bottom of Page)"/>
        <w:docPartUnique/>
      </w:docPartObj>
    </w:sdtPr>
    <w:sdtEndPr>
      <w:rPr>
        <w:noProof/>
      </w:rPr>
    </w:sdtEndPr>
    <w:sdtContent>
      <w:p w:rsidR="00697D71" w:rsidRDefault="00697D71">
        <w:pPr>
          <w:pStyle w:val="Footer"/>
          <w:jc w:val="center"/>
        </w:pPr>
        <w:r>
          <w:fldChar w:fldCharType="begin"/>
        </w:r>
        <w:r>
          <w:instrText xml:space="preserve"> PAGE   \* MERGEFORMAT </w:instrText>
        </w:r>
        <w:r>
          <w:fldChar w:fldCharType="separate"/>
        </w:r>
        <w:r w:rsidR="00143A53">
          <w:rPr>
            <w:noProof/>
          </w:rPr>
          <w:t>5</w:t>
        </w:r>
        <w:r>
          <w:rPr>
            <w:noProof/>
          </w:rPr>
          <w:fldChar w:fldCharType="end"/>
        </w:r>
      </w:p>
    </w:sdtContent>
  </w:sdt>
  <w:p w:rsidR="00697D71" w:rsidRPr="003E6C7C" w:rsidRDefault="00697D71">
    <w:pPr>
      <w:pStyle w:val="BodyText"/>
      <w:spacing w:line="14" w:lineRule="auto"/>
      <w:rPr>
        <w:sz w:val="16"/>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7D71" w:rsidRDefault="00697D71">
    <w:pPr>
      <w:pStyle w:val="Footer"/>
      <w:jc w:val="center"/>
    </w:pPr>
  </w:p>
  <w:p w:rsidR="00697D71" w:rsidRDefault="00697D71">
    <w:pPr>
      <w:pStyle w:val="BodyText"/>
      <w:spacing w:line="14" w:lineRule="auto"/>
      <w:rPr>
        <w:sz w:val="16"/>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7D71" w:rsidRDefault="00697D71">
    <w:pPr>
      <w:pStyle w:val="Footer"/>
      <w:jc w:val="center"/>
    </w:pPr>
  </w:p>
  <w:p w:rsidR="00697D71" w:rsidRDefault="00697D71">
    <w:pPr>
      <w:pStyle w:val="BodyText"/>
      <w:spacing w:line="14" w:lineRule="auto"/>
      <w:rPr>
        <w:sz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D185A" w:rsidRDefault="000D185A">
      <w:pPr>
        <w:spacing w:line="240" w:lineRule="auto"/>
      </w:pPr>
      <w:r>
        <w:separator/>
      </w:r>
    </w:p>
  </w:footnote>
  <w:footnote w:type="continuationSeparator" w:id="0">
    <w:p w:rsidR="000D185A" w:rsidRDefault="000D185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7D71" w:rsidRPr="001656AC" w:rsidRDefault="00697D71">
    <w:pPr>
      <w:pStyle w:val="Header"/>
      <w:jc w:val="right"/>
      <w:rPr>
        <w:rFonts w:cs="Times New Roman"/>
      </w:rPr>
    </w:pPr>
  </w:p>
  <w:p w:rsidR="00697D71" w:rsidRDefault="00697D71">
    <w:pPr>
      <w:pStyle w:val="Header"/>
    </w:pPr>
  </w:p>
  <w:p w:rsidR="00697D71" w:rsidRDefault="00697D71"/>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7D71" w:rsidRDefault="00697D71">
    <w:pPr>
      <w:pStyle w:val="Header"/>
      <w:jc w:val="right"/>
    </w:pPr>
  </w:p>
  <w:p w:rsidR="00697D71" w:rsidRPr="00561913" w:rsidRDefault="00697D71">
    <w:pPr>
      <w:pStyle w:val="Header"/>
      <w:rPr>
        <w:lang w:val="id-ID"/>
      </w:rPr>
    </w:pPr>
    <w:r>
      <w:rPr>
        <w:lang w:val="id-ID"/>
      </w:rPr>
      <w:t xml:space="preserve"> </w:t>
    </w:r>
  </w:p>
  <w:p w:rsidR="00697D71" w:rsidRDefault="00697D71"/>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7D71" w:rsidRDefault="00697D71">
    <w:pPr>
      <w:pStyle w:val="Header"/>
      <w:jc w:val="right"/>
    </w:pPr>
  </w:p>
  <w:p w:rsidR="00697D71" w:rsidRPr="00561913" w:rsidRDefault="00697D71">
    <w:pPr>
      <w:pStyle w:val="Header"/>
      <w:rPr>
        <w:lang w:val="id-ID"/>
      </w:rPr>
    </w:pPr>
    <w:r>
      <w:rPr>
        <w:lang w:val="id-ID"/>
      </w:rPr>
      <w:t xml:space="preserve"> </w:t>
    </w:r>
  </w:p>
  <w:p w:rsidR="00697D71" w:rsidRDefault="00697D71"/>
  <w:p w:rsidR="00697D71" w:rsidRDefault="00697D71"/>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8901944"/>
      <w:docPartObj>
        <w:docPartGallery w:val="Page Numbers (Top of Page)"/>
        <w:docPartUnique/>
      </w:docPartObj>
    </w:sdtPr>
    <w:sdtEndPr>
      <w:rPr>
        <w:noProof/>
      </w:rPr>
    </w:sdtEndPr>
    <w:sdtContent>
      <w:p w:rsidR="00697D71" w:rsidRDefault="00697D71">
        <w:pPr>
          <w:pStyle w:val="Header"/>
          <w:jc w:val="right"/>
        </w:pPr>
        <w:r>
          <w:fldChar w:fldCharType="begin"/>
        </w:r>
        <w:r>
          <w:instrText xml:space="preserve"> PAGE   \* MERGEFORMAT </w:instrText>
        </w:r>
        <w:r>
          <w:fldChar w:fldCharType="separate"/>
        </w:r>
        <w:r w:rsidR="00143A53">
          <w:rPr>
            <w:noProof/>
          </w:rPr>
          <w:t>3</w:t>
        </w:r>
        <w:r>
          <w:rPr>
            <w:noProof/>
          </w:rPr>
          <w:fldChar w:fldCharType="end"/>
        </w:r>
      </w:p>
    </w:sdtContent>
  </w:sdt>
  <w:p w:rsidR="00697D71" w:rsidRPr="00561913" w:rsidRDefault="00697D71">
    <w:pPr>
      <w:pStyle w:val="Header"/>
      <w:rPr>
        <w:lang w:val="id-ID"/>
      </w:rPr>
    </w:pPr>
    <w:r>
      <w:rPr>
        <w:lang w:val="id-ID"/>
      </w:rPr>
      <w:t xml:space="preserve"> </w:t>
    </w:r>
  </w:p>
  <w:p w:rsidR="00697D71" w:rsidRDefault="00697D71"/>
  <w:p w:rsidR="00697D71" w:rsidRDefault="00697D71"/>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0929138"/>
      <w:docPartObj>
        <w:docPartGallery w:val="Page Numbers (Top of Page)"/>
        <w:docPartUnique/>
      </w:docPartObj>
    </w:sdtPr>
    <w:sdtEndPr>
      <w:rPr>
        <w:noProof/>
      </w:rPr>
    </w:sdtEndPr>
    <w:sdtContent>
      <w:p w:rsidR="00697D71" w:rsidRDefault="00697D71">
        <w:pPr>
          <w:pStyle w:val="Header"/>
          <w:jc w:val="right"/>
        </w:pPr>
        <w:r>
          <w:fldChar w:fldCharType="begin"/>
        </w:r>
        <w:r>
          <w:instrText xml:space="preserve"> PAGE   \* MERGEFORMAT </w:instrText>
        </w:r>
        <w:r>
          <w:fldChar w:fldCharType="separate"/>
        </w:r>
        <w:r w:rsidR="00143A53">
          <w:rPr>
            <w:noProof/>
          </w:rPr>
          <w:t>15</w:t>
        </w:r>
        <w:r>
          <w:rPr>
            <w:noProof/>
          </w:rPr>
          <w:fldChar w:fldCharType="end"/>
        </w:r>
      </w:p>
    </w:sdtContent>
  </w:sdt>
  <w:p w:rsidR="00697D71" w:rsidRPr="00561913" w:rsidRDefault="00697D71">
    <w:pPr>
      <w:pStyle w:val="Header"/>
      <w:rPr>
        <w:lang w:val="id-ID"/>
      </w:rPr>
    </w:pPr>
    <w:r>
      <w:rPr>
        <w:lang w:val="id-ID"/>
      </w:rPr>
      <w:t xml:space="preserve"> </w:t>
    </w:r>
  </w:p>
  <w:p w:rsidR="00697D71" w:rsidRDefault="00697D71"/>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7994318"/>
      <w:docPartObj>
        <w:docPartGallery w:val="Page Numbers (Top of Page)"/>
        <w:docPartUnique/>
      </w:docPartObj>
    </w:sdtPr>
    <w:sdtEndPr>
      <w:rPr>
        <w:noProof/>
      </w:rPr>
    </w:sdtEndPr>
    <w:sdtContent>
      <w:p w:rsidR="00697D71" w:rsidRDefault="00697D71">
        <w:pPr>
          <w:pStyle w:val="Header"/>
          <w:jc w:val="right"/>
        </w:pPr>
        <w:r>
          <w:fldChar w:fldCharType="begin"/>
        </w:r>
        <w:r>
          <w:instrText xml:space="preserve"> PAGE   \* MERGEFORMAT </w:instrText>
        </w:r>
        <w:r>
          <w:fldChar w:fldCharType="separate"/>
        </w:r>
        <w:r w:rsidR="00143A53">
          <w:rPr>
            <w:noProof/>
          </w:rPr>
          <w:t>34</w:t>
        </w:r>
        <w:r>
          <w:rPr>
            <w:noProof/>
          </w:rPr>
          <w:fldChar w:fldCharType="end"/>
        </w:r>
      </w:p>
    </w:sdtContent>
  </w:sdt>
  <w:p w:rsidR="00697D71" w:rsidRPr="00561913" w:rsidRDefault="00697D71">
    <w:pPr>
      <w:pStyle w:val="Header"/>
      <w:rPr>
        <w:lang w:val="id-ID"/>
      </w:rPr>
    </w:pPr>
    <w:r>
      <w:rPr>
        <w:lang w:val="id-ID"/>
      </w:rPr>
      <w:t xml:space="preserve"> </w:t>
    </w:r>
  </w:p>
  <w:p w:rsidR="00697D71" w:rsidRDefault="00697D7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63CF1"/>
    <w:multiLevelType w:val="multilevel"/>
    <w:tmpl w:val="195090E4"/>
    <w:lvl w:ilvl="0">
      <w:start w:val="1"/>
      <w:numFmt w:val="decimal"/>
      <w:lvlText w:val="%1."/>
      <w:lvlJc w:val="left"/>
      <w:pPr>
        <w:ind w:left="1571" w:hanging="360"/>
      </w:pPr>
    </w:lvl>
    <w:lvl w:ilvl="1">
      <w:start w:val="2"/>
      <w:numFmt w:val="decimal"/>
      <w:isLgl/>
      <w:lvlText w:val="%1.%2."/>
      <w:lvlJc w:val="left"/>
      <w:pPr>
        <w:ind w:left="1751" w:hanging="54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1">
    <w:nsid w:val="06FE5EA4"/>
    <w:multiLevelType w:val="hybridMultilevel"/>
    <w:tmpl w:val="C1D20F1A"/>
    <w:lvl w:ilvl="0" w:tplc="2DCEC08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2D28E7"/>
    <w:multiLevelType w:val="hybridMultilevel"/>
    <w:tmpl w:val="E0105F7C"/>
    <w:lvl w:ilvl="0" w:tplc="B728EE2C">
      <w:start w:val="1"/>
      <w:numFmt w:val="decimal"/>
      <w:lvlText w:val="%1."/>
      <w:lvlJc w:val="left"/>
      <w:pPr>
        <w:ind w:left="1429" w:hanging="360"/>
      </w:pPr>
      <w:rPr>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
    <w:nsid w:val="1835650B"/>
    <w:multiLevelType w:val="hybridMultilevel"/>
    <w:tmpl w:val="DDEC20D4"/>
    <w:lvl w:ilvl="0" w:tplc="5D90CE10">
      <w:start w:val="1"/>
      <w:numFmt w:val="lowerLetter"/>
      <w:lvlText w:val="%1."/>
      <w:lvlJc w:val="left"/>
      <w:pPr>
        <w:ind w:left="780" w:hanging="360"/>
      </w:pPr>
      <w:rPr>
        <w:rFonts w:cstheme="minorBidi"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nsid w:val="1C6800EF"/>
    <w:multiLevelType w:val="hybridMultilevel"/>
    <w:tmpl w:val="C2D87922"/>
    <w:lvl w:ilvl="0" w:tplc="93EE927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2174E7"/>
    <w:multiLevelType w:val="hybridMultilevel"/>
    <w:tmpl w:val="A02E7810"/>
    <w:lvl w:ilvl="0" w:tplc="A1129D90">
      <w:start w:val="1"/>
      <w:numFmt w:val="lowerLetter"/>
      <w:lvlText w:val="%1)"/>
      <w:lvlJc w:val="left"/>
      <w:pPr>
        <w:ind w:left="1004" w:hanging="360"/>
      </w:pPr>
      <w:rPr>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nsid w:val="2DA248B6"/>
    <w:multiLevelType w:val="hybridMultilevel"/>
    <w:tmpl w:val="342ABF5C"/>
    <w:lvl w:ilvl="0" w:tplc="BCB27AF6">
      <w:start w:val="1"/>
      <w:numFmt w:val="lowerLetter"/>
      <w:lvlText w:val="%1."/>
      <w:lvlJc w:val="left"/>
      <w:pPr>
        <w:ind w:left="786" w:hanging="360"/>
      </w:pPr>
      <w:rPr>
        <w:rFonts w:ascii="Times New Roman" w:eastAsia="Times New Roman" w:hAnsi="Times New Roman" w:cs="Times New Roman"/>
        <w:spacing w:val="-5"/>
        <w:w w:val="100"/>
        <w:sz w:val="24"/>
        <w:szCs w:val="24"/>
        <w:lang w:val="id" w:eastAsia="en-US" w:bidi="ar-SA"/>
      </w:rPr>
    </w:lvl>
    <w:lvl w:ilvl="1" w:tplc="C164B65C">
      <w:start w:val="1"/>
      <w:numFmt w:val="decimal"/>
      <w:lvlText w:val="%2."/>
      <w:lvlJc w:val="left"/>
      <w:pPr>
        <w:ind w:left="1069" w:hanging="360"/>
      </w:pPr>
      <w:rPr>
        <w:rFonts w:ascii="Times New Roman" w:eastAsia="Times New Roman" w:hAnsi="Times New Roman" w:cs="Times New Roman" w:hint="default"/>
        <w:spacing w:val="-2"/>
        <w:w w:val="100"/>
        <w:sz w:val="24"/>
        <w:szCs w:val="24"/>
        <w:lang w:val="id" w:eastAsia="en-US" w:bidi="ar-SA"/>
      </w:rPr>
    </w:lvl>
    <w:lvl w:ilvl="2" w:tplc="9DCAED20">
      <w:numFmt w:val="bullet"/>
      <w:lvlText w:val="•"/>
      <w:lvlJc w:val="left"/>
      <w:pPr>
        <w:ind w:left="1914" w:hanging="360"/>
      </w:pPr>
      <w:rPr>
        <w:rFonts w:hint="default"/>
        <w:lang w:val="id" w:eastAsia="en-US" w:bidi="ar-SA"/>
      </w:rPr>
    </w:lvl>
    <w:lvl w:ilvl="3" w:tplc="96D4D64E">
      <w:numFmt w:val="bullet"/>
      <w:lvlText w:val="•"/>
      <w:lvlJc w:val="left"/>
      <w:pPr>
        <w:ind w:left="2750" w:hanging="360"/>
      </w:pPr>
      <w:rPr>
        <w:rFonts w:hint="default"/>
        <w:lang w:val="id" w:eastAsia="en-US" w:bidi="ar-SA"/>
      </w:rPr>
    </w:lvl>
    <w:lvl w:ilvl="4" w:tplc="1DBE4862">
      <w:numFmt w:val="bullet"/>
      <w:lvlText w:val="•"/>
      <w:lvlJc w:val="left"/>
      <w:pPr>
        <w:ind w:left="3586" w:hanging="360"/>
      </w:pPr>
      <w:rPr>
        <w:rFonts w:hint="default"/>
        <w:lang w:val="id" w:eastAsia="en-US" w:bidi="ar-SA"/>
      </w:rPr>
    </w:lvl>
    <w:lvl w:ilvl="5" w:tplc="280CC1FE">
      <w:numFmt w:val="bullet"/>
      <w:lvlText w:val="•"/>
      <w:lvlJc w:val="left"/>
      <w:pPr>
        <w:ind w:left="4423" w:hanging="360"/>
      </w:pPr>
      <w:rPr>
        <w:rFonts w:hint="default"/>
        <w:lang w:val="id" w:eastAsia="en-US" w:bidi="ar-SA"/>
      </w:rPr>
    </w:lvl>
    <w:lvl w:ilvl="6" w:tplc="D142550A">
      <w:numFmt w:val="bullet"/>
      <w:lvlText w:val="•"/>
      <w:lvlJc w:val="left"/>
      <w:pPr>
        <w:ind w:left="5259" w:hanging="360"/>
      </w:pPr>
      <w:rPr>
        <w:rFonts w:hint="default"/>
        <w:lang w:val="id" w:eastAsia="en-US" w:bidi="ar-SA"/>
      </w:rPr>
    </w:lvl>
    <w:lvl w:ilvl="7" w:tplc="C5861D38">
      <w:numFmt w:val="bullet"/>
      <w:lvlText w:val="•"/>
      <w:lvlJc w:val="left"/>
      <w:pPr>
        <w:ind w:left="6095" w:hanging="360"/>
      </w:pPr>
      <w:rPr>
        <w:rFonts w:hint="default"/>
        <w:lang w:val="id" w:eastAsia="en-US" w:bidi="ar-SA"/>
      </w:rPr>
    </w:lvl>
    <w:lvl w:ilvl="8" w:tplc="5F443CAE">
      <w:numFmt w:val="bullet"/>
      <w:lvlText w:val="•"/>
      <w:lvlJc w:val="left"/>
      <w:pPr>
        <w:ind w:left="6931" w:hanging="360"/>
      </w:pPr>
      <w:rPr>
        <w:rFonts w:hint="default"/>
        <w:lang w:val="id" w:eastAsia="en-US" w:bidi="ar-SA"/>
      </w:rPr>
    </w:lvl>
  </w:abstractNum>
  <w:abstractNum w:abstractNumId="7">
    <w:nsid w:val="317522C9"/>
    <w:multiLevelType w:val="hybridMultilevel"/>
    <w:tmpl w:val="EE1C3E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6BD2E9B"/>
    <w:multiLevelType w:val="multilevel"/>
    <w:tmpl w:val="40C43356"/>
    <w:lvl w:ilvl="0">
      <w:start w:val="3"/>
      <w:numFmt w:val="decimal"/>
      <w:lvlText w:val="%1"/>
      <w:lvlJc w:val="left"/>
      <w:pPr>
        <w:ind w:left="360" w:hanging="360"/>
      </w:pPr>
      <w:rPr>
        <w:rFonts w:hint="default"/>
      </w:rPr>
    </w:lvl>
    <w:lvl w:ilvl="1">
      <w:start w:val="4"/>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9">
    <w:nsid w:val="36FD5789"/>
    <w:multiLevelType w:val="hybridMultilevel"/>
    <w:tmpl w:val="C3D2EA82"/>
    <w:lvl w:ilvl="0" w:tplc="FF74B570">
      <w:start w:val="1"/>
      <w:numFmt w:val="decimal"/>
      <w:lvlText w:val="%1."/>
      <w:lvlJc w:val="left"/>
      <w:pPr>
        <w:ind w:left="1154" w:hanging="567"/>
      </w:pPr>
      <w:rPr>
        <w:rFonts w:ascii="Times New Roman" w:eastAsia="Times New Roman" w:hAnsi="Times New Roman" w:cs="Times New Roman" w:hint="default"/>
        <w:spacing w:val="-3"/>
        <w:w w:val="99"/>
        <w:sz w:val="24"/>
        <w:szCs w:val="24"/>
        <w:lang w:eastAsia="en-US" w:bidi="ar-SA"/>
      </w:rPr>
    </w:lvl>
    <w:lvl w:ilvl="1" w:tplc="3DA664EE">
      <w:numFmt w:val="bullet"/>
      <w:lvlText w:val="•"/>
      <w:lvlJc w:val="left"/>
      <w:pPr>
        <w:ind w:left="1908" w:hanging="567"/>
      </w:pPr>
      <w:rPr>
        <w:lang w:eastAsia="en-US" w:bidi="ar-SA"/>
      </w:rPr>
    </w:lvl>
    <w:lvl w:ilvl="2" w:tplc="59B4CD20">
      <w:numFmt w:val="bullet"/>
      <w:lvlText w:val="•"/>
      <w:lvlJc w:val="left"/>
      <w:pPr>
        <w:ind w:left="2657" w:hanging="567"/>
      </w:pPr>
      <w:rPr>
        <w:lang w:eastAsia="en-US" w:bidi="ar-SA"/>
      </w:rPr>
    </w:lvl>
    <w:lvl w:ilvl="3" w:tplc="BBB6DA42">
      <w:numFmt w:val="bullet"/>
      <w:lvlText w:val="•"/>
      <w:lvlJc w:val="left"/>
      <w:pPr>
        <w:ind w:left="3405" w:hanging="567"/>
      </w:pPr>
      <w:rPr>
        <w:lang w:eastAsia="en-US" w:bidi="ar-SA"/>
      </w:rPr>
    </w:lvl>
    <w:lvl w:ilvl="4" w:tplc="AEB86DFC">
      <w:numFmt w:val="bullet"/>
      <w:lvlText w:val="•"/>
      <w:lvlJc w:val="left"/>
      <w:pPr>
        <w:ind w:left="4154" w:hanging="567"/>
      </w:pPr>
      <w:rPr>
        <w:lang w:eastAsia="en-US" w:bidi="ar-SA"/>
      </w:rPr>
    </w:lvl>
    <w:lvl w:ilvl="5" w:tplc="B50AEB2A">
      <w:numFmt w:val="bullet"/>
      <w:lvlText w:val="•"/>
      <w:lvlJc w:val="left"/>
      <w:pPr>
        <w:ind w:left="4903" w:hanging="567"/>
      </w:pPr>
      <w:rPr>
        <w:lang w:eastAsia="en-US" w:bidi="ar-SA"/>
      </w:rPr>
    </w:lvl>
    <w:lvl w:ilvl="6" w:tplc="2FF0586A">
      <w:numFmt w:val="bullet"/>
      <w:lvlText w:val="•"/>
      <w:lvlJc w:val="left"/>
      <w:pPr>
        <w:ind w:left="5651" w:hanging="567"/>
      </w:pPr>
      <w:rPr>
        <w:lang w:eastAsia="en-US" w:bidi="ar-SA"/>
      </w:rPr>
    </w:lvl>
    <w:lvl w:ilvl="7" w:tplc="46E0839C">
      <w:numFmt w:val="bullet"/>
      <w:lvlText w:val="•"/>
      <w:lvlJc w:val="left"/>
      <w:pPr>
        <w:ind w:left="6400" w:hanging="567"/>
      </w:pPr>
      <w:rPr>
        <w:lang w:eastAsia="en-US" w:bidi="ar-SA"/>
      </w:rPr>
    </w:lvl>
    <w:lvl w:ilvl="8" w:tplc="8B1C3A6E">
      <w:numFmt w:val="bullet"/>
      <w:lvlText w:val="•"/>
      <w:lvlJc w:val="left"/>
      <w:pPr>
        <w:ind w:left="7149" w:hanging="567"/>
      </w:pPr>
      <w:rPr>
        <w:lang w:eastAsia="en-US" w:bidi="ar-SA"/>
      </w:rPr>
    </w:lvl>
  </w:abstractNum>
  <w:abstractNum w:abstractNumId="10">
    <w:nsid w:val="3D256883"/>
    <w:multiLevelType w:val="multilevel"/>
    <w:tmpl w:val="42842B5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42724604"/>
    <w:multiLevelType w:val="hybridMultilevel"/>
    <w:tmpl w:val="E7BA5DE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A0783D"/>
    <w:multiLevelType w:val="hybridMultilevel"/>
    <w:tmpl w:val="D50E320E"/>
    <w:lvl w:ilvl="0" w:tplc="2B98ED28">
      <w:start w:val="1"/>
      <w:numFmt w:val="lowerLetter"/>
      <w:lvlText w:val="%1."/>
      <w:lvlJc w:val="left"/>
      <w:pPr>
        <w:ind w:left="780" w:hanging="360"/>
      </w:pPr>
      <w:rPr>
        <w:rFonts w:cstheme="minorBidi"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3">
    <w:nsid w:val="4ADD57F6"/>
    <w:multiLevelType w:val="hybridMultilevel"/>
    <w:tmpl w:val="7E423C0E"/>
    <w:lvl w:ilvl="0" w:tplc="30C2F0F0">
      <w:start w:val="1"/>
      <w:numFmt w:val="decimal"/>
      <w:lvlText w:val="%1."/>
      <w:lvlJc w:val="left"/>
      <w:pPr>
        <w:ind w:left="871" w:hanging="284"/>
      </w:pPr>
      <w:rPr>
        <w:rFonts w:ascii="Times New Roman" w:eastAsia="Times New Roman" w:hAnsi="Times New Roman" w:cs="Times New Roman" w:hint="default"/>
        <w:spacing w:val="-17"/>
        <w:w w:val="100"/>
        <w:sz w:val="24"/>
        <w:szCs w:val="24"/>
        <w:lang w:eastAsia="en-US" w:bidi="ar-SA"/>
      </w:rPr>
    </w:lvl>
    <w:lvl w:ilvl="1" w:tplc="BCF0F666">
      <w:numFmt w:val="bullet"/>
      <w:lvlText w:val="•"/>
      <w:lvlJc w:val="left"/>
      <w:pPr>
        <w:ind w:left="1702" w:hanging="284"/>
      </w:pPr>
      <w:rPr>
        <w:lang w:eastAsia="en-US" w:bidi="ar-SA"/>
      </w:rPr>
    </w:lvl>
    <w:lvl w:ilvl="2" w:tplc="5516A274">
      <w:numFmt w:val="bullet"/>
      <w:lvlText w:val="•"/>
      <w:lvlJc w:val="left"/>
      <w:pPr>
        <w:ind w:left="2525" w:hanging="284"/>
      </w:pPr>
      <w:rPr>
        <w:lang w:eastAsia="en-US" w:bidi="ar-SA"/>
      </w:rPr>
    </w:lvl>
    <w:lvl w:ilvl="3" w:tplc="C37AC5AE">
      <w:numFmt w:val="bullet"/>
      <w:lvlText w:val="•"/>
      <w:lvlJc w:val="left"/>
      <w:pPr>
        <w:ind w:left="3347" w:hanging="284"/>
      </w:pPr>
      <w:rPr>
        <w:lang w:eastAsia="en-US" w:bidi="ar-SA"/>
      </w:rPr>
    </w:lvl>
    <w:lvl w:ilvl="4" w:tplc="3F0E6D40">
      <w:numFmt w:val="bullet"/>
      <w:lvlText w:val="•"/>
      <w:lvlJc w:val="left"/>
      <w:pPr>
        <w:ind w:left="4170" w:hanging="284"/>
      </w:pPr>
      <w:rPr>
        <w:lang w:eastAsia="en-US" w:bidi="ar-SA"/>
      </w:rPr>
    </w:lvl>
    <w:lvl w:ilvl="5" w:tplc="88D61488">
      <w:numFmt w:val="bullet"/>
      <w:lvlText w:val="•"/>
      <w:lvlJc w:val="left"/>
      <w:pPr>
        <w:ind w:left="4993" w:hanging="284"/>
      </w:pPr>
      <w:rPr>
        <w:lang w:eastAsia="en-US" w:bidi="ar-SA"/>
      </w:rPr>
    </w:lvl>
    <w:lvl w:ilvl="6" w:tplc="FC747080">
      <w:numFmt w:val="bullet"/>
      <w:lvlText w:val="•"/>
      <w:lvlJc w:val="left"/>
      <w:pPr>
        <w:ind w:left="5815" w:hanging="284"/>
      </w:pPr>
      <w:rPr>
        <w:lang w:eastAsia="en-US" w:bidi="ar-SA"/>
      </w:rPr>
    </w:lvl>
    <w:lvl w:ilvl="7" w:tplc="4E265AEC">
      <w:numFmt w:val="bullet"/>
      <w:lvlText w:val="•"/>
      <w:lvlJc w:val="left"/>
      <w:pPr>
        <w:ind w:left="6638" w:hanging="284"/>
      </w:pPr>
      <w:rPr>
        <w:lang w:eastAsia="en-US" w:bidi="ar-SA"/>
      </w:rPr>
    </w:lvl>
    <w:lvl w:ilvl="8" w:tplc="A7EC735C">
      <w:numFmt w:val="bullet"/>
      <w:lvlText w:val="•"/>
      <w:lvlJc w:val="left"/>
      <w:pPr>
        <w:ind w:left="7461" w:hanging="284"/>
      </w:pPr>
      <w:rPr>
        <w:lang w:eastAsia="en-US" w:bidi="ar-SA"/>
      </w:rPr>
    </w:lvl>
  </w:abstractNum>
  <w:abstractNum w:abstractNumId="14">
    <w:nsid w:val="530A7176"/>
    <w:multiLevelType w:val="hybridMultilevel"/>
    <w:tmpl w:val="A54AAF18"/>
    <w:lvl w:ilvl="0" w:tplc="C0483574">
      <w:start w:val="1"/>
      <w:numFmt w:val="decimal"/>
      <w:lvlText w:val="%1."/>
      <w:lvlJc w:val="left"/>
      <w:pPr>
        <w:ind w:left="948" w:hanging="360"/>
      </w:pPr>
      <w:rPr>
        <w:rFonts w:ascii="Times New Roman" w:eastAsiaTheme="minorHAnsi" w:hAnsi="Times New Roman" w:cstheme="minorBidi"/>
        <w:spacing w:val="-5"/>
        <w:w w:val="100"/>
        <w:sz w:val="24"/>
        <w:szCs w:val="24"/>
        <w:lang w:val="id" w:eastAsia="en-US" w:bidi="ar-SA"/>
      </w:rPr>
    </w:lvl>
    <w:lvl w:ilvl="1" w:tplc="C51693BA">
      <w:start w:val="1"/>
      <w:numFmt w:val="lowerLetter"/>
      <w:lvlText w:val="%2."/>
      <w:lvlJc w:val="left"/>
      <w:pPr>
        <w:ind w:left="1231" w:hanging="360"/>
      </w:pPr>
      <w:rPr>
        <w:rFonts w:ascii="Times New Roman" w:eastAsiaTheme="minorHAnsi" w:hAnsi="Times New Roman" w:cstheme="minorBidi"/>
        <w:spacing w:val="-2"/>
        <w:w w:val="100"/>
        <w:sz w:val="24"/>
        <w:szCs w:val="24"/>
        <w:lang w:val="id" w:eastAsia="en-US" w:bidi="ar-SA"/>
      </w:rPr>
    </w:lvl>
    <w:lvl w:ilvl="2" w:tplc="9DCAED20">
      <w:numFmt w:val="bullet"/>
      <w:lvlText w:val="•"/>
      <w:lvlJc w:val="left"/>
      <w:pPr>
        <w:ind w:left="2076" w:hanging="360"/>
      </w:pPr>
      <w:rPr>
        <w:rFonts w:hint="default"/>
        <w:lang w:val="id" w:eastAsia="en-US" w:bidi="ar-SA"/>
      </w:rPr>
    </w:lvl>
    <w:lvl w:ilvl="3" w:tplc="96D4D64E">
      <w:numFmt w:val="bullet"/>
      <w:lvlText w:val="•"/>
      <w:lvlJc w:val="left"/>
      <w:pPr>
        <w:ind w:left="2912" w:hanging="360"/>
      </w:pPr>
      <w:rPr>
        <w:rFonts w:hint="default"/>
        <w:lang w:val="id" w:eastAsia="en-US" w:bidi="ar-SA"/>
      </w:rPr>
    </w:lvl>
    <w:lvl w:ilvl="4" w:tplc="1DBE4862">
      <w:numFmt w:val="bullet"/>
      <w:lvlText w:val="•"/>
      <w:lvlJc w:val="left"/>
      <w:pPr>
        <w:ind w:left="3748" w:hanging="360"/>
      </w:pPr>
      <w:rPr>
        <w:rFonts w:hint="default"/>
        <w:lang w:val="id" w:eastAsia="en-US" w:bidi="ar-SA"/>
      </w:rPr>
    </w:lvl>
    <w:lvl w:ilvl="5" w:tplc="280CC1FE">
      <w:numFmt w:val="bullet"/>
      <w:lvlText w:val="•"/>
      <w:lvlJc w:val="left"/>
      <w:pPr>
        <w:ind w:left="4585" w:hanging="360"/>
      </w:pPr>
      <w:rPr>
        <w:rFonts w:hint="default"/>
        <w:lang w:val="id" w:eastAsia="en-US" w:bidi="ar-SA"/>
      </w:rPr>
    </w:lvl>
    <w:lvl w:ilvl="6" w:tplc="D142550A">
      <w:numFmt w:val="bullet"/>
      <w:lvlText w:val="•"/>
      <w:lvlJc w:val="left"/>
      <w:pPr>
        <w:ind w:left="5421" w:hanging="360"/>
      </w:pPr>
      <w:rPr>
        <w:rFonts w:hint="default"/>
        <w:lang w:val="id" w:eastAsia="en-US" w:bidi="ar-SA"/>
      </w:rPr>
    </w:lvl>
    <w:lvl w:ilvl="7" w:tplc="C5861D38">
      <w:numFmt w:val="bullet"/>
      <w:lvlText w:val="•"/>
      <w:lvlJc w:val="left"/>
      <w:pPr>
        <w:ind w:left="6257" w:hanging="360"/>
      </w:pPr>
      <w:rPr>
        <w:rFonts w:hint="default"/>
        <w:lang w:val="id" w:eastAsia="en-US" w:bidi="ar-SA"/>
      </w:rPr>
    </w:lvl>
    <w:lvl w:ilvl="8" w:tplc="5F443CAE">
      <w:numFmt w:val="bullet"/>
      <w:lvlText w:val="•"/>
      <w:lvlJc w:val="left"/>
      <w:pPr>
        <w:ind w:left="7093" w:hanging="360"/>
      </w:pPr>
      <w:rPr>
        <w:rFonts w:hint="default"/>
        <w:lang w:val="id" w:eastAsia="en-US" w:bidi="ar-SA"/>
      </w:rPr>
    </w:lvl>
  </w:abstractNum>
  <w:abstractNum w:abstractNumId="15">
    <w:nsid w:val="549E745A"/>
    <w:multiLevelType w:val="hybridMultilevel"/>
    <w:tmpl w:val="875A2A94"/>
    <w:lvl w:ilvl="0" w:tplc="CAB8AFDE">
      <w:start w:val="1"/>
      <w:numFmt w:val="lowerLetter"/>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6">
    <w:nsid w:val="5A320694"/>
    <w:multiLevelType w:val="multilevel"/>
    <w:tmpl w:val="4CC20862"/>
    <w:lvl w:ilvl="0">
      <w:start w:val="1"/>
      <w:numFmt w:val="decimal"/>
      <w:lvlText w:val="%1."/>
      <w:lvlJc w:val="left"/>
      <w:pPr>
        <w:ind w:left="720" w:hanging="360"/>
      </w:pPr>
      <w:rPr>
        <w:rFonts w:hint="default"/>
      </w:rPr>
    </w:lvl>
    <w:lvl w:ilvl="1">
      <w:start w:val="1"/>
      <w:numFmt w:val="decimal"/>
      <w:isLgl/>
      <w:lvlText w:val="%2."/>
      <w:lvlJc w:val="left"/>
      <w:pPr>
        <w:ind w:left="420" w:hanging="420"/>
      </w:pPr>
      <w:rPr>
        <w:rFonts w:ascii="Times New Roman" w:eastAsiaTheme="minorHAnsi" w:hAnsi="Times New Roman" w:cstheme="minorBidi"/>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nsid w:val="5C697E45"/>
    <w:multiLevelType w:val="multilevel"/>
    <w:tmpl w:val="8CEA8952"/>
    <w:lvl w:ilvl="0">
      <w:start w:val="1"/>
      <w:numFmt w:val="decimal"/>
      <w:lvlText w:val="%1."/>
      <w:lvlJc w:val="left"/>
      <w:pPr>
        <w:ind w:left="720" w:hanging="360"/>
      </w:pPr>
    </w:lvl>
    <w:lvl w:ilvl="1">
      <w:start w:val="2"/>
      <w:numFmt w:val="decimal"/>
      <w:isLgl/>
      <w:lvlText w:val="%1.%2"/>
      <w:lvlJc w:val="left"/>
      <w:pPr>
        <w:ind w:left="1075" w:hanging="540"/>
      </w:pPr>
      <w:rPr>
        <w:rFonts w:hint="default"/>
      </w:rPr>
    </w:lvl>
    <w:lvl w:ilvl="2">
      <w:start w:val="2"/>
      <w:numFmt w:val="decimal"/>
      <w:isLgl/>
      <w:lvlText w:val="%1.%2.%3"/>
      <w:lvlJc w:val="left"/>
      <w:pPr>
        <w:ind w:left="720" w:hanging="720"/>
      </w:pPr>
      <w:rPr>
        <w:rFonts w:hint="default"/>
        <w:b/>
        <w:i w:val="0"/>
      </w:rPr>
    </w:lvl>
    <w:lvl w:ilvl="3">
      <w:start w:val="1"/>
      <w:numFmt w:val="decimal"/>
      <w:isLgl/>
      <w:lvlText w:val="%1.%2.%3.%4"/>
      <w:lvlJc w:val="left"/>
      <w:pPr>
        <w:ind w:left="1605" w:hanging="720"/>
      </w:pPr>
      <w:rPr>
        <w:rFonts w:hint="default"/>
      </w:rPr>
    </w:lvl>
    <w:lvl w:ilvl="4">
      <w:start w:val="1"/>
      <w:numFmt w:val="decimal"/>
      <w:isLgl/>
      <w:lvlText w:val="%1.%2.%3.%4.%5"/>
      <w:lvlJc w:val="left"/>
      <w:pPr>
        <w:ind w:left="2140" w:hanging="1080"/>
      </w:pPr>
      <w:rPr>
        <w:rFonts w:hint="default"/>
      </w:rPr>
    </w:lvl>
    <w:lvl w:ilvl="5">
      <w:start w:val="1"/>
      <w:numFmt w:val="decimal"/>
      <w:isLgl/>
      <w:lvlText w:val="%1.%2.%3.%4.%5.%6"/>
      <w:lvlJc w:val="left"/>
      <w:pPr>
        <w:ind w:left="2315" w:hanging="1080"/>
      </w:pPr>
      <w:rPr>
        <w:rFonts w:hint="default"/>
      </w:rPr>
    </w:lvl>
    <w:lvl w:ilvl="6">
      <w:start w:val="1"/>
      <w:numFmt w:val="decimal"/>
      <w:isLgl/>
      <w:lvlText w:val="%1.%2.%3.%4.%5.%6.%7"/>
      <w:lvlJc w:val="left"/>
      <w:pPr>
        <w:ind w:left="2850" w:hanging="1440"/>
      </w:pPr>
      <w:rPr>
        <w:rFonts w:hint="default"/>
      </w:rPr>
    </w:lvl>
    <w:lvl w:ilvl="7">
      <w:start w:val="1"/>
      <w:numFmt w:val="decimal"/>
      <w:isLgl/>
      <w:lvlText w:val="%1.%2.%3.%4.%5.%6.%7.%8"/>
      <w:lvlJc w:val="left"/>
      <w:pPr>
        <w:ind w:left="3025" w:hanging="1440"/>
      </w:pPr>
      <w:rPr>
        <w:rFonts w:hint="default"/>
      </w:rPr>
    </w:lvl>
    <w:lvl w:ilvl="8">
      <w:start w:val="1"/>
      <w:numFmt w:val="decimal"/>
      <w:isLgl/>
      <w:lvlText w:val="%1.%2.%3.%4.%5.%6.%7.%8.%9"/>
      <w:lvlJc w:val="left"/>
      <w:pPr>
        <w:ind w:left="3560" w:hanging="1800"/>
      </w:pPr>
      <w:rPr>
        <w:rFonts w:hint="default"/>
      </w:rPr>
    </w:lvl>
  </w:abstractNum>
  <w:abstractNum w:abstractNumId="18">
    <w:nsid w:val="60270634"/>
    <w:multiLevelType w:val="hybridMultilevel"/>
    <w:tmpl w:val="3730ABCC"/>
    <w:lvl w:ilvl="0" w:tplc="34C4C89A">
      <w:start w:val="1"/>
      <w:numFmt w:val="decimal"/>
      <w:lvlText w:val="%1."/>
      <w:lvlJc w:val="left"/>
      <w:pPr>
        <w:ind w:left="720" w:hanging="360"/>
      </w:pPr>
      <w:rPr>
        <w:rFonts w:cstheme="minorBid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55A7A3E"/>
    <w:multiLevelType w:val="hybridMultilevel"/>
    <w:tmpl w:val="D3783A14"/>
    <w:lvl w:ilvl="0" w:tplc="EAC4F360">
      <w:numFmt w:val="bullet"/>
      <w:lvlText w:val="-"/>
      <w:lvlJc w:val="left"/>
      <w:pPr>
        <w:ind w:left="1004" w:hanging="360"/>
      </w:pPr>
      <w:rPr>
        <w:rFonts w:ascii="Times New Roman" w:eastAsia="Times New Roman" w:hAnsi="Times New Roman" w:cs="Times New Roman" w:hint="default"/>
        <w:spacing w:val="-28"/>
        <w:w w:val="99"/>
        <w:sz w:val="24"/>
        <w:szCs w:val="24"/>
        <w:lang w:val="id" w:eastAsia="en-US" w:bidi="ar-SA"/>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0">
    <w:nsid w:val="6693513F"/>
    <w:multiLevelType w:val="hybridMultilevel"/>
    <w:tmpl w:val="57221B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DCB5842"/>
    <w:multiLevelType w:val="hybridMultilevel"/>
    <w:tmpl w:val="5CE09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FDF1F4A"/>
    <w:multiLevelType w:val="multilevel"/>
    <w:tmpl w:val="6EB0B5C6"/>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lowerLetter"/>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nsid w:val="7190035D"/>
    <w:multiLevelType w:val="hybridMultilevel"/>
    <w:tmpl w:val="99888118"/>
    <w:lvl w:ilvl="0" w:tplc="03308FEA">
      <w:start w:val="1"/>
      <w:numFmt w:val="lowerLetter"/>
      <w:lvlText w:val="%1."/>
      <w:lvlJc w:val="left"/>
      <w:pPr>
        <w:ind w:left="780" w:hanging="360"/>
      </w:pPr>
      <w:rPr>
        <w:rFonts w:cstheme="minorBidi"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nsid w:val="720621D5"/>
    <w:multiLevelType w:val="hybridMultilevel"/>
    <w:tmpl w:val="0B341908"/>
    <w:lvl w:ilvl="0" w:tplc="7974DE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C081805"/>
    <w:multiLevelType w:val="hybridMultilevel"/>
    <w:tmpl w:val="4AA29B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FCF7C30"/>
    <w:multiLevelType w:val="hybridMultilevel"/>
    <w:tmpl w:val="E43C63D4"/>
    <w:lvl w:ilvl="0" w:tplc="C9348DAE">
      <w:start w:val="1"/>
      <w:numFmt w:val="lowerLetter"/>
      <w:lvlText w:val="%1."/>
      <w:lvlJc w:val="left"/>
      <w:pPr>
        <w:ind w:left="780" w:hanging="360"/>
      </w:pPr>
      <w:rPr>
        <w:rFonts w:cstheme="minorBidi"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num w:numId="1">
    <w:abstractNumId w:val="10"/>
  </w:num>
  <w:num w:numId="2">
    <w:abstractNumId w:val="25"/>
  </w:num>
  <w:num w:numId="3">
    <w:abstractNumId w:val="17"/>
  </w:num>
  <w:num w:numId="4">
    <w:abstractNumId w:val="0"/>
  </w:num>
  <w:num w:numId="5">
    <w:abstractNumId w:val="7"/>
  </w:num>
  <w:num w:numId="6">
    <w:abstractNumId w:val="21"/>
  </w:num>
  <w:num w:numId="7">
    <w:abstractNumId w:val="16"/>
  </w:num>
  <w:num w:numId="8">
    <w:abstractNumId w:val="1"/>
  </w:num>
  <w:num w:numId="9">
    <w:abstractNumId w:val="24"/>
  </w:num>
  <w:num w:numId="10">
    <w:abstractNumId w:val="20"/>
  </w:num>
  <w:num w:numId="11">
    <w:abstractNumId w:val="11"/>
  </w:num>
  <w:num w:numId="12">
    <w:abstractNumId w:val="14"/>
  </w:num>
  <w:num w:numId="13">
    <w:abstractNumId w:val="6"/>
  </w:num>
  <w:num w:numId="14">
    <w:abstractNumId w:val="22"/>
  </w:num>
  <w:num w:numId="15">
    <w:abstractNumId w:val="15"/>
  </w:num>
  <w:num w:numId="16">
    <w:abstractNumId w:val="23"/>
  </w:num>
  <w:num w:numId="17">
    <w:abstractNumId w:val="3"/>
  </w:num>
  <w:num w:numId="18">
    <w:abstractNumId w:val="12"/>
  </w:num>
  <w:num w:numId="19">
    <w:abstractNumId w:val="26"/>
  </w:num>
  <w:num w:numId="20">
    <w:abstractNumId w:val="9"/>
    <w:lvlOverride w:ilvl="0">
      <w:startOverride w:val="1"/>
    </w:lvlOverride>
    <w:lvlOverride w:ilvl="1"/>
    <w:lvlOverride w:ilvl="2"/>
    <w:lvlOverride w:ilvl="3"/>
    <w:lvlOverride w:ilvl="4"/>
    <w:lvlOverride w:ilvl="5"/>
    <w:lvlOverride w:ilvl="6"/>
    <w:lvlOverride w:ilvl="7"/>
    <w:lvlOverride w:ilvl="8"/>
  </w:num>
  <w:num w:numId="21">
    <w:abstractNumId w:val="18"/>
  </w:num>
  <w:num w:numId="22">
    <w:abstractNumId w:val="8"/>
  </w:num>
  <w:num w:numId="23">
    <w:abstractNumId w:val="4"/>
  </w:num>
  <w:num w:numId="24">
    <w:abstractNumId w:val="13"/>
    <w:lvlOverride w:ilvl="0">
      <w:startOverride w:val="1"/>
    </w:lvlOverride>
    <w:lvlOverride w:ilvl="1"/>
    <w:lvlOverride w:ilvl="2"/>
    <w:lvlOverride w:ilvl="3"/>
    <w:lvlOverride w:ilvl="4"/>
    <w:lvlOverride w:ilvl="5"/>
    <w:lvlOverride w:ilvl="6"/>
    <w:lvlOverride w:ilvl="7"/>
    <w:lvlOverride w:ilvl="8"/>
  </w:num>
  <w:num w:numId="25">
    <w:abstractNumId w:val="5"/>
  </w:num>
  <w:num w:numId="26">
    <w:abstractNumId w:val="2"/>
  </w:num>
  <w:num w:numId="27">
    <w:abstractNumId w:val="19"/>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5E11"/>
    <w:rsid w:val="000306B9"/>
    <w:rsid w:val="000309B0"/>
    <w:rsid w:val="00031A0F"/>
    <w:rsid w:val="00037C01"/>
    <w:rsid w:val="00040148"/>
    <w:rsid w:val="00041C4E"/>
    <w:rsid w:val="000420C7"/>
    <w:rsid w:val="00044997"/>
    <w:rsid w:val="00054CFF"/>
    <w:rsid w:val="00056EAA"/>
    <w:rsid w:val="00062D4F"/>
    <w:rsid w:val="00063196"/>
    <w:rsid w:val="00077217"/>
    <w:rsid w:val="00083558"/>
    <w:rsid w:val="0009137F"/>
    <w:rsid w:val="00092017"/>
    <w:rsid w:val="00092BFC"/>
    <w:rsid w:val="00095373"/>
    <w:rsid w:val="000A65CA"/>
    <w:rsid w:val="000C1B35"/>
    <w:rsid w:val="000D12D5"/>
    <w:rsid w:val="000D185A"/>
    <w:rsid w:val="000D3C8E"/>
    <w:rsid w:val="000D70A6"/>
    <w:rsid w:val="000E098F"/>
    <w:rsid w:val="000F69D1"/>
    <w:rsid w:val="000F7CEB"/>
    <w:rsid w:val="001000BA"/>
    <w:rsid w:val="001068EE"/>
    <w:rsid w:val="001075C9"/>
    <w:rsid w:val="0011082C"/>
    <w:rsid w:val="0011695C"/>
    <w:rsid w:val="00126F62"/>
    <w:rsid w:val="00132C34"/>
    <w:rsid w:val="001347F3"/>
    <w:rsid w:val="00134D8D"/>
    <w:rsid w:val="00140CB8"/>
    <w:rsid w:val="00143A53"/>
    <w:rsid w:val="001456A5"/>
    <w:rsid w:val="0016202C"/>
    <w:rsid w:val="00164586"/>
    <w:rsid w:val="00164764"/>
    <w:rsid w:val="00167395"/>
    <w:rsid w:val="00170161"/>
    <w:rsid w:val="00180333"/>
    <w:rsid w:val="0018599E"/>
    <w:rsid w:val="001946A9"/>
    <w:rsid w:val="00194F29"/>
    <w:rsid w:val="00196474"/>
    <w:rsid w:val="001A294C"/>
    <w:rsid w:val="001A3081"/>
    <w:rsid w:val="001A441F"/>
    <w:rsid w:val="001A516C"/>
    <w:rsid w:val="001A7449"/>
    <w:rsid w:val="001C3007"/>
    <w:rsid w:val="001C6B02"/>
    <w:rsid w:val="001C7982"/>
    <w:rsid w:val="001E4FBD"/>
    <w:rsid w:val="001F5EE4"/>
    <w:rsid w:val="00200B59"/>
    <w:rsid w:val="00213AAD"/>
    <w:rsid w:val="00224C2F"/>
    <w:rsid w:val="00235327"/>
    <w:rsid w:val="00255622"/>
    <w:rsid w:val="00255A54"/>
    <w:rsid w:val="00262329"/>
    <w:rsid w:val="00291335"/>
    <w:rsid w:val="00291434"/>
    <w:rsid w:val="00296C6A"/>
    <w:rsid w:val="00297D3A"/>
    <w:rsid w:val="002A07D8"/>
    <w:rsid w:val="002B1673"/>
    <w:rsid w:val="002E22AB"/>
    <w:rsid w:val="002E3507"/>
    <w:rsid w:val="002E36F7"/>
    <w:rsid w:val="002F2858"/>
    <w:rsid w:val="002F659E"/>
    <w:rsid w:val="00301646"/>
    <w:rsid w:val="00314577"/>
    <w:rsid w:val="0031602E"/>
    <w:rsid w:val="00317439"/>
    <w:rsid w:val="003248C3"/>
    <w:rsid w:val="00324EEB"/>
    <w:rsid w:val="0032645E"/>
    <w:rsid w:val="003359C2"/>
    <w:rsid w:val="0033715E"/>
    <w:rsid w:val="003420EE"/>
    <w:rsid w:val="003462B4"/>
    <w:rsid w:val="00352C9D"/>
    <w:rsid w:val="0035368B"/>
    <w:rsid w:val="00362CC2"/>
    <w:rsid w:val="003649AF"/>
    <w:rsid w:val="0037505C"/>
    <w:rsid w:val="003772DB"/>
    <w:rsid w:val="003963FD"/>
    <w:rsid w:val="003A772E"/>
    <w:rsid w:val="003C59DD"/>
    <w:rsid w:val="003C66FB"/>
    <w:rsid w:val="003D06C5"/>
    <w:rsid w:val="003D0D96"/>
    <w:rsid w:val="003D313C"/>
    <w:rsid w:val="003D3F4F"/>
    <w:rsid w:val="003E4805"/>
    <w:rsid w:val="003E686A"/>
    <w:rsid w:val="003E6C7C"/>
    <w:rsid w:val="003E7E91"/>
    <w:rsid w:val="003F354F"/>
    <w:rsid w:val="00404ECA"/>
    <w:rsid w:val="004174DD"/>
    <w:rsid w:val="00417CED"/>
    <w:rsid w:val="00417F51"/>
    <w:rsid w:val="00422E13"/>
    <w:rsid w:val="004456A9"/>
    <w:rsid w:val="00445CEB"/>
    <w:rsid w:val="00461090"/>
    <w:rsid w:val="00466DC1"/>
    <w:rsid w:val="00466FA7"/>
    <w:rsid w:val="00475BE0"/>
    <w:rsid w:val="0048034F"/>
    <w:rsid w:val="00483063"/>
    <w:rsid w:val="00491CCE"/>
    <w:rsid w:val="00492C15"/>
    <w:rsid w:val="004936BF"/>
    <w:rsid w:val="00497AC8"/>
    <w:rsid w:val="004A3282"/>
    <w:rsid w:val="004B2327"/>
    <w:rsid w:val="004B56AE"/>
    <w:rsid w:val="004B686B"/>
    <w:rsid w:val="004C0F2B"/>
    <w:rsid w:val="004C5DF6"/>
    <w:rsid w:val="004E3250"/>
    <w:rsid w:val="004E79CE"/>
    <w:rsid w:val="004F38DA"/>
    <w:rsid w:val="004F451B"/>
    <w:rsid w:val="005021DF"/>
    <w:rsid w:val="005103B1"/>
    <w:rsid w:val="0051751E"/>
    <w:rsid w:val="00523332"/>
    <w:rsid w:val="0052408B"/>
    <w:rsid w:val="005426A7"/>
    <w:rsid w:val="00543038"/>
    <w:rsid w:val="00555E11"/>
    <w:rsid w:val="00561913"/>
    <w:rsid w:val="00567E7E"/>
    <w:rsid w:val="00570AE5"/>
    <w:rsid w:val="00570E3C"/>
    <w:rsid w:val="00574442"/>
    <w:rsid w:val="00574B6E"/>
    <w:rsid w:val="00575CCE"/>
    <w:rsid w:val="0058441F"/>
    <w:rsid w:val="005925EC"/>
    <w:rsid w:val="00596335"/>
    <w:rsid w:val="005A02D9"/>
    <w:rsid w:val="005A1C66"/>
    <w:rsid w:val="005C2758"/>
    <w:rsid w:val="005C4D98"/>
    <w:rsid w:val="005D3281"/>
    <w:rsid w:val="005D6ED0"/>
    <w:rsid w:val="005E06B4"/>
    <w:rsid w:val="005E31FD"/>
    <w:rsid w:val="00602A41"/>
    <w:rsid w:val="00623898"/>
    <w:rsid w:val="006403C9"/>
    <w:rsid w:val="00644125"/>
    <w:rsid w:val="006473E9"/>
    <w:rsid w:val="00650D14"/>
    <w:rsid w:val="00651E19"/>
    <w:rsid w:val="00653634"/>
    <w:rsid w:val="00653E58"/>
    <w:rsid w:val="0066166D"/>
    <w:rsid w:val="00671F53"/>
    <w:rsid w:val="00684811"/>
    <w:rsid w:val="00685459"/>
    <w:rsid w:val="00691BBC"/>
    <w:rsid w:val="00694F1A"/>
    <w:rsid w:val="00697D71"/>
    <w:rsid w:val="006A6323"/>
    <w:rsid w:val="006B3408"/>
    <w:rsid w:val="006C31DC"/>
    <w:rsid w:val="006C3BA0"/>
    <w:rsid w:val="006C46C4"/>
    <w:rsid w:val="006C7193"/>
    <w:rsid w:val="006E2525"/>
    <w:rsid w:val="006E32C1"/>
    <w:rsid w:val="006E4B19"/>
    <w:rsid w:val="006E519A"/>
    <w:rsid w:val="006F7439"/>
    <w:rsid w:val="006F7570"/>
    <w:rsid w:val="00704949"/>
    <w:rsid w:val="00707F9E"/>
    <w:rsid w:val="0071386D"/>
    <w:rsid w:val="007159B1"/>
    <w:rsid w:val="0072255C"/>
    <w:rsid w:val="0072286B"/>
    <w:rsid w:val="00735FA5"/>
    <w:rsid w:val="00740A54"/>
    <w:rsid w:val="00741CD5"/>
    <w:rsid w:val="00754CBA"/>
    <w:rsid w:val="00765E88"/>
    <w:rsid w:val="00796BF3"/>
    <w:rsid w:val="007A2921"/>
    <w:rsid w:val="007A664B"/>
    <w:rsid w:val="007B06EA"/>
    <w:rsid w:val="007B0DBF"/>
    <w:rsid w:val="007C7247"/>
    <w:rsid w:val="007E1FC5"/>
    <w:rsid w:val="007F5687"/>
    <w:rsid w:val="008114EE"/>
    <w:rsid w:val="008127E3"/>
    <w:rsid w:val="00813CFA"/>
    <w:rsid w:val="00817FC7"/>
    <w:rsid w:val="00823D4B"/>
    <w:rsid w:val="008324D8"/>
    <w:rsid w:val="008346ED"/>
    <w:rsid w:val="00835B6D"/>
    <w:rsid w:val="00837F38"/>
    <w:rsid w:val="00841093"/>
    <w:rsid w:val="00844C51"/>
    <w:rsid w:val="00861D2A"/>
    <w:rsid w:val="00861EBF"/>
    <w:rsid w:val="00862407"/>
    <w:rsid w:val="00864EFE"/>
    <w:rsid w:val="008700E6"/>
    <w:rsid w:val="00875BE9"/>
    <w:rsid w:val="00880C71"/>
    <w:rsid w:val="008A6D19"/>
    <w:rsid w:val="008C1F15"/>
    <w:rsid w:val="008C4C59"/>
    <w:rsid w:val="008C6198"/>
    <w:rsid w:val="008D2C61"/>
    <w:rsid w:val="008E61C1"/>
    <w:rsid w:val="008F1939"/>
    <w:rsid w:val="00900ABC"/>
    <w:rsid w:val="009072B2"/>
    <w:rsid w:val="00914A05"/>
    <w:rsid w:val="0092093A"/>
    <w:rsid w:val="009222E6"/>
    <w:rsid w:val="00925B81"/>
    <w:rsid w:val="00927C75"/>
    <w:rsid w:val="009435AC"/>
    <w:rsid w:val="00945A7B"/>
    <w:rsid w:val="00950AFD"/>
    <w:rsid w:val="009531CE"/>
    <w:rsid w:val="00955242"/>
    <w:rsid w:val="00956FCF"/>
    <w:rsid w:val="009613C6"/>
    <w:rsid w:val="00994594"/>
    <w:rsid w:val="00995283"/>
    <w:rsid w:val="009A7F4C"/>
    <w:rsid w:val="009A7FB3"/>
    <w:rsid w:val="009B61D3"/>
    <w:rsid w:val="009B7505"/>
    <w:rsid w:val="009B7B34"/>
    <w:rsid w:val="009C55C1"/>
    <w:rsid w:val="009D3CA5"/>
    <w:rsid w:val="009D5CB2"/>
    <w:rsid w:val="009D618D"/>
    <w:rsid w:val="009F3C3B"/>
    <w:rsid w:val="009F41A5"/>
    <w:rsid w:val="00A02291"/>
    <w:rsid w:val="00A03180"/>
    <w:rsid w:val="00A16B11"/>
    <w:rsid w:val="00A26F89"/>
    <w:rsid w:val="00A275A2"/>
    <w:rsid w:val="00A50570"/>
    <w:rsid w:val="00A5150F"/>
    <w:rsid w:val="00A61462"/>
    <w:rsid w:val="00A66AFE"/>
    <w:rsid w:val="00A71249"/>
    <w:rsid w:val="00A720C2"/>
    <w:rsid w:val="00A87E83"/>
    <w:rsid w:val="00AA5F3E"/>
    <w:rsid w:val="00AB14DA"/>
    <w:rsid w:val="00AB3888"/>
    <w:rsid w:val="00AD2DF7"/>
    <w:rsid w:val="00AE16E0"/>
    <w:rsid w:val="00AF0401"/>
    <w:rsid w:val="00AF1D7A"/>
    <w:rsid w:val="00B36CD3"/>
    <w:rsid w:val="00B43006"/>
    <w:rsid w:val="00B540D5"/>
    <w:rsid w:val="00B55D73"/>
    <w:rsid w:val="00B5678B"/>
    <w:rsid w:val="00B775E6"/>
    <w:rsid w:val="00B81BD5"/>
    <w:rsid w:val="00B932A7"/>
    <w:rsid w:val="00B946A4"/>
    <w:rsid w:val="00BC4C0D"/>
    <w:rsid w:val="00BC5277"/>
    <w:rsid w:val="00BE2E03"/>
    <w:rsid w:val="00C01199"/>
    <w:rsid w:val="00C0466C"/>
    <w:rsid w:val="00C11B1E"/>
    <w:rsid w:val="00C15566"/>
    <w:rsid w:val="00C17670"/>
    <w:rsid w:val="00C24CBB"/>
    <w:rsid w:val="00C31E04"/>
    <w:rsid w:val="00C420EB"/>
    <w:rsid w:val="00C425DB"/>
    <w:rsid w:val="00C4641B"/>
    <w:rsid w:val="00C85762"/>
    <w:rsid w:val="00C85B0F"/>
    <w:rsid w:val="00C85D23"/>
    <w:rsid w:val="00C867F7"/>
    <w:rsid w:val="00C94975"/>
    <w:rsid w:val="00CA58F4"/>
    <w:rsid w:val="00CD2113"/>
    <w:rsid w:val="00CE7D14"/>
    <w:rsid w:val="00CF29E2"/>
    <w:rsid w:val="00CF45C1"/>
    <w:rsid w:val="00D0186E"/>
    <w:rsid w:val="00D071D3"/>
    <w:rsid w:val="00D11D8D"/>
    <w:rsid w:val="00D14D7E"/>
    <w:rsid w:val="00D16209"/>
    <w:rsid w:val="00D1763E"/>
    <w:rsid w:val="00D241BB"/>
    <w:rsid w:val="00D3594F"/>
    <w:rsid w:val="00D43892"/>
    <w:rsid w:val="00D657CA"/>
    <w:rsid w:val="00D65E0B"/>
    <w:rsid w:val="00D70009"/>
    <w:rsid w:val="00D7281A"/>
    <w:rsid w:val="00D774DA"/>
    <w:rsid w:val="00D80C3B"/>
    <w:rsid w:val="00D810C1"/>
    <w:rsid w:val="00D835C7"/>
    <w:rsid w:val="00D9437E"/>
    <w:rsid w:val="00D969BE"/>
    <w:rsid w:val="00DA0609"/>
    <w:rsid w:val="00DA5E37"/>
    <w:rsid w:val="00DB0D05"/>
    <w:rsid w:val="00DB642B"/>
    <w:rsid w:val="00DB7E10"/>
    <w:rsid w:val="00DC4FF7"/>
    <w:rsid w:val="00DC6F25"/>
    <w:rsid w:val="00DD1EE3"/>
    <w:rsid w:val="00DD6337"/>
    <w:rsid w:val="00DE54C6"/>
    <w:rsid w:val="00DF704E"/>
    <w:rsid w:val="00E10303"/>
    <w:rsid w:val="00E14838"/>
    <w:rsid w:val="00E41A7D"/>
    <w:rsid w:val="00E43816"/>
    <w:rsid w:val="00E56896"/>
    <w:rsid w:val="00E64D2B"/>
    <w:rsid w:val="00E67F59"/>
    <w:rsid w:val="00E71F00"/>
    <w:rsid w:val="00E93FAB"/>
    <w:rsid w:val="00E97085"/>
    <w:rsid w:val="00EA1560"/>
    <w:rsid w:val="00EA46BF"/>
    <w:rsid w:val="00EA4A9F"/>
    <w:rsid w:val="00EB202F"/>
    <w:rsid w:val="00EC247A"/>
    <w:rsid w:val="00ED266E"/>
    <w:rsid w:val="00EE74A1"/>
    <w:rsid w:val="00EF4B40"/>
    <w:rsid w:val="00F02C39"/>
    <w:rsid w:val="00F1100C"/>
    <w:rsid w:val="00F25FB2"/>
    <w:rsid w:val="00F27EAF"/>
    <w:rsid w:val="00F31AFD"/>
    <w:rsid w:val="00F42635"/>
    <w:rsid w:val="00F621D2"/>
    <w:rsid w:val="00F70459"/>
    <w:rsid w:val="00F74C11"/>
    <w:rsid w:val="00F84B96"/>
    <w:rsid w:val="00FB57B1"/>
    <w:rsid w:val="00FC7CEE"/>
    <w:rsid w:val="00FD377D"/>
    <w:rsid w:val="00FD6C28"/>
    <w:rsid w:val="00FF54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0A253B5-4ECD-4F71-858C-2BD92EF6B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83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55E11"/>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64586"/>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40148"/>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E11"/>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64586"/>
    <w:rPr>
      <w:rFonts w:ascii="Times New Roman" w:eastAsiaTheme="majorEastAsia" w:hAnsi="Times New Roman" w:cstheme="majorBidi"/>
      <w:b/>
      <w:sz w:val="24"/>
      <w:szCs w:val="26"/>
    </w:rPr>
  </w:style>
  <w:style w:type="paragraph" w:styleId="BodyText">
    <w:name w:val="Body Text"/>
    <w:basedOn w:val="Normal"/>
    <w:link w:val="BodyTextChar"/>
    <w:uiPriority w:val="1"/>
    <w:qFormat/>
    <w:rsid w:val="00092BFC"/>
    <w:pPr>
      <w:widowControl w:val="0"/>
      <w:autoSpaceDE w:val="0"/>
      <w:autoSpaceDN w:val="0"/>
      <w:spacing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092BFC"/>
    <w:rPr>
      <w:rFonts w:ascii="Times New Roman" w:eastAsia="Times New Roman" w:hAnsi="Times New Roman" w:cs="Times New Roman"/>
      <w:sz w:val="24"/>
      <w:szCs w:val="24"/>
      <w:lang w:val="id"/>
    </w:rPr>
  </w:style>
  <w:style w:type="character" w:styleId="Hyperlink">
    <w:name w:val="Hyperlink"/>
    <w:basedOn w:val="DefaultParagraphFont"/>
    <w:uiPriority w:val="99"/>
    <w:unhideWhenUsed/>
    <w:rsid w:val="00EE74A1"/>
    <w:rPr>
      <w:color w:val="0563C1" w:themeColor="hyperlink"/>
      <w:u w:val="single"/>
    </w:rPr>
  </w:style>
  <w:style w:type="paragraph" w:styleId="ListParagraph">
    <w:name w:val="List Paragraph"/>
    <w:basedOn w:val="Normal"/>
    <w:uiPriority w:val="1"/>
    <w:qFormat/>
    <w:rsid w:val="005103B1"/>
    <w:pPr>
      <w:ind w:left="720"/>
      <w:contextualSpacing/>
    </w:pPr>
  </w:style>
  <w:style w:type="table" w:styleId="TableGrid">
    <w:name w:val="Table Grid"/>
    <w:basedOn w:val="TableNormal"/>
    <w:uiPriority w:val="39"/>
    <w:rsid w:val="00D176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040148"/>
    <w:rPr>
      <w:rFonts w:asciiTheme="majorHAnsi" w:eastAsiaTheme="majorEastAsia" w:hAnsiTheme="majorHAnsi" w:cstheme="majorBidi"/>
      <w:color w:val="1F4D78" w:themeColor="accent1" w:themeShade="7F"/>
      <w:sz w:val="24"/>
      <w:szCs w:val="24"/>
    </w:rPr>
  </w:style>
  <w:style w:type="paragraph" w:styleId="NormalWeb">
    <w:name w:val="Normal (Web)"/>
    <w:basedOn w:val="Normal"/>
    <w:uiPriority w:val="99"/>
    <w:semiHidden/>
    <w:unhideWhenUsed/>
    <w:rsid w:val="004174DD"/>
    <w:pPr>
      <w:spacing w:before="100" w:beforeAutospacing="1" w:after="100" w:afterAutospacing="1" w:line="240" w:lineRule="auto"/>
      <w:jc w:val="left"/>
    </w:pPr>
    <w:rPr>
      <w:rFonts w:eastAsia="Times New Roman" w:cs="Times New Roman"/>
      <w:szCs w:val="24"/>
    </w:rPr>
  </w:style>
  <w:style w:type="paragraph" w:styleId="TOCHeading">
    <w:name w:val="TOC Heading"/>
    <w:basedOn w:val="Heading1"/>
    <w:next w:val="Normal"/>
    <w:uiPriority w:val="39"/>
    <w:unhideWhenUsed/>
    <w:qFormat/>
    <w:rsid w:val="00F42635"/>
    <w:pPr>
      <w:spacing w:before="240"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F42635"/>
    <w:pPr>
      <w:spacing w:after="100"/>
    </w:pPr>
  </w:style>
  <w:style w:type="paragraph" w:styleId="TOC2">
    <w:name w:val="toc 2"/>
    <w:basedOn w:val="Normal"/>
    <w:next w:val="Normal"/>
    <w:autoRedefine/>
    <w:uiPriority w:val="39"/>
    <w:unhideWhenUsed/>
    <w:rsid w:val="00862407"/>
    <w:pPr>
      <w:tabs>
        <w:tab w:val="left" w:pos="993"/>
        <w:tab w:val="right" w:leader="dot" w:pos="7931"/>
      </w:tabs>
      <w:spacing w:after="100"/>
      <w:ind w:left="567"/>
    </w:pPr>
  </w:style>
  <w:style w:type="paragraph" w:customStyle="1" w:styleId="TableParagraph">
    <w:name w:val="Table Paragraph"/>
    <w:basedOn w:val="Normal"/>
    <w:uiPriority w:val="1"/>
    <w:qFormat/>
    <w:rsid w:val="001075C9"/>
    <w:pPr>
      <w:widowControl w:val="0"/>
      <w:autoSpaceDE w:val="0"/>
      <w:autoSpaceDN w:val="0"/>
      <w:spacing w:line="240" w:lineRule="auto"/>
      <w:jc w:val="left"/>
    </w:pPr>
    <w:rPr>
      <w:rFonts w:eastAsia="Times New Roman" w:cs="Times New Roman"/>
      <w:sz w:val="22"/>
    </w:rPr>
  </w:style>
  <w:style w:type="paragraph" w:styleId="NoSpacing">
    <w:name w:val="No Spacing"/>
    <w:uiPriority w:val="1"/>
    <w:qFormat/>
    <w:rsid w:val="00C85D23"/>
    <w:pPr>
      <w:spacing w:after="0" w:line="240" w:lineRule="auto"/>
    </w:pPr>
    <w:rPr>
      <w:lang w:val="id-ID"/>
    </w:rPr>
  </w:style>
  <w:style w:type="paragraph" w:styleId="Header">
    <w:name w:val="header"/>
    <w:basedOn w:val="Normal"/>
    <w:link w:val="HeaderChar"/>
    <w:uiPriority w:val="99"/>
    <w:unhideWhenUsed/>
    <w:rsid w:val="00CF45C1"/>
    <w:pPr>
      <w:tabs>
        <w:tab w:val="center" w:pos="4680"/>
        <w:tab w:val="right" w:pos="9360"/>
      </w:tabs>
      <w:spacing w:line="240" w:lineRule="auto"/>
    </w:pPr>
  </w:style>
  <w:style w:type="character" w:customStyle="1" w:styleId="HeaderChar">
    <w:name w:val="Header Char"/>
    <w:basedOn w:val="DefaultParagraphFont"/>
    <w:link w:val="Header"/>
    <w:uiPriority w:val="99"/>
    <w:rsid w:val="00CF45C1"/>
    <w:rPr>
      <w:rFonts w:ascii="Times New Roman" w:hAnsi="Times New Roman"/>
      <w:sz w:val="24"/>
    </w:rPr>
  </w:style>
  <w:style w:type="paragraph" w:styleId="Footer">
    <w:name w:val="footer"/>
    <w:basedOn w:val="Normal"/>
    <w:link w:val="FooterChar"/>
    <w:uiPriority w:val="99"/>
    <w:unhideWhenUsed/>
    <w:rsid w:val="00CF45C1"/>
    <w:pPr>
      <w:tabs>
        <w:tab w:val="center" w:pos="4680"/>
        <w:tab w:val="right" w:pos="9360"/>
      </w:tabs>
      <w:spacing w:line="240" w:lineRule="auto"/>
    </w:pPr>
  </w:style>
  <w:style w:type="character" w:customStyle="1" w:styleId="FooterChar">
    <w:name w:val="Footer Char"/>
    <w:basedOn w:val="DefaultParagraphFont"/>
    <w:link w:val="Footer"/>
    <w:uiPriority w:val="99"/>
    <w:rsid w:val="00CF45C1"/>
    <w:rPr>
      <w:rFonts w:ascii="Times New Roman" w:hAnsi="Times New Roman"/>
      <w:sz w:val="24"/>
    </w:rPr>
  </w:style>
  <w:style w:type="paragraph" w:styleId="BalloonText">
    <w:name w:val="Balloon Text"/>
    <w:basedOn w:val="Normal"/>
    <w:link w:val="BalloonTextChar"/>
    <w:uiPriority w:val="99"/>
    <w:semiHidden/>
    <w:unhideWhenUsed/>
    <w:rsid w:val="000420C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20C7"/>
    <w:rPr>
      <w:rFonts w:ascii="Segoe UI" w:hAnsi="Segoe UI" w:cs="Segoe UI"/>
      <w:sz w:val="18"/>
      <w:szCs w:val="18"/>
    </w:rPr>
  </w:style>
  <w:style w:type="paragraph" w:styleId="TOC3">
    <w:name w:val="toc 3"/>
    <w:basedOn w:val="Normal"/>
    <w:next w:val="Normal"/>
    <w:autoRedefine/>
    <w:uiPriority w:val="39"/>
    <w:unhideWhenUsed/>
    <w:rsid w:val="00862407"/>
    <w:pPr>
      <w:tabs>
        <w:tab w:val="right" w:leader="dot" w:pos="7931"/>
      </w:tabs>
      <w:spacing w:after="100"/>
      <w:ind w:left="993"/>
    </w:pPr>
    <w:rPr>
      <w:rFonts w:cs="Times New Roman"/>
      <w:b/>
      <w:noProof/>
      <w:lang w:val="id-ID"/>
    </w:rPr>
  </w:style>
  <w:style w:type="paragraph" w:styleId="TableofFigures">
    <w:name w:val="table of figures"/>
    <w:basedOn w:val="Normal"/>
    <w:next w:val="Normal"/>
    <w:uiPriority w:val="99"/>
    <w:unhideWhenUsed/>
    <w:rsid w:val="009D5CB2"/>
    <w:pPr>
      <w:ind w:left="480" w:hanging="480"/>
      <w:jc w:val="left"/>
    </w:pPr>
    <w:rPr>
      <w:rFonts w:asciiTheme="minorHAnsi" w:hAnsiTheme="minorHAnsi"/>
      <w:smallCaps/>
      <w:color w:val="000000" w:themeColor="text1"/>
      <w:sz w:val="20"/>
      <w:szCs w:val="20"/>
      <w:lang w:val="id-ID"/>
    </w:rPr>
  </w:style>
  <w:style w:type="paragraph" w:styleId="Revision">
    <w:name w:val="Revision"/>
    <w:hidden/>
    <w:uiPriority w:val="99"/>
    <w:semiHidden/>
    <w:rsid w:val="00740A54"/>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3248C3"/>
  </w:style>
  <w:style w:type="paragraph" w:styleId="Caption">
    <w:name w:val="caption"/>
    <w:basedOn w:val="Normal"/>
    <w:next w:val="Normal"/>
    <w:uiPriority w:val="35"/>
    <w:unhideWhenUsed/>
    <w:qFormat/>
    <w:rsid w:val="00D14D7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587126">
      <w:bodyDiv w:val="1"/>
      <w:marLeft w:val="0"/>
      <w:marRight w:val="0"/>
      <w:marTop w:val="0"/>
      <w:marBottom w:val="0"/>
      <w:divBdr>
        <w:top w:val="none" w:sz="0" w:space="0" w:color="auto"/>
        <w:left w:val="none" w:sz="0" w:space="0" w:color="auto"/>
        <w:bottom w:val="none" w:sz="0" w:space="0" w:color="auto"/>
        <w:right w:val="none" w:sz="0" w:space="0" w:color="auto"/>
      </w:divBdr>
      <w:divsChild>
        <w:div w:id="599216722">
          <w:marLeft w:val="284"/>
          <w:marRight w:val="0"/>
          <w:marTop w:val="0"/>
          <w:marBottom w:val="0"/>
          <w:divBdr>
            <w:top w:val="none" w:sz="0" w:space="0" w:color="auto"/>
            <w:left w:val="none" w:sz="0" w:space="0" w:color="auto"/>
            <w:bottom w:val="none" w:sz="0" w:space="0" w:color="auto"/>
            <w:right w:val="none" w:sz="0" w:space="0" w:color="auto"/>
          </w:divBdr>
        </w:div>
        <w:div w:id="1011178126">
          <w:marLeft w:val="284"/>
          <w:marRight w:val="0"/>
          <w:marTop w:val="0"/>
          <w:marBottom w:val="0"/>
          <w:divBdr>
            <w:top w:val="none" w:sz="0" w:space="0" w:color="auto"/>
            <w:left w:val="none" w:sz="0" w:space="0" w:color="auto"/>
            <w:bottom w:val="none" w:sz="0" w:space="0" w:color="auto"/>
            <w:right w:val="none" w:sz="0" w:space="0" w:color="auto"/>
          </w:divBdr>
        </w:div>
        <w:div w:id="418019619">
          <w:marLeft w:val="284"/>
          <w:marRight w:val="0"/>
          <w:marTop w:val="0"/>
          <w:marBottom w:val="0"/>
          <w:divBdr>
            <w:top w:val="none" w:sz="0" w:space="0" w:color="auto"/>
            <w:left w:val="none" w:sz="0" w:space="0" w:color="auto"/>
            <w:bottom w:val="none" w:sz="0" w:space="0" w:color="auto"/>
            <w:right w:val="none" w:sz="0" w:space="0" w:color="auto"/>
          </w:divBdr>
        </w:div>
        <w:div w:id="1449929645">
          <w:marLeft w:val="284"/>
          <w:marRight w:val="0"/>
          <w:marTop w:val="0"/>
          <w:marBottom w:val="0"/>
          <w:divBdr>
            <w:top w:val="none" w:sz="0" w:space="0" w:color="auto"/>
            <w:left w:val="none" w:sz="0" w:space="0" w:color="auto"/>
            <w:bottom w:val="none" w:sz="0" w:space="0" w:color="auto"/>
            <w:right w:val="none" w:sz="0" w:space="0" w:color="auto"/>
          </w:divBdr>
        </w:div>
        <w:div w:id="858549154">
          <w:marLeft w:val="284"/>
          <w:marRight w:val="0"/>
          <w:marTop w:val="0"/>
          <w:marBottom w:val="0"/>
          <w:divBdr>
            <w:top w:val="none" w:sz="0" w:space="0" w:color="auto"/>
            <w:left w:val="none" w:sz="0" w:space="0" w:color="auto"/>
            <w:bottom w:val="none" w:sz="0" w:space="0" w:color="auto"/>
            <w:right w:val="none" w:sz="0" w:space="0" w:color="auto"/>
          </w:divBdr>
        </w:div>
        <w:div w:id="1525898460">
          <w:marLeft w:val="284"/>
          <w:marRight w:val="0"/>
          <w:marTop w:val="0"/>
          <w:marBottom w:val="0"/>
          <w:divBdr>
            <w:top w:val="none" w:sz="0" w:space="0" w:color="auto"/>
            <w:left w:val="none" w:sz="0" w:space="0" w:color="auto"/>
            <w:bottom w:val="none" w:sz="0" w:space="0" w:color="auto"/>
            <w:right w:val="none" w:sz="0" w:space="0" w:color="auto"/>
          </w:divBdr>
        </w:div>
      </w:divsChild>
    </w:div>
    <w:div w:id="61293717">
      <w:bodyDiv w:val="1"/>
      <w:marLeft w:val="0"/>
      <w:marRight w:val="0"/>
      <w:marTop w:val="0"/>
      <w:marBottom w:val="0"/>
      <w:divBdr>
        <w:top w:val="none" w:sz="0" w:space="0" w:color="auto"/>
        <w:left w:val="none" w:sz="0" w:space="0" w:color="auto"/>
        <w:bottom w:val="none" w:sz="0" w:space="0" w:color="auto"/>
        <w:right w:val="none" w:sz="0" w:space="0" w:color="auto"/>
      </w:divBdr>
    </w:div>
    <w:div w:id="91704541">
      <w:bodyDiv w:val="1"/>
      <w:marLeft w:val="0"/>
      <w:marRight w:val="0"/>
      <w:marTop w:val="0"/>
      <w:marBottom w:val="0"/>
      <w:divBdr>
        <w:top w:val="none" w:sz="0" w:space="0" w:color="auto"/>
        <w:left w:val="none" w:sz="0" w:space="0" w:color="auto"/>
        <w:bottom w:val="none" w:sz="0" w:space="0" w:color="auto"/>
        <w:right w:val="none" w:sz="0" w:space="0" w:color="auto"/>
      </w:divBdr>
    </w:div>
    <w:div w:id="109208923">
      <w:bodyDiv w:val="1"/>
      <w:marLeft w:val="0"/>
      <w:marRight w:val="0"/>
      <w:marTop w:val="0"/>
      <w:marBottom w:val="0"/>
      <w:divBdr>
        <w:top w:val="none" w:sz="0" w:space="0" w:color="auto"/>
        <w:left w:val="none" w:sz="0" w:space="0" w:color="auto"/>
        <w:bottom w:val="none" w:sz="0" w:space="0" w:color="auto"/>
        <w:right w:val="none" w:sz="0" w:space="0" w:color="auto"/>
      </w:divBdr>
    </w:div>
    <w:div w:id="114444486">
      <w:bodyDiv w:val="1"/>
      <w:marLeft w:val="0"/>
      <w:marRight w:val="0"/>
      <w:marTop w:val="0"/>
      <w:marBottom w:val="0"/>
      <w:divBdr>
        <w:top w:val="none" w:sz="0" w:space="0" w:color="auto"/>
        <w:left w:val="none" w:sz="0" w:space="0" w:color="auto"/>
        <w:bottom w:val="none" w:sz="0" w:space="0" w:color="auto"/>
        <w:right w:val="none" w:sz="0" w:space="0" w:color="auto"/>
      </w:divBdr>
    </w:div>
    <w:div w:id="129785143">
      <w:bodyDiv w:val="1"/>
      <w:marLeft w:val="0"/>
      <w:marRight w:val="0"/>
      <w:marTop w:val="0"/>
      <w:marBottom w:val="0"/>
      <w:divBdr>
        <w:top w:val="none" w:sz="0" w:space="0" w:color="auto"/>
        <w:left w:val="none" w:sz="0" w:space="0" w:color="auto"/>
        <w:bottom w:val="none" w:sz="0" w:space="0" w:color="auto"/>
        <w:right w:val="none" w:sz="0" w:space="0" w:color="auto"/>
      </w:divBdr>
    </w:div>
    <w:div w:id="132987621">
      <w:bodyDiv w:val="1"/>
      <w:marLeft w:val="0"/>
      <w:marRight w:val="0"/>
      <w:marTop w:val="0"/>
      <w:marBottom w:val="0"/>
      <w:divBdr>
        <w:top w:val="none" w:sz="0" w:space="0" w:color="auto"/>
        <w:left w:val="none" w:sz="0" w:space="0" w:color="auto"/>
        <w:bottom w:val="none" w:sz="0" w:space="0" w:color="auto"/>
        <w:right w:val="none" w:sz="0" w:space="0" w:color="auto"/>
      </w:divBdr>
    </w:div>
    <w:div w:id="198130158">
      <w:bodyDiv w:val="1"/>
      <w:marLeft w:val="0"/>
      <w:marRight w:val="0"/>
      <w:marTop w:val="0"/>
      <w:marBottom w:val="0"/>
      <w:divBdr>
        <w:top w:val="none" w:sz="0" w:space="0" w:color="auto"/>
        <w:left w:val="none" w:sz="0" w:space="0" w:color="auto"/>
        <w:bottom w:val="none" w:sz="0" w:space="0" w:color="auto"/>
        <w:right w:val="none" w:sz="0" w:space="0" w:color="auto"/>
      </w:divBdr>
    </w:div>
    <w:div w:id="214972724">
      <w:bodyDiv w:val="1"/>
      <w:marLeft w:val="0"/>
      <w:marRight w:val="0"/>
      <w:marTop w:val="0"/>
      <w:marBottom w:val="0"/>
      <w:divBdr>
        <w:top w:val="none" w:sz="0" w:space="0" w:color="auto"/>
        <w:left w:val="none" w:sz="0" w:space="0" w:color="auto"/>
        <w:bottom w:val="none" w:sz="0" w:space="0" w:color="auto"/>
        <w:right w:val="none" w:sz="0" w:space="0" w:color="auto"/>
      </w:divBdr>
    </w:div>
    <w:div w:id="239750745">
      <w:bodyDiv w:val="1"/>
      <w:marLeft w:val="0"/>
      <w:marRight w:val="0"/>
      <w:marTop w:val="0"/>
      <w:marBottom w:val="0"/>
      <w:divBdr>
        <w:top w:val="none" w:sz="0" w:space="0" w:color="auto"/>
        <w:left w:val="none" w:sz="0" w:space="0" w:color="auto"/>
        <w:bottom w:val="none" w:sz="0" w:space="0" w:color="auto"/>
        <w:right w:val="none" w:sz="0" w:space="0" w:color="auto"/>
      </w:divBdr>
    </w:div>
    <w:div w:id="242761631">
      <w:bodyDiv w:val="1"/>
      <w:marLeft w:val="0"/>
      <w:marRight w:val="0"/>
      <w:marTop w:val="0"/>
      <w:marBottom w:val="0"/>
      <w:divBdr>
        <w:top w:val="none" w:sz="0" w:space="0" w:color="auto"/>
        <w:left w:val="none" w:sz="0" w:space="0" w:color="auto"/>
        <w:bottom w:val="none" w:sz="0" w:space="0" w:color="auto"/>
        <w:right w:val="none" w:sz="0" w:space="0" w:color="auto"/>
      </w:divBdr>
    </w:div>
    <w:div w:id="262539636">
      <w:bodyDiv w:val="1"/>
      <w:marLeft w:val="0"/>
      <w:marRight w:val="0"/>
      <w:marTop w:val="0"/>
      <w:marBottom w:val="0"/>
      <w:divBdr>
        <w:top w:val="none" w:sz="0" w:space="0" w:color="auto"/>
        <w:left w:val="none" w:sz="0" w:space="0" w:color="auto"/>
        <w:bottom w:val="none" w:sz="0" w:space="0" w:color="auto"/>
        <w:right w:val="none" w:sz="0" w:space="0" w:color="auto"/>
      </w:divBdr>
    </w:div>
    <w:div w:id="283121171">
      <w:bodyDiv w:val="1"/>
      <w:marLeft w:val="0"/>
      <w:marRight w:val="0"/>
      <w:marTop w:val="0"/>
      <w:marBottom w:val="0"/>
      <w:divBdr>
        <w:top w:val="none" w:sz="0" w:space="0" w:color="auto"/>
        <w:left w:val="none" w:sz="0" w:space="0" w:color="auto"/>
        <w:bottom w:val="none" w:sz="0" w:space="0" w:color="auto"/>
        <w:right w:val="none" w:sz="0" w:space="0" w:color="auto"/>
      </w:divBdr>
    </w:div>
    <w:div w:id="302151582">
      <w:bodyDiv w:val="1"/>
      <w:marLeft w:val="0"/>
      <w:marRight w:val="0"/>
      <w:marTop w:val="0"/>
      <w:marBottom w:val="0"/>
      <w:divBdr>
        <w:top w:val="none" w:sz="0" w:space="0" w:color="auto"/>
        <w:left w:val="none" w:sz="0" w:space="0" w:color="auto"/>
        <w:bottom w:val="none" w:sz="0" w:space="0" w:color="auto"/>
        <w:right w:val="none" w:sz="0" w:space="0" w:color="auto"/>
      </w:divBdr>
    </w:div>
    <w:div w:id="350573535">
      <w:bodyDiv w:val="1"/>
      <w:marLeft w:val="0"/>
      <w:marRight w:val="0"/>
      <w:marTop w:val="0"/>
      <w:marBottom w:val="0"/>
      <w:divBdr>
        <w:top w:val="none" w:sz="0" w:space="0" w:color="auto"/>
        <w:left w:val="none" w:sz="0" w:space="0" w:color="auto"/>
        <w:bottom w:val="none" w:sz="0" w:space="0" w:color="auto"/>
        <w:right w:val="none" w:sz="0" w:space="0" w:color="auto"/>
      </w:divBdr>
    </w:div>
    <w:div w:id="366103692">
      <w:bodyDiv w:val="1"/>
      <w:marLeft w:val="0"/>
      <w:marRight w:val="0"/>
      <w:marTop w:val="0"/>
      <w:marBottom w:val="0"/>
      <w:divBdr>
        <w:top w:val="none" w:sz="0" w:space="0" w:color="auto"/>
        <w:left w:val="none" w:sz="0" w:space="0" w:color="auto"/>
        <w:bottom w:val="none" w:sz="0" w:space="0" w:color="auto"/>
        <w:right w:val="none" w:sz="0" w:space="0" w:color="auto"/>
      </w:divBdr>
    </w:div>
    <w:div w:id="610472300">
      <w:bodyDiv w:val="1"/>
      <w:marLeft w:val="0"/>
      <w:marRight w:val="0"/>
      <w:marTop w:val="0"/>
      <w:marBottom w:val="0"/>
      <w:divBdr>
        <w:top w:val="none" w:sz="0" w:space="0" w:color="auto"/>
        <w:left w:val="none" w:sz="0" w:space="0" w:color="auto"/>
        <w:bottom w:val="none" w:sz="0" w:space="0" w:color="auto"/>
        <w:right w:val="none" w:sz="0" w:space="0" w:color="auto"/>
      </w:divBdr>
    </w:div>
    <w:div w:id="612248357">
      <w:bodyDiv w:val="1"/>
      <w:marLeft w:val="0"/>
      <w:marRight w:val="0"/>
      <w:marTop w:val="0"/>
      <w:marBottom w:val="0"/>
      <w:divBdr>
        <w:top w:val="none" w:sz="0" w:space="0" w:color="auto"/>
        <w:left w:val="none" w:sz="0" w:space="0" w:color="auto"/>
        <w:bottom w:val="none" w:sz="0" w:space="0" w:color="auto"/>
        <w:right w:val="none" w:sz="0" w:space="0" w:color="auto"/>
      </w:divBdr>
    </w:div>
    <w:div w:id="616524001">
      <w:bodyDiv w:val="1"/>
      <w:marLeft w:val="0"/>
      <w:marRight w:val="0"/>
      <w:marTop w:val="0"/>
      <w:marBottom w:val="0"/>
      <w:divBdr>
        <w:top w:val="none" w:sz="0" w:space="0" w:color="auto"/>
        <w:left w:val="none" w:sz="0" w:space="0" w:color="auto"/>
        <w:bottom w:val="none" w:sz="0" w:space="0" w:color="auto"/>
        <w:right w:val="none" w:sz="0" w:space="0" w:color="auto"/>
      </w:divBdr>
    </w:div>
    <w:div w:id="616838800">
      <w:bodyDiv w:val="1"/>
      <w:marLeft w:val="0"/>
      <w:marRight w:val="0"/>
      <w:marTop w:val="0"/>
      <w:marBottom w:val="0"/>
      <w:divBdr>
        <w:top w:val="none" w:sz="0" w:space="0" w:color="auto"/>
        <w:left w:val="none" w:sz="0" w:space="0" w:color="auto"/>
        <w:bottom w:val="none" w:sz="0" w:space="0" w:color="auto"/>
        <w:right w:val="none" w:sz="0" w:space="0" w:color="auto"/>
      </w:divBdr>
    </w:div>
    <w:div w:id="630134863">
      <w:bodyDiv w:val="1"/>
      <w:marLeft w:val="0"/>
      <w:marRight w:val="0"/>
      <w:marTop w:val="0"/>
      <w:marBottom w:val="0"/>
      <w:divBdr>
        <w:top w:val="none" w:sz="0" w:space="0" w:color="auto"/>
        <w:left w:val="none" w:sz="0" w:space="0" w:color="auto"/>
        <w:bottom w:val="none" w:sz="0" w:space="0" w:color="auto"/>
        <w:right w:val="none" w:sz="0" w:space="0" w:color="auto"/>
      </w:divBdr>
    </w:div>
    <w:div w:id="695234003">
      <w:bodyDiv w:val="1"/>
      <w:marLeft w:val="0"/>
      <w:marRight w:val="0"/>
      <w:marTop w:val="0"/>
      <w:marBottom w:val="0"/>
      <w:divBdr>
        <w:top w:val="none" w:sz="0" w:space="0" w:color="auto"/>
        <w:left w:val="none" w:sz="0" w:space="0" w:color="auto"/>
        <w:bottom w:val="none" w:sz="0" w:space="0" w:color="auto"/>
        <w:right w:val="none" w:sz="0" w:space="0" w:color="auto"/>
      </w:divBdr>
    </w:div>
    <w:div w:id="731851444">
      <w:bodyDiv w:val="1"/>
      <w:marLeft w:val="0"/>
      <w:marRight w:val="0"/>
      <w:marTop w:val="0"/>
      <w:marBottom w:val="0"/>
      <w:divBdr>
        <w:top w:val="none" w:sz="0" w:space="0" w:color="auto"/>
        <w:left w:val="none" w:sz="0" w:space="0" w:color="auto"/>
        <w:bottom w:val="none" w:sz="0" w:space="0" w:color="auto"/>
        <w:right w:val="none" w:sz="0" w:space="0" w:color="auto"/>
      </w:divBdr>
    </w:div>
    <w:div w:id="779031344">
      <w:bodyDiv w:val="1"/>
      <w:marLeft w:val="0"/>
      <w:marRight w:val="0"/>
      <w:marTop w:val="0"/>
      <w:marBottom w:val="0"/>
      <w:divBdr>
        <w:top w:val="none" w:sz="0" w:space="0" w:color="auto"/>
        <w:left w:val="none" w:sz="0" w:space="0" w:color="auto"/>
        <w:bottom w:val="none" w:sz="0" w:space="0" w:color="auto"/>
        <w:right w:val="none" w:sz="0" w:space="0" w:color="auto"/>
      </w:divBdr>
    </w:div>
    <w:div w:id="858278663">
      <w:bodyDiv w:val="1"/>
      <w:marLeft w:val="0"/>
      <w:marRight w:val="0"/>
      <w:marTop w:val="0"/>
      <w:marBottom w:val="0"/>
      <w:divBdr>
        <w:top w:val="none" w:sz="0" w:space="0" w:color="auto"/>
        <w:left w:val="none" w:sz="0" w:space="0" w:color="auto"/>
        <w:bottom w:val="none" w:sz="0" w:space="0" w:color="auto"/>
        <w:right w:val="none" w:sz="0" w:space="0" w:color="auto"/>
      </w:divBdr>
    </w:div>
    <w:div w:id="874077114">
      <w:bodyDiv w:val="1"/>
      <w:marLeft w:val="0"/>
      <w:marRight w:val="0"/>
      <w:marTop w:val="0"/>
      <w:marBottom w:val="0"/>
      <w:divBdr>
        <w:top w:val="none" w:sz="0" w:space="0" w:color="auto"/>
        <w:left w:val="none" w:sz="0" w:space="0" w:color="auto"/>
        <w:bottom w:val="none" w:sz="0" w:space="0" w:color="auto"/>
        <w:right w:val="none" w:sz="0" w:space="0" w:color="auto"/>
      </w:divBdr>
    </w:div>
    <w:div w:id="916476228">
      <w:bodyDiv w:val="1"/>
      <w:marLeft w:val="0"/>
      <w:marRight w:val="0"/>
      <w:marTop w:val="0"/>
      <w:marBottom w:val="0"/>
      <w:divBdr>
        <w:top w:val="none" w:sz="0" w:space="0" w:color="auto"/>
        <w:left w:val="none" w:sz="0" w:space="0" w:color="auto"/>
        <w:bottom w:val="none" w:sz="0" w:space="0" w:color="auto"/>
        <w:right w:val="none" w:sz="0" w:space="0" w:color="auto"/>
      </w:divBdr>
    </w:div>
    <w:div w:id="917130169">
      <w:bodyDiv w:val="1"/>
      <w:marLeft w:val="0"/>
      <w:marRight w:val="0"/>
      <w:marTop w:val="0"/>
      <w:marBottom w:val="0"/>
      <w:divBdr>
        <w:top w:val="none" w:sz="0" w:space="0" w:color="auto"/>
        <w:left w:val="none" w:sz="0" w:space="0" w:color="auto"/>
        <w:bottom w:val="none" w:sz="0" w:space="0" w:color="auto"/>
        <w:right w:val="none" w:sz="0" w:space="0" w:color="auto"/>
      </w:divBdr>
    </w:div>
    <w:div w:id="925117265">
      <w:bodyDiv w:val="1"/>
      <w:marLeft w:val="0"/>
      <w:marRight w:val="0"/>
      <w:marTop w:val="0"/>
      <w:marBottom w:val="0"/>
      <w:divBdr>
        <w:top w:val="none" w:sz="0" w:space="0" w:color="auto"/>
        <w:left w:val="none" w:sz="0" w:space="0" w:color="auto"/>
        <w:bottom w:val="none" w:sz="0" w:space="0" w:color="auto"/>
        <w:right w:val="none" w:sz="0" w:space="0" w:color="auto"/>
      </w:divBdr>
    </w:div>
    <w:div w:id="945163605">
      <w:bodyDiv w:val="1"/>
      <w:marLeft w:val="0"/>
      <w:marRight w:val="0"/>
      <w:marTop w:val="0"/>
      <w:marBottom w:val="0"/>
      <w:divBdr>
        <w:top w:val="none" w:sz="0" w:space="0" w:color="auto"/>
        <w:left w:val="none" w:sz="0" w:space="0" w:color="auto"/>
        <w:bottom w:val="none" w:sz="0" w:space="0" w:color="auto"/>
        <w:right w:val="none" w:sz="0" w:space="0" w:color="auto"/>
      </w:divBdr>
    </w:div>
    <w:div w:id="947927810">
      <w:bodyDiv w:val="1"/>
      <w:marLeft w:val="0"/>
      <w:marRight w:val="0"/>
      <w:marTop w:val="0"/>
      <w:marBottom w:val="0"/>
      <w:divBdr>
        <w:top w:val="none" w:sz="0" w:space="0" w:color="auto"/>
        <w:left w:val="none" w:sz="0" w:space="0" w:color="auto"/>
        <w:bottom w:val="none" w:sz="0" w:space="0" w:color="auto"/>
        <w:right w:val="none" w:sz="0" w:space="0" w:color="auto"/>
      </w:divBdr>
    </w:div>
    <w:div w:id="991638445">
      <w:bodyDiv w:val="1"/>
      <w:marLeft w:val="0"/>
      <w:marRight w:val="0"/>
      <w:marTop w:val="0"/>
      <w:marBottom w:val="0"/>
      <w:divBdr>
        <w:top w:val="none" w:sz="0" w:space="0" w:color="auto"/>
        <w:left w:val="none" w:sz="0" w:space="0" w:color="auto"/>
        <w:bottom w:val="none" w:sz="0" w:space="0" w:color="auto"/>
        <w:right w:val="none" w:sz="0" w:space="0" w:color="auto"/>
      </w:divBdr>
    </w:div>
    <w:div w:id="1029375423">
      <w:bodyDiv w:val="1"/>
      <w:marLeft w:val="0"/>
      <w:marRight w:val="0"/>
      <w:marTop w:val="0"/>
      <w:marBottom w:val="0"/>
      <w:divBdr>
        <w:top w:val="none" w:sz="0" w:space="0" w:color="auto"/>
        <w:left w:val="none" w:sz="0" w:space="0" w:color="auto"/>
        <w:bottom w:val="none" w:sz="0" w:space="0" w:color="auto"/>
        <w:right w:val="none" w:sz="0" w:space="0" w:color="auto"/>
      </w:divBdr>
    </w:div>
    <w:div w:id="1041126318">
      <w:bodyDiv w:val="1"/>
      <w:marLeft w:val="0"/>
      <w:marRight w:val="0"/>
      <w:marTop w:val="0"/>
      <w:marBottom w:val="0"/>
      <w:divBdr>
        <w:top w:val="none" w:sz="0" w:space="0" w:color="auto"/>
        <w:left w:val="none" w:sz="0" w:space="0" w:color="auto"/>
        <w:bottom w:val="none" w:sz="0" w:space="0" w:color="auto"/>
        <w:right w:val="none" w:sz="0" w:space="0" w:color="auto"/>
      </w:divBdr>
    </w:div>
    <w:div w:id="1045448962">
      <w:bodyDiv w:val="1"/>
      <w:marLeft w:val="0"/>
      <w:marRight w:val="0"/>
      <w:marTop w:val="0"/>
      <w:marBottom w:val="0"/>
      <w:divBdr>
        <w:top w:val="none" w:sz="0" w:space="0" w:color="auto"/>
        <w:left w:val="none" w:sz="0" w:space="0" w:color="auto"/>
        <w:bottom w:val="none" w:sz="0" w:space="0" w:color="auto"/>
        <w:right w:val="none" w:sz="0" w:space="0" w:color="auto"/>
      </w:divBdr>
    </w:div>
    <w:div w:id="1068382939">
      <w:bodyDiv w:val="1"/>
      <w:marLeft w:val="0"/>
      <w:marRight w:val="0"/>
      <w:marTop w:val="0"/>
      <w:marBottom w:val="0"/>
      <w:divBdr>
        <w:top w:val="none" w:sz="0" w:space="0" w:color="auto"/>
        <w:left w:val="none" w:sz="0" w:space="0" w:color="auto"/>
        <w:bottom w:val="none" w:sz="0" w:space="0" w:color="auto"/>
        <w:right w:val="none" w:sz="0" w:space="0" w:color="auto"/>
      </w:divBdr>
    </w:div>
    <w:div w:id="1070616418">
      <w:bodyDiv w:val="1"/>
      <w:marLeft w:val="0"/>
      <w:marRight w:val="0"/>
      <w:marTop w:val="0"/>
      <w:marBottom w:val="0"/>
      <w:divBdr>
        <w:top w:val="none" w:sz="0" w:space="0" w:color="auto"/>
        <w:left w:val="none" w:sz="0" w:space="0" w:color="auto"/>
        <w:bottom w:val="none" w:sz="0" w:space="0" w:color="auto"/>
        <w:right w:val="none" w:sz="0" w:space="0" w:color="auto"/>
      </w:divBdr>
    </w:div>
    <w:div w:id="1136485357">
      <w:bodyDiv w:val="1"/>
      <w:marLeft w:val="0"/>
      <w:marRight w:val="0"/>
      <w:marTop w:val="0"/>
      <w:marBottom w:val="0"/>
      <w:divBdr>
        <w:top w:val="none" w:sz="0" w:space="0" w:color="auto"/>
        <w:left w:val="none" w:sz="0" w:space="0" w:color="auto"/>
        <w:bottom w:val="none" w:sz="0" w:space="0" w:color="auto"/>
        <w:right w:val="none" w:sz="0" w:space="0" w:color="auto"/>
      </w:divBdr>
    </w:div>
    <w:div w:id="1148672327">
      <w:bodyDiv w:val="1"/>
      <w:marLeft w:val="0"/>
      <w:marRight w:val="0"/>
      <w:marTop w:val="0"/>
      <w:marBottom w:val="0"/>
      <w:divBdr>
        <w:top w:val="none" w:sz="0" w:space="0" w:color="auto"/>
        <w:left w:val="none" w:sz="0" w:space="0" w:color="auto"/>
        <w:bottom w:val="none" w:sz="0" w:space="0" w:color="auto"/>
        <w:right w:val="none" w:sz="0" w:space="0" w:color="auto"/>
      </w:divBdr>
    </w:div>
    <w:div w:id="1173422955">
      <w:bodyDiv w:val="1"/>
      <w:marLeft w:val="0"/>
      <w:marRight w:val="0"/>
      <w:marTop w:val="0"/>
      <w:marBottom w:val="0"/>
      <w:divBdr>
        <w:top w:val="none" w:sz="0" w:space="0" w:color="auto"/>
        <w:left w:val="none" w:sz="0" w:space="0" w:color="auto"/>
        <w:bottom w:val="none" w:sz="0" w:space="0" w:color="auto"/>
        <w:right w:val="none" w:sz="0" w:space="0" w:color="auto"/>
      </w:divBdr>
    </w:div>
    <w:div w:id="1192108644">
      <w:bodyDiv w:val="1"/>
      <w:marLeft w:val="0"/>
      <w:marRight w:val="0"/>
      <w:marTop w:val="0"/>
      <w:marBottom w:val="0"/>
      <w:divBdr>
        <w:top w:val="none" w:sz="0" w:space="0" w:color="auto"/>
        <w:left w:val="none" w:sz="0" w:space="0" w:color="auto"/>
        <w:bottom w:val="none" w:sz="0" w:space="0" w:color="auto"/>
        <w:right w:val="none" w:sz="0" w:space="0" w:color="auto"/>
      </w:divBdr>
    </w:div>
    <w:div w:id="1303540818">
      <w:bodyDiv w:val="1"/>
      <w:marLeft w:val="0"/>
      <w:marRight w:val="0"/>
      <w:marTop w:val="0"/>
      <w:marBottom w:val="0"/>
      <w:divBdr>
        <w:top w:val="none" w:sz="0" w:space="0" w:color="auto"/>
        <w:left w:val="none" w:sz="0" w:space="0" w:color="auto"/>
        <w:bottom w:val="none" w:sz="0" w:space="0" w:color="auto"/>
        <w:right w:val="none" w:sz="0" w:space="0" w:color="auto"/>
      </w:divBdr>
    </w:div>
    <w:div w:id="1408188609">
      <w:bodyDiv w:val="1"/>
      <w:marLeft w:val="0"/>
      <w:marRight w:val="0"/>
      <w:marTop w:val="0"/>
      <w:marBottom w:val="0"/>
      <w:divBdr>
        <w:top w:val="none" w:sz="0" w:space="0" w:color="auto"/>
        <w:left w:val="none" w:sz="0" w:space="0" w:color="auto"/>
        <w:bottom w:val="none" w:sz="0" w:space="0" w:color="auto"/>
        <w:right w:val="none" w:sz="0" w:space="0" w:color="auto"/>
      </w:divBdr>
    </w:div>
    <w:div w:id="1421483436">
      <w:bodyDiv w:val="1"/>
      <w:marLeft w:val="0"/>
      <w:marRight w:val="0"/>
      <w:marTop w:val="0"/>
      <w:marBottom w:val="0"/>
      <w:divBdr>
        <w:top w:val="none" w:sz="0" w:space="0" w:color="auto"/>
        <w:left w:val="none" w:sz="0" w:space="0" w:color="auto"/>
        <w:bottom w:val="none" w:sz="0" w:space="0" w:color="auto"/>
        <w:right w:val="none" w:sz="0" w:space="0" w:color="auto"/>
      </w:divBdr>
    </w:div>
    <w:div w:id="1441757287">
      <w:bodyDiv w:val="1"/>
      <w:marLeft w:val="0"/>
      <w:marRight w:val="0"/>
      <w:marTop w:val="0"/>
      <w:marBottom w:val="0"/>
      <w:divBdr>
        <w:top w:val="none" w:sz="0" w:space="0" w:color="auto"/>
        <w:left w:val="none" w:sz="0" w:space="0" w:color="auto"/>
        <w:bottom w:val="none" w:sz="0" w:space="0" w:color="auto"/>
        <w:right w:val="none" w:sz="0" w:space="0" w:color="auto"/>
      </w:divBdr>
    </w:div>
    <w:div w:id="1505633584">
      <w:bodyDiv w:val="1"/>
      <w:marLeft w:val="0"/>
      <w:marRight w:val="0"/>
      <w:marTop w:val="0"/>
      <w:marBottom w:val="0"/>
      <w:divBdr>
        <w:top w:val="none" w:sz="0" w:space="0" w:color="auto"/>
        <w:left w:val="none" w:sz="0" w:space="0" w:color="auto"/>
        <w:bottom w:val="none" w:sz="0" w:space="0" w:color="auto"/>
        <w:right w:val="none" w:sz="0" w:space="0" w:color="auto"/>
      </w:divBdr>
    </w:div>
    <w:div w:id="1506824290">
      <w:bodyDiv w:val="1"/>
      <w:marLeft w:val="0"/>
      <w:marRight w:val="0"/>
      <w:marTop w:val="0"/>
      <w:marBottom w:val="0"/>
      <w:divBdr>
        <w:top w:val="none" w:sz="0" w:space="0" w:color="auto"/>
        <w:left w:val="none" w:sz="0" w:space="0" w:color="auto"/>
        <w:bottom w:val="none" w:sz="0" w:space="0" w:color="auto"/>
        <w:right w:val="none" w:sz="0" w:space="0" w:color="auto"/>
      </w:divBdr>
    </w:div>
    <w:div w:id="1552110357">
      <w:bodyDiv w:val="1"/>
      <w:marLeft w:val="0"/>
      <w:marRight w:val="0"/>
      <w:marTop w:val="0"/>
      <w:marBottom w:val="0"/>
      <w:divBdr>
        <w:top w:val="none" w:sz="0" w:space="0" w:color="auto"/>
        <w:left w:val="none" w:sz="0" w:space="0" w:color="auto"/>
        <w:bottom w:val="none" w:sz="0" w:space="0" w:color="auto"/>
        <w:right w:val="none" w:sz="0" w:space="0" w:color="auto"/>
      </w:divBdr>
    </w:div>
    <w:div w:id="1614357798">
      <w:bodyDiv w:val="1"/>
      <w:marLeft w:val="0"/>
      <w:marRight w:val="0"/>
      <w:marTop w:val="0"/>
      <w:marBottom w:val="0"/>
      <w:divBdr>
        <w:top w:val="none" w:sz="0" w:space="0" w:color="auto"/>
        <w:left w:val="none" w:sz="0" w:space="0" w:color="auto"/>
        <w:bottom w:val="none" w:sz="0" w:space="0" w:color="auto"/>
        <w:right w:val="none" w:sz="0" w:space="0" w:color="auto"/>
      </w:divBdr>
    </w:div>
    <w:div w:id="1619676869">
      <w:bodyDiv w:val="1"/>
      <w:marLeft w:val="0"/>
      <w:marRight w:val="0"/>
      <w:marTop w:val="0"/>
      <w:marBottom w:val="0"/>
      <w:divBdr>
        <w:top w:val="none" w:sz="0" w:space="0" w:color="auto"/>
        <w:left w:val="none" w:sz="0" w:space="0" w:color="auto"/>
        <w:bottom w:val="none" w:sz="0" w:space="0" w:color="auto"/>
        <w:right w:val="none" w:sz="0" w:space="0" w:color="auto"/>
      </w:divBdr>
    </w:div>
    <w:div w:id="1620601739">
      <w:bodyDiv w:val="1"/>
      <w:marLeft w:val="0"/>
      <w:marRight w:val="0"/>
      <w:marTop w:val="0"/>
      <w:marBottom w:val="0"/>
      <w:divBdr>
        <w:top w:val="none" w:sz="0" w:space="0" w:color="auto"/>
        <w:left w:val="none" w:sz="0" w:space="0" w:color="auto"/>
        <w:bottom w:val="none" w:sz="0" w:space="0" w:color="auto"/>
        <w:right w:val="none" w:sz="0" w:space="0" w:color="auto"/>
      </w:divBdr>
    </w:div>
    <w:div w:id="1623684447">
      <w:bodyDiv w:val="1"/>
      <w:marLeft w:val="0"/>
      <w:marRight w:val="0"/>
      <w:marTop w:val="0"/>
      <w:marBottom w:val="0"/>
      <w:divBdr>
        <w:top w:val="none" w:sz="0" w:space="0" w:color="auto"/>
        <w:left w:val="none" w:sz="0" w:space="0" w:color="auto"/>
        <w:bottom w:val="none" w:sz="0" w:space="0" w:color="auto"/>
        <w:right w:val="none" w:sz="0" w:space="0" w:color="auto"/>
      </w:divBdr>
    </w:div>
    <w:div w:id="1624074840">
      <w:bodyDiv w:val="1"/>
      <w:marLeft w:val="0"/>
      <w:marRight w:val="0"/>
      <w:marTop w:val="0"/>
      <w:marBottom w:val="0"/>
      <w:divBdr>
        <w:top w:val="none" w:sz="0" w:space="0" w:color="auto"/>
        <w:left w:val="none" w:sz="0" w:space="0" w:color="auto"/>
        <w:bottom w:val="none" w:sz="0" w:space="0" w:color="auto"/>
        <w:right w:val="none" w:sz="0" w:space="0" w:color="auto"/>
      </w:divBdr>
    </w:div>
    <w:div w:id="1644508242">
      <w:bodyDiv w:val="1"/>
      <w:marLeft w:val="0"/>
      <w:marRight w:val="0"/>
      <w:marTop w:val="0"/>
      <w:marBottom w:val="0"/>
      <w:divBdr>
        <w:top w:val="none" w:sz="0" w:space="0" w:color="auto"/>
        <w:left w:val="none" w:sz="0" w:space="0" w:color="auto"/>
        <w:bottom w:val="none" w:sz="0" w:space="0" w:color="auto"/>
        <w:right w:val="none" w:sz="0" w:space="0" w:color="auto"/>
      </w:divBdr>
    </w:div>
    <w:div w:id="1737582171">
      <w:bodyDiv w:val="1"/>
      <w:marLeft w:val="0"/>
      <w:marRight w:val="0"/>
      <w:marTop w:val="0"/>
      <w:marBottom w:val="0"/>
      <w:divBdr>
        <w:top w:val="none" w:sz="0" w:space="0" w:color="auto"/>
        <w:left w:val="none" w:sz="0" w:space="0" w:color="auto"/>
        <w:bottom w:val="none" w:sz="0" w:space="0" w:color="auto"/>
        <w:right w:val="none" w:sz="0" w:space="0" w:color="auto"/>
      </w:divBdr>
    </w:div>
    <w:div w:id="1745059334">
      <w:bodyDiv w:val="1"/>
      <w:marLeft w:val="0"/>
      <w:marRight w:val="0"/>
      <w:marTop w:val="0"/>
      <w:marBottom w:val="0"/>
      <w:divBdr>
        <w:top w:val="none" w:sz="0" w:space="0" w:color="auto"/>
        <w:left w:val="none" w:sz="0" w:space="0" w:color="auto"/>
        <w:bottom w:val="none" w:sz="0" w:space="0" w:color="auto"/>
        <w:right w:val="none" w:sz="0" w:space="0" w:color="auto"/>
      </w:divBdr>
    </w:div>
    <w:div w:id="1773237201">
      <w:bodyDiv w:val="1"/>
      <w:marLeft w:val="0"/>
      <w:marRight w:val="0"/>
      <w:marTop w:val="0"/>
      <w:marBottom w:val="0"/>
      <w:divBdr>
        <w:top w:val="none" w:sz="0" w:space="0" w:color="auto"/>
        <w:left w:val="none" w:sz="0" w:space="0" w:color="auto"/>
        <w:bottom w:val="none" w:sz="0" w:space="0" w:color="auto"/>
        <w:right w:val="none" w:sz="0" w:space="0" w:color="auto"/>
      </w:divBdr>
    </w:div>
    <w:div w:id="1773865095">
      <w:bodyDiv w:val="1"/>
      <w:marLeft w:val="0"/>
      <w:marRight w:val="0"/>
      <w:marTop w:val="0"/>
      <w:marBottom w:val="0"/>
      <w:divBdr>
        <w:top w:val="none" w:sz="0" w:space="0" w:color="auto"/>
        <w:left w:val="none" w:sz="0" w:space="0" w:color="auto"/>
        <w:bottom w:val="none" w:sz="0" w:space="0" w:color="auto"/>
        <w:right w:val="none" w:sz="0" w:space="0" w:color="auto"/>
      </w:divBdr>
    </w:div>
    <w:div w:id="1777555964">
      <w:bodyDiv w:val="1"/>
      <w:marLeft w:val="0"/>
      <w:marRight w:val="0"/>
      <w:marTop w:val="0"/>
      <w:marBottom w:val="0"/>
      <w:divBdr>
        <w:top w:val="none" w:sz="0" w:space="0" w:color="auto"/>
        <w:left w:val="none" w:sz="0" w:space="0" w:color="auto"/>
        <w:bottom w:val="none" w:sz="0" w:space="0" w:color="auto"/>
        <w:right w:val="none" w:sz="0" w:space="0" w:color="auto"/>
      </w:divBdr>
    </w:div>
    <w:div w:id="1811820002">
      <w:bodyDiv w:val="1"/>
      <w:marLeft w:val="0"/>
      <w:marRight w:val="0"/>
      <w:marTop w:val="0"/>
      <w:marBottom w:val="0"/>
      <w:divBdr>
        <w:top w:val="none" w:sz="0" w:space="0" w:color="auto"/>
        <w:left w:val="none" w:sz="0" w:space="0" w:color="auto"/>
        <w:bottom w:val="none" w:sz="0" w:space="0" w:color="auto"/>
        <w:right w:val="none" w:sz="0" w:space="0" w:color="auto"/>
      </w:divBdr>
    </w:div>
    <w:div w:id="1826626659">
      <w:bodyDiv w:val="1"/>
      <w:marLeft w:val="0"/>
      <w:marRight w:val="0"/>
      <w:marTop w:val="0"/>
      <w:marBottom w:val="0"/>
      <w:divBdr>
        <w:top w:val="none" w:sz="0" w:space="0" w:color="auto"/>
        <w:left w:val="none" w:sz="0" w:space="0" w:color="auto"/>
        <w:bottom w:val="none" w:sz="0" w:space="0" w:color="auto"/>
        <w:right w:val="none" w:sz="0" w:space="0" w:color="auto"/>
      </w:divBdr>
    </w:div>
    <w:div w:id="1930499386">
      <w:bodyDiv w:val="1"/>
      <w:marLeft w:val="0"/>
      <w:marRight w:val="0"/>
      <w:marTop w:val="0"/>
      <w:marBottom w:val="0"/>
      <w:divBdr>
        <w:top w:val="none" w:sz="0" w:space="0" w:color="auto"/>
        <w:left w:val="none" w:sz="0" w:space="0" w:color="auto"/>
        <w:bottom w:val="none" w:sz="0" w:space="0" w:color="auto"/>
        <w:right w:val="none" w:sz="0" w:space="0" w:color="auto"/>
      </w:divBdr>
    </w:div>
    <w:div w:id="1944075147">
      <w:bodyDiv w:val="1"/>
      <w:marLeft w:val="0"/>
      <w:marRight w:val="0"/>
      <w:marTop w:val="0"/>
      <w:marBottom w:val="0"/>
      <w:divBdr>
        <w:top w:val="none" w:sz="0" w:space="0" w:color="auto"/>
        <w:left w:val="none" w:sz="0" w:space="0" w:color="auto"/>
        <w:bottom w:val="none" w:sz="0" w:space="0" w:color="auto"/>
        <w:right w:val="none" w:sz="0" w:space="0" w:color="auto"/>
      </w:divBdr>
    </w:div>
    <w:div w:id="1951281858">
      <w:bodyDiv w:val="1"/>
      <w:marLeft w:val="0"/>
      <w:marRight w:val="0"/>
      <w:marTop w:val="0"/>
      <w:marBottom w:val="0"/>
      <w:divBdr>
        <w:top w:val="none" w:sz="0" w:space="0" w:color="auto"/>
        <w:left w:val="none" w:sz="0" w:space="0" w:color="auto"/>
        <w:bottom w:val="none" w:sz="0" w:space="0" w:color="auto"/>
        <w:right w:val="none" w:sz="0" w:space="0" w:color="auto"/>
      </w:divBdr>
    </w:div>
    <w:div w:id="1962420824">
      <w:bodyDiv w:val="1"/>
      <w:marLeft w:val="0"/>
      <w:marRight w:val="0"/>
      <w:marTop w:val="0"/>
      <w:marBottom w:val="0"/>
      <w:divBdr>
        <w:top w:val="none" w:sz="0" w:space="0" w:color="auto"/>
        <w:left w:val="none" w:sz="0" w:space="0" w:color="auto"/>
        <w:bottom w:val="none" w:sz="0" w:space="0" w:color="auto"/>
        <w:right w:val="none" w:sz="0" w:space="0" w:color="auto"/>
      </w:divBdr>
    </w:div>
    <w:div w:id="1970696482">
      <w:bodyDiv w:val="1"/>
      <w:marLeft w:val="0"/>
      <w:marRight w:val="0"/>
      <w:marTop w:val="0"/>
      <w:marBottom w:val="0"/>
      <w:divBdr>
        <w:top w:val="none" w:sz="0" w:space="0" w:color="auto"/>
        <w:left w:val="none" w:sz="0" w:space="0" w:color="auto"/>
        <w:bottom w:val="none" w:sz="0" w:space="0" w:color="auto"/>
        <w:right w:val="none" w:sz="0" w:space="0" w:color="auto"/>
      </w:divBdr>
    </w:div>
    <w:div w:id="1996567383">
      <w:bodyDiv w:val="1"/>
      <w:marLeft w:val="0"/>
      <w:marRight w:val="0"/>
      <w:marTop w:val="0"/>
      <w:marBottom w:val="0"/>
      <w:divBdr>
        <w:top w:val="none" w:sz="0" w:space="0" w:color="auto"/>
        <w:left w:val="none" w:sz="0" w:space="0" w:color="auto"/>
        <w:bottom w:val="none" w:sz="0" w:space="0" w:color="auto"/>
        <w:right w:val="none" w:sz="0" w:space="0" w:color="auto"/>
      </w:divBdr>
    </w:div>
    <w:div w:id="2042826690">
      <w:bodyDiv w:val="1"/>
      <w:marLeft w:val="0"/>
      <w:marRight w:val="0"/>
      <w:marTop w:val="0"/>
      <w:marBottom w:val="0"/>
      <w:divBdr>
        <w:top w:val="none" w:sz="0" w:space="0" w:color="auto"/>
        <w:left w:val="none" w:sz="0" w:space="0" w:color="auto"/>
        <w:bottom w:val="none" w:sz="0" w:space="0" w:color="auto"/>
        <w:right w:val="none" w:sz="0" w:space="0" w:color="auto"/>
      </w:divBdr>
    </w:div>
    <w:div w:id="2104835335">
      <w:bodyDiv w:val="1"/>
      <w:marLeft w:val="0"/>
      <w:marRight w:val="0"/>
      <w:marTop w:val="0"/>
      <w:marBottom w:val="0"/>
      <w:divBdr>
        <w:top w:val="none" w:sz="0" w:space="0" w:color="auto"/>
        <w:left w:val="none" w:sz="0" w:space="0" w:color="auto"/>
        <w:bottom w:val="none" w:sz="0" w:space="0" w:color="auto"/>
        <w:right w:val="none" w:sz="0" w:space="0" w:color="auto"/>
      </w:divBdr>
    </w:div>
    <w:div w:id="2107068950">
      <w:bodyDiv w:val="1"/>
      <w:marLeft w:val="0"/>
      <w:marRight w:val="0"/>
      <w:marTop w:val="0"/>
      <w:marBottom w:val="0"/>
      <w:divBdr>
        <w:top w:val="none" w:sz="0" w:space="0" w:color="auto"/>
        <w:left w:val="none" w:sz="0" w:space="0" w:color="auto"/>
        <w:bottom w:val="none" w:sz="0" w:space="0" w:color="auto"/>
        <w:right w:val="none" w:sz="0" w:space="0" w:color="auto"/>
      </w:divBdr>
    </w:div>
    <w:div w:id="2116171383">
      <w:bodyDiv w:val="1"/>
      <w:marLeft w:val="0"/>
      <w:marRight w:val="0"/>
      <w:marTop w:val="0"/>
      <w:marBottom w:val="0"/>
      <w:divBdr>
        <w:top w:val="none" w:sz="0" w:space="0" w:color="auto"/>
        <w:left w:val="none" w:sz="0" w:space="0" w:color="auto"/>
        <w:bottom w:val="none" w:sz="0" w:space="0" w:color="auto"/>
        <w:right w:val="none" w:sz="0" w:space="0" w:color="auto"/>
      </w:divBdr>
    </w:div>
    <w:div w:id="212595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3.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2.png"/><Relationship Id="rId44" Type="http://schemas.openxmlformats.org/officeDocument/2006/relationships/image" Target="media/image230.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yperlink" Target="mailto:ramsus@php.net" TargetMode="Externa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20.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30.png"/><Relationship Id="rId72" Type="http://schemas.openxmlformats.org/officeDocument/2006/relationships/image" Target="media/image4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publisherindo.blogspot.com/2013/02/pengertian-aplikasi.html" TargetMode="External"/><Relationship Id="rId41" Type="http://schemas.openxmlformats.org/officeDocument/2006/relationships/image" Target="media/image22.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eader" Target="header5.xm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25AD7D47-0BBE-4AC4-B2E0-5CF1520B05D9}</b:Guid>
    <b:URL>https://nasional.kompas.com/read/2021/02/15/13354781/ditjen-pas-terdapat-252384-warga-binaan-kapasitas-lapas-dan-rutan-hanya?page=all#:~:text=%E2%80%9CData%20per%2014%20Februari%202021,135.704%20orang%2C%E2%80%9D%20sambung%20dia.</b:URL>
    <b:RefOrder>1</b:RefOrder>
  </b:Source>
  <b:Source>
    <b:Tag>Ace201</b:Tag>
    <b:SourceType>JournalArticle</b:SourceType>
    <b:Guid>{7077CC99-CA14-4024-9A02-5B75D673D421}</b:Guid>
    <b:Author>
      <b:Author>
        <b:NameList>
          <b:Person>
            <b:Last>wahid</b:Last>
            <b:First>Aceng</b:First>
            <b:Middle>abdul</b:Middle>
          </b:Person>
        </b:NameList>
      </b:Author>
    </b:Author>
    <b:Title>Analisis metode waterfall untuk pengembangan sistem informasi</b:Title>
    <b:JournalName>ilmu-ilmu informatika dan manajemen STMIK</b:JournalName>
    <b:Year>2020</b:Year>
    <b:Pages>2</b:Pages>
    <b:RefOrder>2</b:RefOrder>
  </b:Source>
  <b:Source>
    <b:Tag>Yay191</b:Tag>
    <b:SourceType>JournalArticle</b:SourceType>
    <b:Guid>{054F52F5-308B-45D4-9E43-E5B8F0E10386}</b:Guid>
    <b:Author>
      <b:Author>
        <b:Corporate>Yayuk ike meilani, Dedy syamsuar, Yesi novaria Kunang</b:Corporate>
      </b:Author>
    </b:Author>
    <b:Title>Assesment resiko teknologi pada implementasi sistem informasi akademik e-university</b:Title>
    <b:JournalName>Bina computer</b:JournalName>
    <b:Year>2019</b:Year>
    <b:Pages>1-7</b:Pages>
    <b:RefOrder>3</b:RefOrder>
  </b:Source>
  <b:Source>
    <b:Tag>Kur18</b:Tag>
    <b:SourceType>JournalArticle</b:SourceType>
    <b:Guid>{23C0A5B8-D4E7-4FA2-92BA-E348888E48E5}</b:Guid>
    <b:Author>
      <b:Author>
        <b:NameList>
          <b:Person>
            <b:Last>Kurniawan</b:Last>
            <b:First>Wagino,</b:First>
            <b:Middle>Rosyadi</b:Middle>
          </b:Person>
        </b:NameList>
      </b:Author>
    </b:Author>
    <b:Title>Rancang bangun aplikasi assement anak berkebutuhan khusus pada sekolah inklusif</b:Title>
    <b:JournalName>Tekhnologi informasi universitas lambung mangkurat</b:JournalName>
    <b:Year>2018</b:Year>
    <b:Pages>1-6</b:Pages>
    <b:RefOrder>4</b:RefOrder>
  </b:Source>
  <b:Source>
    <b:Tag>Ari19</b:Tag>
    <b:SourceType>JournalArticle</b:SourceType>
    <b:Guid>{FEAD0229-A457-475A-8763-7EC157992358}</b:Guid>
    <b:Author>
      <b:Author>
        <b:NameList>
          <b:Person>
            <b:Last>Arif rahmadani vinanda</b:Last>
            <b:First>satrio</b:First>
            <b:Middle>agung wicaksoono, faizatul amalia</b:Middle>
          </b:Person>
        </b:NameList>
      </b:Author>
    </b:Author>
    <b:Title>Pengembangan sistem informasi asesment lembaga sertifikasi profesi berbasis web</b:Title>
    <b:JournalName>jurnal pengembangan teknologi informasi dan ilmu computer</b:JournalName>
    <b:Year>2019</b:Year>
    <b:Pages>6220-6229</b:Pages>
    <b:RefOrder>5</b:RefOrder>
  </b:Source>
  <b:Source>
    <b:Tag>Sus17</b:Tag>
    <b:SourceType>JournalArticle</b:SourceType>
    <b:Guid>{B9C6524F-1EB0-49CA-A7BF-27FCF58C66A9}</b:Guid>
    <b:Author>
      <b:Author>
        <b:NameList>
          <b:Person>
            <b:Last>Susana dwi yulianti</b:Last>
            <b:First>Nana</b:First>
            <b:Middle>maulana</b:Middle>
          </b:Person>
        </b:NameList>
      </b:Author>
    </b:Author>
    <b:Title>Perancangan dan implementasi sistem manajemen risiko berbasis web untuk pengelolaan aset pada pt.eksakta digital gemilang</b:Title>
    <b:JournalName>ISSN</b:JournalName>
    <b:Year>2017</b:Year>
    <b:Pages>1858-3938</b:Pages>
    <b:RefOrder>6</b:RefOrder>
  </b:Source>
  <b:Source>
    <b:Tag>Gba18</b:Tag>
    <b:SourceType>JournalArticle</b:SourceType>
    <b:Guid>{6446B192-C0AB-4252-930B-66BE5D4FA403}</b:Guid>
    <b:Author>
      <b:Author>
        <b:NameList>
          <b:Person>
            <b:Last>Gbariellas</b:Last>
            <b:First>Antameng,</b:First>
            <b:Middle>Steven R. Setinuwo, Agustinus jacobus</b:Middle>
          </b:Person>
        </b:NameList>
      </b:Author>
    </b:Author>
    <b:Title>Rancang bangun aplikasi web lembaga pemasyarakatan klas IIA manado</b:Title>
    <b:JournalName>jurnal teknik informatika, volume 9, ISSN</b:JournalName>
    <b:Year>2018</b:Year>
    <b:Pages>2301-8364</b:Pages>
    <b:RefOrder>7</b:RefOrder>
  </b:Source>
  <b:Source>
    <b:Tag>Rut21</b:Tag>
    <b:SourceType>ArticleInAPeriodical</b:SourceType>
    <b:Guid>{5FB35933-6DFD-4C80-ADD3-13748557B77E}</b:Guid>
    <b:Title>Kementrian hukum dan hak asasi manusia Rutan kelas IIB kolaka</b:Title>
    <b:Year>2021</b:Year>
    <b:Author>
      <b:Author>
        <b:NameList>
          <b:Person>
            <b:Last>kolaka</b:Last>
            <b:First>Rutan</b:First>
          </b:Person>
        </b:NameList>
      </b:Author>
    </b:Author>
    <b:Month>mei</b:Month>
    <b:Day>20</b:Day>
    <b:RefOrder>8</b:RefOrder>
  </b:Source>
  <b:Source>
    <b:Tag>Eko17</b:Tag>
    <b:SourceType>JournalArticle</b:SourceType>
    <b:Guid>{5A67F62E-33BC-4202-9A7F-A8B59EB1A196}</b:Guid>
    <b:Title>perancangan sistem informasi pembyaran abodemen di uptd pasar rajadesa</b:Title>
    <b:Year>2017</b:Year>
    <b:Pages>1</b:Pages>
    <b:Author>
      <b:Author>
        <b:NameList>
          <b:Person>
            <b:Last>Eko Arid</b:Last>
            <b:First>aneu</b:First>
            <b:Middle>yulianeu</b:Middle>
          </b:Person>
        </b:NameList>
      </b:Author>
    </b:Author>
    <b:JournalName>Jurnal manajemn dan teknik iformatika</b:JournalName>
    <b:RefOrder>9</b:RefOrder>
  </b:Source>
  <b:Source>
    <b:Tag>Syi03</b:Tag>
    <b:SourceType>JournalArticle</b:SourceType>
    <b:Guid>{0819BACE-0A3F-4296-AAB2-CFB825D8EC57}</b:Guid>
    <b:Author>
      <b:Author>
        <b:NameList>
          <b:Person>
            <b:Last>nafisah</b:Last>
            <b:First>Syifaun</b:First>
          </b:Person>
        </b:NameList>
      </b:Author>
    </b:Author>
    <b:Title>perancangan sistem informasi pembayaran abodemen uptd pasar rajadesa</b:Title>
    <b:JournalName>jumantaka</b:JournalName>
    <b:Year>2003</b:Year>
    <b:Pages>2</b:Pages>
    <b:RefOrder>10</b:RefOrder>
  </b:Source>
  <b:Source>
    <b:Tag>Adm18</b:Tag>
    <b:SourceType>ArticleInAPeriodical</b:SourceType>
    <b:Guid>{B84A5845-E4CE-4ECD-918D-DFD1BA73EFB1}</b:Guid>
    <b:Title>konsep dasar dan pengertian sistem</b:Title>
    <b:Year>2018</b:Year>
    <b:Pages>1</b:Pages>
    <b:Author>
      <b:Author>
        <b:NameList>
          <b:Person>
            <b:Last>Admin</b:Last>
          </b:Person>
        </b:NameList>
      </b:Author>
    </b:Author>
    <b:PeriodicalTitle>BPKHM Universitas negri padang</b:PeriodicalTitle>
    <b:Month>0ctober</b:Month>
    <b:Day>2</b:Day>
    <b:RefOrder>11</b:RefOrder>
  </b:Source>
  <b:Source>
    <b:Tag>Agu09</b:Tag>
    <b:SourceType>JournalArticle</b:SourceType>
    <b:Guid>{7331F006-6C2A-40B5-A358-B6B383BAE1A3}</b:Guid>
    <b:Title>Definisi sistem</b:Title>
    <b:Year>2009</b:Year>
    <b:Pages>8</b:Pages>
    <b:Author>
      <b:Author>
        <b:NameList>
          <b:Person>
            <b:Last>mulyanto</b:Last>
            <b:First>Agus</b:First>
          </b:Person>
        </b:NameList>
      </b:Author>
    </b:Author>
    <b:JournalName>JBPTUNIKOMPP</b:JournalName>
    <b:RefOrder>12</b:RefOrder>
  </b:Source>
  <b:Source>
    <b:Tag>Sak19</b:Tag>
    <b:SourceType>JournalArticle</b:SourceType>
    <b:Guid>{36D4369A-1AA8-469E-9A99-96BDCE60ED72}</b:Guid>
    <b:Author>
      <b:Author>
        <b:NameList>
          <b:Person>
            <b:Last>Sakinah tarigan</b:Last>
            <b:First>Sundari</b:First>
            <b:Middle>retno andani, Solikhun</b:Middle>
          </b:Person>
        </b:NameList>
      </b:Author>
    </b:Author>
    <b:Title>sistem informasi rekam medis pasien pada praktek umum dr, chandra irawan tarigan</b:Title>
    <b:JournalName>ISBN</b:JournalName>
    <b:Year>2019</b:Year>
    <b:Pages>597-603</b:Pages>
    <b:RefOrder>13</b:RefOrder>
  </b:Source>
  <b:Source>
    <b:Tag>Hel13</b:Tag>
    <b:SourceType>Book</b:SourceType>
    <b:Guid>{4B208881-A422-4742-ABBD-5B72C5759642}</b:Guid>
    <b:Title>Microsoft Visio 2013 Step by Step</b:Title>
    <b:Year>2013</b:Year>
    <b:Author>
      <b:Author>
        <b:NameList>
          <b:Person>
            <b:Last>Helmers</b:Last>
          </b:Person>
        </b:NameList>
      </b:Author>
    </b:Author>
    <b:RefOrder>14</b:RefOrder>
  </b:Source>
  <b:Source>
    <b:Tag>kul18</b:Tag>
    <b:SourceType>ArticleInAPeriodical</b:SourceType>
    <b:Guid>{E5D41BD8-55D7-4A85-A127-104441AD41ED}</b:Guid>
    <b:Title>Metode waterfall menurut pressman 2015</b:Title>
    <b:Year>2018</b:Year>
    <b:Month>september</b:Month>
    <b:Day>07</b:Day>
    <b:Pages>1</b:Pages>
    <b:Author>
      <b:Author>
        <b:NameList>
          <b:Person>
            <b:Last>komputer</b:Last>
            <b:First>kuliah</b:First>
          </b:Person>
        </b:NameList>
      </b:Author>
    </b:Author>
    <b:RefOrder>15</b:RefOrder>
  </b:Source>
  <b:Source>
    <b:Tag>Muh14</b:Tag>
    <b:SourceType>JournalArticle</b:SourceType>
    <b:Guid>{2998D0C8-86DA-42F8-94F1-373D026C80D8}</b:Guid>
    <b:Author>
      <b:Author>
        <b:NameList>
          <b:Person>
            <b:Last>darmanto</b:Last>
            <b:First>Muhamad</b:First>
            <b:Middle>danuri</b:Middle>
          </b:Person>
        </b:NameList>
      </b:Author>
    </b:Author>
    <b:Title>Rancang bangun sistem monitoring prestasi siswa berbasis web</b:Title>
    <b:JournalName>Jurnal infokam</b:JournalName>
    <b:Year>2014</b:Year>
    <b:Pages>22</b:Pages>
    <b:RefOrder>16</b:RefOrder>
  </b:Source>
  <b:Source>
    <b:Tag>Adm20</b:Tag>
    <b:SourceType>ArticleInAPeriodical</b:SourceType>
    <b:Guid>{8E5030AB-5B68-4991-9740-54606383165E}</b:Guid>
    <b:Author>
      <b:Author>
        <b:Corporate>Admin media</b:Corporate>
      </b:Author>
    </b:Author>
    <b:Title>pengertian database menurut  para ahli</b:Title>
    <b:Year>2020</b:Year>
    <b:Pages>1</b:Pages>
    <b:PeriodicalTitle>creator media</b:PeriodicalTitle>
    <b:Month>Desember</b:Month>
    <b:Day>17</b:Day>
    <b:RefOrder>17</b:RefOrder>
  </b:Source>
  <b:Source>
    <b:Tag>Fab17</b:Tag>
    <b:SourceType>JournalArticle</b:SourceType>
    <b:Guid>{A765A3C9-68A9-42F6-A0FF-DC601B80E95A}</b:Guid>
    <b:Author>
      <b:Author>
        <b:NameList>
          <b:Person>
            <b:Last>Fabriyan fandi dwi imaniawan</b:Last>
            <b:First>fanny</b:First>
            <b:Middle>fatmawati</b:Middle>
          </b:Person>
        </b:NameList>
      </b:Author>
    </b:Author>
    <b:Title>sistem informasi administrasi  kependudukan berbasis web pada bogangin sumpiah</b:Title>
    <b:Year>2017</b:Year>
    <b:Pages>2-4</b:Pages>
    <b:JournalName>Ijns.org</b:JournalName>
    <b:RefOrder>18</b:RefOrder>
  </b:Source>
  <b:Source>
    <b:Tag>Ang20</b:Tag>
    <b:SourceType>JournalArticle</b:SourceType>
    <b:Guid>{F013D354-82BC-4D85-8AFF-D717450EECAA}</b:Guid>
    <b:Author>
      <b:Author>
        <b:NameList>
          <b:Person>
            <b:Last>widianingsih</b:Last>
            <b:First>Anggin</b:First>
            <b:Middle>risna</b:Middle>
          </b:Person>
        </b:NameList>
      </b:Author>
    </b:Author>
    <b:Title>Rancang Bangun Sistem Informasi Assessment Risiko Tahanan Berbasis Web Menggunakan Metode Rational Unified Process</b:Title>
    <b:Year>2020</b:Year>
    <b:Pages>226-27</b:Pages>
    <b:RefOrder>19</b:RefOrder>
  </b:Source>
</b:Sources>
</file>

<file path=customXml/itemProps1.xml><?xml version="1.0" encoding="utf-8"?>
<ds:datastoreItem xmlns:ds="http://schemas.openxmlformats.org/officeDocument/2006/customXml" ds:itemID="{D72D96F5-12E5-41D3-A52B-DABFA7B9B3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923</TotalTime>
  <Pages>40</Pages>
  <Words>8203</Words>
  <Characters>46761</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78</cp:revision>
  <cp:lastPrinted>2021-10-11T03:24:00Z</cp:lastPrinted>
  <dcterms:created xsi:type="dcterms:W3CDTF">2021-06-10T07:41:00Z</dcterms:created>
  <dcterms:modified xsi:type="dcterms:W3CDTF">2021-10-11T03:24:00Z</dcterms:modified>
</cp:coreProperties>
</file>